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89EA9" w14:textId="44E30770" w:rsidR="00674862" w:rsidRPr="00B4346E" w:rsidRDefault="00480FF1" w:rsidP="002776B2">
      <w:pPr>
        <w:rPr>
          <w:b/>
        </w:rPr>
      </w:pPr>
      <w:r>
        <w:rPr>
          <w:b/>
        </w:rPr>
        <w:t xml:space="preserve">Title: </w:t>
      </w:r>
      <w:r w:rsidR="00E50384" w:rsidRPr="00F97AA0">
        <w:rPr>
          <w:color w:val="000000"/>
        </w:rPr>
        <w:t>The contribution of grandmother involvement to child growth and development: an observational study in rural Pakistan</w:t>
      </w:r>
    </w:p>
    <w:p w14:paraId="618197F1" w14:textId="77777777" w:rsidR="002776B2" w:rsidRPr="00B4346E" w:rsidRDefault="002776B2" w:rsidP="002776B2">
      <w:pPr>
        <w:rPr>
          <w:b/>
        </w:rPr>
      </w:pPr>
    </w:p>
    <w:p w14:paraId="437B9F99" w14:textId="52C7547B" w:rsidR="00B07C75" w:rsidRPr="00B4346E" w:rsidRDefault="00B07C75" w:rsidP="002776B2">
      <w:r w:rsidRPr="00B4346E">
        <w:rPr>
          <w:b/>
        </w:rPr>
        <w:t>Authors</w:t>
      </w:r>
      <w:r w:rsidRPr="00B4346E">
        <w:t xml:space="preserve">: Esther O. </w:t>
      </w:r>
      <w:proofErr w:type="spellStart"/>
      <w:r w:rsidRPr="00B4346E">
        <w:t>Chung</w:t>
      </w:r>
      <w:r w:rsidR="00C228B7" w:rsidRPr="00C228B7">
        <w:rPr>
          <w:vertAlign w:val="superscript"/>
        </w:rPr>
        <w:t>a</w:t>
      </w:r>
      <w:r w:rsidR="00C228B7">
        <w:rPr>
          <w:vertAlign w:val="superscript"/>
        </w:rPr>
        <w:t>,b</w:t>
      </w:r>
      <w:proofErr w:type="spellEnd"/>
      <w:r w:rsidR="00BA66CA" w:rsidRPr="00B4346E">
        <w:t xml:space="preserve">, </w:t>
      </w:r>
      <w:r w:rsidR="00712A5A">
        <w:t xml:space="preserve">MS, </w:t>
      </w:r>
      <w:r w:rsidR="00BA66CA" w:rsidRPr="00B4346E">
        <w:t xml:space="preserve">Ashley </w:t>
      </w:r>
      <w:proofErr w:type="spellStart"/>
      <w:r w:rsidR="00BA66CA" w:rsidRPr="00B4346E">
        <w:t>Hagaman</w:t>
      </w:r>
      <w:r w:rsidR="00240031">
        <w:rPr>
          <w:vertAlign w:val="superscript"/>
        </w:rPr>
        <w:t>c</w:t>
      </w:r>
      <w:proofErr w:type="spellEnd"/>
      <w:r w:rsidR="00BA66CA" w:rsidRPr="00B4346E">
        <w:t xml:space="preserve">, </w:t>
      </w:r>
      <w:r w:rsidR="00712A5A">
        <w:t xml:space="preserve">PhD, </w:t>
      </w:r>
      <w:r w:rsidR="0078065D" w:rsidRPr="00B4346E">
        <w:t xml:space="preserve">Katherine </w:t>
      </w:r>
      <w:proofErr w:type="spellStart"/>
      <w:r w:rsidR="0078065D" w:rsidRPr="00B4346E">
        <w:t>LeMasters</w:t>
      </w:r>
      <w:r w:rsidR="0078065D">
        <w:rPr>
          <w:vertAlign w:val="superscript"/>
        </w:rPr>
        <w:t>a,b</w:t>
      </w:r>
      <w:proofErr w:type="spellEnd"/>
      <w:r w:rsidR="0078065D" w:rsidRPr="00B4346E">
        <w:t>,</w:t>
      </w:r>
      <w:r w:rsidR="0078065D">
        <w:t xml:space="preserve"> MPH, </w:t>
      </w:r>
      <w:proofErr w:type="spellStart"/>
      <w:r w:rsidR="00EB6BEB">
        <w:t>Nafeesa</w:t>
      </w:r>
      <w:proofErr w:type="spellEnd"/>
      <w:r w:rsidR="00EB6BEB">
        <w:t xml:space="preserve"> Andrabi</w:t>
      </w:r>
      <w:r w:rsidR="00657944">
        <w:t xml:space="preserve">, </w:t>
      </w:r>
      <w:proofErr w:type="spellStart"/>
      <w:r w:rsidR="00657944">
        <w:t>MA</w:t>
      </w:r>
      <w:r w:rsidR="00240031">
        <w:rPr>
          <w:vertAlign w:val="superscript"/>
        </w:rPr>
        <w:t>c</w:t>
      </w:r>
      <w:proofErr w:type="spellEnd"/>
      <w:r w:rsidR="00EB6BEB">
        <w:rPr>
          <w:vertAlign w:val="superscript"/>
        </w:rPr>
        <w:t xml:space="preserve">, </w:t>
      </w:r>
      <w:r w:rsidR="00240031">
        <w:rPr>
          <w:vertAlign w:val="superscript"/>
        </w:rPr>
        <w:t>d</w:t>
      </w:r>
      <w:r w:rsidR="008B54CA">
        <w:t xml:space="preserve">, </w:t>
      </w:r>
      <w:r w:rsidR="00714290">
        <w:t xml:space="preserve">BA, </w:t>
      </w:r>
      <w:r w:rsidR="00C50001">
        <w:t xml:space="preserve">Victoria </w:t>
      </w:r>
      <w:proofErr w:type="spellStart"/>
      <w:r w:rsidR="00C50001">
        <w:t>Baranov</w:t>
      </w:r>
      <w:r w:rsidR="00240031">
        <w:rPr>
          <w:vertAlign w:val="superscript"/>
        </w:rPr>
        <w:t>e</w:t>
      </w:r>
      <w:proofErr w:type="spellEnd"/>
      <w:r w:rsidR="00C50001">
        <w:t xml:space="preserve">, PhD, Lisa </w:t>
      </w:r>
      <w:r w:rsidR="00814CBE">
        <w:t xml:space="preserve">M. </w:t>
      </w:r>
      <w:proofErr w:type="spellStart"/>
      <w:r w:rsidR="00C50001">
        <w:t>Bates</w:t>
      </w:r>
      <w:r w:rsidR="00240031">
        <w:rPr>
          <w:vertAlign w:val="superscript"/>
        </w:rPr>
        <w:t>f</w:t>
      </w:r>
      <w:proofErr w:type="spellEnd"/>
      <w:r w:rsidR="00C50001">
        <w:t xml:space="preserve">, </w:t>
      </w:r>
      <w:r w:rsidR="00814CBE">
        <w:t>ScD</w:t>
      </w:r>
      <w:r w:rsidR="00C50001">
        <w:t xml:space="preserve">, </w:t>
      </w:r>
      <w:r w:rsidR="00C50001" w:rsidRPr="00B4346E">
        <w:t>John</w:t>
      </w:r>
      <w:r w:rsidR="00C50001">
        <w:t xml:space="preserve"> A.</w:t>
      </w:r>
      <w:r w:rsidR="00C50001" w:rsidRPr="00B4346E">
        <w:t xml:space="preserve"> </w:t>
      </w:r>
      <w:proofErr w:type="spellStart"/>
      <w:r w:rsidR="00C50001" w:rsidRPr="00B4346E">
        <w:t>Gallis</w:t>
      </w:r>
      <w:r w:rsidR="00240031">
        <w:rPr>
          <w:vertAlign w:val="superscript"/>
        </w:rPr>
        <w:t>g</w:t>
      </w:r>
      <w:r w:rsidR="00C50001">
        <w:rPr>
          <w:vertAlign w:val="superscript"/>
        </w:rPr>
        <w:t>,</w:t>
      </w:r>
      <w:r w:rsidR="00240031">
        <w:rPr>
          <w:vertAlign w:val="superscript"/>
        </w:rPr>
        <w:t>h</w:t>
      </w:r>
      <w:proofErr w:type="spellEnd"/>
      <w:r w:rsidR="00C50001" w:rsidRPr="00B4346E">
        <w:t>,</w:t>
      </w:r>
      <w:r w:rsidR="00C50001">
        <w:t xml:space="preserve"> </w:t>
      </w:r>
      <w:proofErr w:type="spellStart"/>
      <w:r w:rsidR="004F0E19">
        <w:t>ScM</w:t>
      </w:r>
      <w:proofErr w:type="spellEnd"/>
      <w:r w:rsidR="00C50001">
        <w:t>,</w:t>
      </w:r>
      <w:r w:rsidR="00C50001" w:rsidRPr="00B4346E">
        <w:t xml:space="preserve"> </w:t>
      </w:r>
      <w:r w:rsidR="00F63245">
        <w:t xml:space="preserve">Karen </w:t>
      </w:r>
      <w:proofErr w:type="spellStart"/>
      <w:r w:rsidR="00F63245">
        <w:t>O’Donnell</w:t>
      </w:r>
      <w:r w:rsidR="00FF25AD" w:rsidRPr="00FF25AD">
        <w:rPr>
          <w:vertAlign w:val="superscript"/>
        </w:rPr>
        <w:t>h</w:t>
      </w:r>
      <w:r w:rsidR="00240031">
        <w:rPr>
          <w:vertAlign w:val="superscript"/>
        </w:rPr>
        <w:t>,i</w:t>
      </w:r>
      <w:proofErr w:type="spellEnd"/>
      <w:r w:rsidR="00F63245">
        <w:t>,</w:t>
      </w:r>
      <w:r w:rsidR="00A86E94">
        <w:t xml:space="preserve"> PhD,</w:t>
      </w:r>
      <w:r w:rsidR="00F63245">
        <w:t xml:space="preserve"> </w:t>
      </w:r>
      <w:r w:rsidR="00A875C9">
        <w:t xml:space="preserve">Atif </w:t>
      </w:r>
      <w:proofErr w:type="spellStart"/>
      <w:r w:rsidR="00A875C9">
        <w:t>Rahman</w:t>
      </w:r>
      <w:r w:rsidR="00240031">
        <w:rPr>
          <w:vertAlign w:val="superscript"/>
        </w:rPr>
        <w:t>j</w:t>
      </w:r>
      <w:proofErr w:type="spellEnd"/>
      <w:r w:rsidR="00A875C9">
        <w:t xml:space="preserve">, PhD, </w:t>
      </w:r>
      <w:proofErr w:type="spellStart"/>
      <w:r w:rsidR="00C50001" w:rsidRPr="00B4346E">
        <w:t>Siham</w:t>
      </w:r>
      <w:proofErr w:type="spellEnd"/>
      <w:r w:rsidR="00C50001" w:rsidRPr="00B4346E">
        <w:t xml:space="preserve"> </w:t>
      </w:r>
      <w:proofErr w:type="spellStart"/>
      <w:r w:rsidR="00C50001" w:rsidRPr="00B4346E">
        <w:t>Sikander</w:t>
      </w:r>
      <w:r w:rsidR="00240031">
        <w:rPr>
          <w:vertAlign w:val="superscript"/>
        </w:rPr>
        <w:t>k</w:t>
      </w:r>
      <w:r w:rsidR="00067635">
        <w:rPr>
          <w:vertAlign w:val="superscript"/>
        </w:rPr>
        <w:t>,</w:t>
      </w:r>
      <w:r w:rsidR="00240031">
        <w:rPr>
          <w:vertAlign w:val="superscript"/>
        </w:rPr>
        <w:t>l</w:t>
      </w:r>
      <w:proofErr w:type="spellEnd"/>
      <w:r w:rsidR="00C50001" w:rsidRPr="00B4346E">
        <w:t>,</w:t>
      </w:r>
      <w:r w:rsidR="00C50001">
        <w:t xml:space="preserve"> PhD,</w:t>
      </w:r>
      <w:r w:rsidR="00C50001" w:rsidRPr="00B4346E">
        <w:t xml:space="preserve"> </w:t>
      </w:r>
      <w:r w:rsidR="00FA672F">
        <w:t>Elizabeth L.</w:t>
      </w:r>
      <w:r w:rsidR="00BA66CA" w:rsidRPr="00B4346E">
        <w:t xml:space="preserve"> </w:t>
      </w:r>
      <w:proofErr w:type="spellStart"/>
      <w:r w:rsidR="00BA66CA" w:rsidRPr="00B4346E">
        <w:t>Turner</w:t>
      </w:r>
      <w:r w:rsidR="00240031">
        <w:rPr>
          <w:vertAlign w:val="superscript"/>
        </w:rPr>
        <w:t>g</w:t>
      </w:r>
      <w:r w:rsidR="00337813">
        <w:rPr>
          <w:vertAlign w:val="superscript"/>
        </w:rPr>
        <w:t>,</w:t>
      </w:r>
      <w:r w:rsidR="00240031">
        <w:rPr>
          <w:vertAlign w:val="superscript"/>
        </w:rPr>
        <w:t>h</w:t>
      </w:r>
      <w:proofErr w:type="spellEnd"/>
      <w:r w:rsidR="00BA66CA" w:rsidRPr="00B4346E">
        <w:t>,</w:t>
      </w:r>
      <w:r w:rsidR="00712A5A">
        <w:t xml:space="preserve"> PhD</w:t>
      </w:r>
      <w:r w:rsidR="0054101A">
        <w:t>,</w:t>
      </w:r>
      <w:r w:rsidR="00BA66CA" w:rsidRPr="00B4346E">
        <w:t xml:space="preserve"> </w:t>
      </w:r>
      <w:r w:rsidR="00095634">
        <w:t>Joanna</w:t>
      </w:r>
      <w:r w:rsidR="00BA66CA" w:rsidRPr="00B4346E">
        <w:t xml:space="preserve"> </w:t>
      </w:r>
      <w:proofErr w:type="spellStart"/>
      <w:r w:rsidR="00BA66CA" w:rsidRPr="00B4346E">
        <w:t>Maselko</w:t>
      </w:r>
      <w:r w:rsidR="00C228B7">
        <w:rPr>
          <w:vertAlign w:val="superscript"/>
        </w:rPr>
        <w:t>a,b</w:t>
      </w:r>
      <w:proofErr w:type="spellEnd"/>
      <w:r w:rsidR="00712A5A">
        <w:t xml:space="preserve">, </w:t>
      </w:r>
      <w:r w:rsidR="00DF6A23">
        <w:t>Sc</w:t>
      </w:r>
      <w:r w:rsidR="00712A5A">
        <w:t>D</w:t>
      </w:r>
      <w:r w:rsidR="00FF2E0D">
        <w:t xml:space="preserve"> </w:t>
      </w:r>
    </w:p>
    <w:p w14:paraId="5550C0E4" w14:textId="77777777" w:rsidR="00E16714" w:rsidRDefault="00E16714" w:rsidP="002776B2"/>
    <w:p w14:paraId="21CFD41B" w14:textId="77777777" w:rsidR="001A1951" w:rsidRDefault="00C228B7" w:rsidP="00337813">
      <w:r>
        <w:rPr>
          <w:b/>
        </w:rPr>
        <w:t>Affiliations</w:t>
      </w:r>
      <w:r>
        <w:t xml:space="preserve">: </w:t>
      </w:r>
    </w:p>
    <w:p w14:paraId="141BDA7D" w14:textId="5518FDC8" w:rsidR="001A1951" w:rsidRDefault="00C228B7" w:rsidP="00340230">
      <w:pPr>
        <w:spacing w:after="100"/>
      </w:pPr>
      <w:proofErr w:type="spellStart"/>
      <w:r>
        <w:rPr>
          <w:vertAlign w:val="superscript"/>
        </w:rPr>
        <w:t>a</w:t>
      </w:r>
      <w:r>
        <w:t>Department</w:t>
      </w:r>
      <w:proofErr w:type="spellEnd"/>
      <w:r>
        <w:t xml:space="preserve"> of Epidemiology, </w:t>
      </w:r>
      <w:proofErr w:type="spellStart"/>
      <w:r>
        <w:t>Gillings</w:t>
      </w:r>
      <w:proofErr w:type="spellEnd"/>
      <w:r>
        <w:t xml:space="preserve"> School of Global Public Health, University of North </w:t>
      </w:r>
      <w:r w:rsidRPr="000B5810">
        <w:t>Carolina at Chapel Hill</w:t>
      </w:r>
      <w:r w:rsidR="00CC03FB" w:rsidRPr="000B5810">
        <w:t>, Chapel Hill, North Carolina</w:t>
      </w:r>
      <w:r w:rsidR="00A82416">
        <w:t>, United States</w:t>
      </w:r>
      <w:r w:rsidRPr="000B5810">
        <w:t xml:space="preserve">; </w:t>
      </w:r>
    </w:p>
    <w:p w14:paraId="009BA733" w14:textId="720B05AA" w:rsidR="00104629" w:rsidRDefault="00C228B7" w:rsidP="00340230">
      <w:pPr>
        <w:spacing w:after="100"/>
      </w:pPr>
      <w:proofErr w:type="spellStart"/>
      <w:r w:rsidRPr="000B5810">
        <w:rPr>
          <w:vertAlign w:val="superscript"/>
        </w:rPr>
        <w:t>b</w:t>
      </w:r>
      <w:r w:rsidRPr="000B5810">
        <w:t>Carolina</w:t>
      </w:r>
      <w:proofErr w:type="spellEnd"/>
      <w:r w:rsidRPr="000B5810">
        <w:t xml:space="preserve"> Population Center</w:t>
      </w:r>
      <w:r w:rsidR="00CC03FB" w:rsidRPr="000B5810">
        <w:t>, Chapel Hill, North Carolina</w:t>
      </w:r>
      <w:r w:rsidR="00A82416">
        <w:t>, United States</w:t>
      </w:r>
      <w:r w:rsidRPr="000B5810">
        <w:t xml:space="preserve">; </w:t>
      </w:r>
    </w:p>
    <w:p w14:paraId="2BE54E69" w14:textId="03D13526" w:rsidR="00104629" w:rsidRPr="00E746C1" w:rsidRDefault="00104629" w:rsidP="00340230">
      <w:pPr>
        <w:spacing w:after="100"/>
      </w:pPr>
      <w:proofErr w:type="spellStart"/>
      <w:r>
        <w:rPr>
          <w:vertAlign w:val="superscript"/>
        </w:rPr>
        <w:t>c</w:t>
      </w:r>
      <w:r w:rsidR="00E746C1">
        <w:t>Department</w:t>
      </w:r>
      <w:proofErr w:type="spellEnd"/>
      <w:r w:rsidR="00E746C1">
        <w:t xml:space="preserve"> of Social and Behavioral Sciences, School of Medicine, Yale University, New Haven, Connecticut, United States;</w:t>
      </w:r>
    </w:p>
    <w:p w14:paraId="3E81BE86" w14:textId="0EC71035" w:rsidR="001A1951" w:rsidRDefault="00104629" w:rsidP="00340230">
      <w:pPr>
        <w:spacing w:after="100"/>
      </w:pPr>
      <w:proofErr w:type="spellStart"/>
      <w:r>
        <w:rPr>
          <w:vertAlign w:val="superscript"/>
        </w:rPr>
        <w:t>d</w:t>
      </w:r>
      <w:r w:rsidR="00E13860" w:rsidRPr="000B5810">
        <w:t>Department</w:t>
      </w:r>
      <w:proofErr w:type="spellEnd"/>
      <w:r w:rsidR="00E13860" w:rsidRPr="000B5810">
        <w:t xml:space="preserve"> of Sociology, </w:t>
      </w:r>
      <w:r w:rsidR="007155D0" w:rsidRPr="000B5810">
        <w:t>University</w:t>
      </w:r>
      <w:r w:rsidR="00E13860" w:rsidRPr="000B5810">
        <w:t xml:space="preserve"> of North Carolina at Chapel Hill,</w:t>
      </w:r>
      <w:r w:rsidR="008316C8" w:rsidRPr="000B5810">
        <w:t xml:space="preserve"> Chapel Hill, North Carolina</w:t>
      </w:r>
      <w:r w:rsidR="00A82416">
        <w:t>, United States</w:t>
      </w:r>
      <w:r w:rsidR="00F719B4">
        <w:t>;</w:t>
      </w:r>
      <w:r w:rsidR="00E13860" w:rsidRPr="000B5810">
        <w:t xml:space="preserve"> </w:t>
      </w:r>
    </w:p>
    <w:p w14:paraId="76CEF829" w14:textId="0283A277" w:rsidR="001A1951" w:rsidRDefault="00104629" w:rsidP="00340230">
      <w:pPr>
        <w:spacing w:after="100"/>
        <w:rPr>
          <w:color w:val="000000"/>
          <w:shd w:val="clear" w:color="auto" w:fill="FFFFFF"/>
        </w:rPr>
      </w:pPr>
      <w:proofErr w:type="spellStart"/>
      <w:r>
        <w:rPr>
          <w:vertAlign w:val="superscript"/>
        </w:rPr>
        <w:t>e</w:t>
      </w:r>
      <w:r w:rsidR="008B54CA" w:rsidRPr="000B5810">
        <w:rPr>
          <w:color w:val="000000"/>
          <w:shd w:val="clear" w:color="auto" w:fill="FFFFFF"/>
        </w:rPr>
        <w:t>Department</w:t>
      </w:r>
      <w:proofErr w:type="spellEnd"/>
      <w:r w:rsidR="008B54CA" w:rsidRPr="000B5810">
        <w:rPr>
          <w:color w:val="000000"/>
          <w:shd w:val="clear" w:color="auto" w:fill="FFFFFF"/>
        </w:rPr>
        <w:t xml:space="preserve"> of Economics, University of Melbourne</w:t>
      </w:r>
      <w:r w:rsidR="008316C8" w:rsidRPr="000B5810">
        <w:rPr>
          <w:color w:val="000000"/>
          <w:shd w:val="clear" w:color="auto" w:fill="FFFFFF"/>
        </w:rPr>
        <w:t>, Carlton, Australia</w:t>
      </w:r>
      <w:r w:rsidR="008B54CA" w:rsidRPr="000B5810">
        <w:rPr>
          <w:color w:val="000000"/>
          <w:shd w:val="clear" w:color="auto" w:fill="FFFFFF"/>
        </w:rPr>
        <w:t xml:space="preserve">; </w:t>
      </w:r>
    </w:p>
    <w:p w14:paraId="64A60AA4" w14:textId="018F0083" w:rsidR="001A1951" w:rsidRDefault="00104629" w:rsidP="00340230">
      <w:pPr>
        <w:spacing w:after="100"/>
        <w:rPr>
          <w:color w:val="000000"/>
          <w:shd w:val="clear" w:color="auto" w:fill="FFFFFF"/>
        </w:rPr>
      </w:pPr>
      <w:proofErr w:type="spellStart"/>
      <w:r>
        <w:rPr>
          <w:color w:val="000000"/>
          <w:shd w:val="clear" w:color="auto" w:fill="FFFFFF"/>
          <w:vertAlign w:val="superscript"/>
        </w:rPr>
        <w:t>f</w:t>
      </w:r>
      <w:r w:rsidR="00B237BC" w:rsidRPr="000B5810">
        <w:rPr>
          <w:color w:val="000000"/>
          <w:shd w:val="clear" w:color="auto" w:fill="FFFFFF"/>
        </w:rPr>
        <w:t>Department</w:t>
      </w:r>
      <w:proofErr w:type="spellEnd"/>
      <w:r w:rsidR="00B237BC" w:rsidRPr="000B5810">
        <w:rPr>
          <w:color w:val="000000"/>
          <w:shd w:val="clear" w:color="auto" w:fill="FFFFFF"/>
        </w:rPr>
        <w:t xml:space="preserve"> of Epidemiology, Mailman School of Public Health, Columbia University</w:t>
      </w:r>
      <w:r w:rsidR="008316C8" w:rsidRPr="000B5810">
        <w:rPr>
          <w:color w:val="000000"/>
          <w:shd w:val="clear" w:color="auto" w:fill="FFFFFF"/>
        </w:rPr>
        <w:t>, New York, New York</w:t>
      </w:r>
      <w:r w:rsidR="00A82416">
        <w:rPr>
          <w:color w:val="000000"/>
          <w:shd w:val="clear" w:color="auto" w:fill="FFFFFF"/>
        </w:rPr>
        <w:t xml:space="preserve">, </w:t>
      </w:r>
      <w:r w:rsidR="00A82416">
        <w:t>United States</w:t>
      </w:r>
      <w:r w:rsidR="00B237BC" w:rsidRPr="000B5810">
        <w:rPr>
          <w:color w:val="000000"/>
          <w:shd w:val="clear" w:color="auto" w:fill="FFFFFF"/>
        </w:rPr>
        <w:t xml:space="preserve">; </w:t>
      </w:r>
    </w:p>
    <w:p w14:paraId="186C847E" w14:textId="0F42F863" w:rsidR="001A1951" w:rsidRDefault="00104629" w:rsidP="00340230">
      <w:pPr>
        <w:spacing w:after="100"/>
        <w:rPr>
          <w:vertAlign w:val="superscript"/>
        </w:rPr>
      </w:pPr>
      <w:proofErr w:type="spellStart"/>
      <w:r>
        <w:rPr>
          <w:color w:val="000000"/>
          <w:shd w:val="clear" w:color="auto" w:fill="FFFFFF"/>
          <w:vertAlign w:val="superscript"/>
        </w:rPr>
        <w:t>g</w:t>
      </w:r>
      <w:r w:rsidR="00712A5A" w:rsidRPr="000B5810">
        <w:t>Department</w:t>
      </w:r>
      <w:proofErr w:type="spellEnd"/>
      <w:r w:rsidR="00712A5A" w:rsidRPr="000B5810">
        <w:t xml:space="preserve"> of Biostatistics and Bioinformatics, Duke University, Durham, North Carolina</w:t>
      </w:r>
      <w:r w:rsidR="00A82416">
        <w:t>, United States</w:t>
      </w:r>
      <w:r w:rsidR="00C228B7" w:rsidRPr="000B5810">
        <w:t>;</w:t>
      </w:r>
      <w:r w:rsidR="00E13860" w:rsidRPr="000B5810">
        <w:rPr>
          <w:vertAlign w:val="superscript"/>
        </w:rPr>
        <w:t xml:space="preserve"> </w:t>
      </w:r>
    </w:p>
    <w:p w14:paraId="7CD2D5E1" w14:textId="7EA5A348" w:rsidR="001A1951" w:rsidRDefault="00104629" w:rsidP="00340230">
      <w:pPr>
        <w:spacing w:after="100"/>
      </w:pPr>
      <w:proofErr w:type="spellStart"/>
      <w:r>
        <w:rPr>
          <w:vertAlign w:val="superscript"/>
        </w:rPr>
        <w:t>h</w:t>
      </w:r>
      <w:r w:rsidR="00712A5A" w:rsidRPr="000B5810">
        <w:t>Duke</w:t>
      </w:r>
      <w:proofErr w:type="spellEnd"/>
      <w:r w:rsidR="00712A5A" w:rsidRPr="000B5810">
        <w:t xml:space="preserve"> Global Health Institute, Duke University, Durham, North Carolina</w:t>
      </w:r>
      <w:r w:rsidR="00A82416">
        <w:t>, United States</w:t>
      </w:r>
      <w:r w:rsidR="00712A5A" w:rsidRPr="000B5810">
        <w:t>;</w:t>
      </w:r>
    </w:p>
    <w:p w14:paraId="0E410E2A" w14:textId="4EDD323D" w:rsidR="001A1951" w:rsidRDefault="00104629" w:rsidP="00340230">
      <w:pPr>
        <w:spacing w:after="100"/>
        <w:rPr>
          <w:color w:val="000000"/>
          <w:shd w:val="clear" w:color="auto" w:fill="FFFFFF"/>
        </w:rPr>
      </w:pPr>
      <w:proofErr w:type="spellStart"/>
      <w:r>
        <w:rPr>
          <w:vertAlign w:val="superscript"/>
        </w:rPr>
        <w:t>i</w:t>
      </w:r>
      <w:r w:rsidR="008316C8" w:rsidRPr="000B5810">
        <w:rPr>
          <w:color w:val="000000"/>
          <w:shd w:val="clear" w:color="auto" w:fill="FFFFFF"/>
        </w:rPr>
        <w:t>Center</w:t>
      </w:r>
      <w:proofErr w:type="spellEnd"/>
      <w:r w:rsidR="008316C8" w:rsidRPr="000B5810">
        <w:rPr>
          <w:color w:val="000000"/>
          <w:shd w:val="clear" w:color="auto" w:fill="FFFFFF"/>
        </w:rPr>
        <w:t xml:space="preserve"> for Child and Family Health, Durham, North Carolina</w:t>
      </w:r>
      <w:r w:rsidR="00A82416">
        <w:rPr>
          <w:color w:val="000000"/>
          <w:shd w:val="clear" w:color="auto" w:fill="FFFFFF"/>
        </w:rPr>
        <w:t xml:space="preserve">, </w:t>
      </w:r>
      <w:r w:rsidR="00A82416">
        <w:t>United States</w:t>
      </w:r>
      <w:r w:rsidR="008316C8" w:rsidRPr="000B5810">
        <w:rPr>
          <w:color w:val="000000"/>
          <w:shd w:val="clear" w:color="auto" w:fill="FFFFFF"/>
        </w:rPr>
        <w:t>;</w:t>
      </w:r>
      <w:r w:rsidR="001A1951">
        <w:rPr>
          <w:color w:val="000000"/>
          <w:shd w:val="clear" w:color="auto" w:fill="FFFFFF"/>
        </w:rPr>
        <w:t xml:space="preserve"> </w:t>
      </w:r>
    </w:p>
    <w:p w14:paraId="5110B7FE" w14:textId="3D00FD6C" w:rsidR="00067635" w:rsidRDefault="00104629" w:rsidP="00340230">
      <w:pPr>
        <w:spacing w:after="100"/>
        <w:rPr>
          <w:color w:val="000000"/>
          <w:shd w:val="clear" w:color="auto" w:fill="FFFFFF"/>
        </w:rPr>
      </w:pPr>
      <w:proofErr w:type="spellStart"/>
      <w:r>
        <w:rPr>
          <w:vertAlign w:val="superscript"/>
        </w:rPr>
        <w:t>j</w:t>
      </w:r>
      <w:r w:rsidR="00067635" w:rsidRPr="009C756D">
        <w:t>Department</w:t>
      </w:r>
      <w:proofErr w:type="spellEnd"/>
      <w:r w:rsidR="00067635" w:rsidRPr="009C756D">
        <w:t xml:space="preserve"> of Psychological Sciences, University of Liverpool, Liverpool, UK</w:t>
      </w:r>
      <w:r w:rsidR="0099405B">
        <w:t>;</w:t>
      </w:r>
    </w:p>
    <w:p w14:paraId="15A0999F" w14:textId="2819EDB9" w:rsidR="00C228B7" w:rsidRDefault="00104629" w:rsidP="00340230">
      <w:pPr>
        <w:spacing w:after="100"/>
      </w:pPr>
      <w:proofErr w:type="spellStart"/>
      <w:r>
        <w:rPr>
          <w:vertAlign w:val="superscript"/>
        </w:rPr>
        <w:t>k</w:t>
      </w:r>
      <w:r w:rsidR="00C228B7" w:rsidRPr="000B5810">
        <w:t>Human</w:t>
      </w:r>
      <w:proofErr w:type="spellEnd"/>
      <w:r w:rsidR="00C228B7" w:rsidRPr="000B5810">
        <w:t xml:space="preserve"> Development Research Foundation</w:t>
      </w:r>
      <w:r w:rsidR="00CC03FB" w:rsidRPr="000B5810">
        <w:t xml:space="preserve">, </w:t>
      </w:r>
      <w:r w:rsidR="00712A5A" w:rsidRPr="000B5810">
        <w:t>Islamabad</w:t>
      </w:r>
      <w:r w:rsidR="00CC03FB" w:rsidRPr="000B5810">
        <w:t>, Pakistan</w:t>
      </w:r>
      <w:r w:rsidR="00067635">
        <w:t>; and</w:t>
      </w:r>
    </w:p>
    <w:p w14:paraId="1BD2A1B8" w14:textId="78A5DEA2" w:rsidR="009C756D" w:rsidRPr="00A875C9" w:rsidRDefault="00104629" w:rsidP="00340230">
      <w:pPr>
        <w:spacing w:after="100"/>
      </w:pPr>
      <w:proofErr w:type="spellStart"/>
      <w:r>
        <w:rPr>
          <w:vertAlign w:val="superscript"/>
        </w:rPr>
        <w:t>l</w:t>
      </w:r>
      <w:r w:rsidR="000F1D8D">
        <w:t>Health</w:t>
      </w:r>
      <w:proofErr w:type="spellEnd"/>
      <w:r w:rsidR="000F1D8D">
        <w:t xml:space="preserve"> Services Academy, Islamabad</w:t>
      </w:r>
      <w:r w:rsidR="006E7FC4">
        <w:t>, Pakistan</w:t>
      </w:r>
    </w:p>
    <w:p w14:paraId="6920F1CE" w14:textId="091E9237" w:rsidR="009A5FAB" w:rsidRDefault="009A5FAB" w:rsidP="002776B2"/>
    <w:p w14:paraId="74DBF529" w14:textId="1A0FFD9A" w:rsidR="009A5FAB" w:rsidRPr="00C228B7" w:rsidRDefault="009A5FAB" w:rsidP="009A5FAB">
      <w:r>
        <w:rPr>
          <w:b/>
        </w:rPr>
        <w:t>Address correspondence to</w:t>
      </w:r>
      <w:r>
        <w:t xml:space="preserve">: Esther O. Chung, Department of Epidemiology, </w:t>
      </w:r>
      <w:proofErr w:type="spellStart"/>
      <w:r w:rsidRPr="009A5FAB">
        <w:t>Gillings</w:t>
      </w:r>
      <w:proofErr w:type="spellEnd"/>
      <w:r w:rsidRPr="009A5FAB">
        <w:t xml:space="preserve"> School of Global Pub</w:t>
      </w:r>
      <w:r>
        <w:t xml:space="preserve">lic Health, </w:t>
      </w:r>
      <w:r w:rsidRPr="009A5FAB">
        <w:t>University o</w:t>
      </w:r>
      <w:r>
        <w:t xml:space="preserve">f North Carolina at Chapel Hill, </w:t>
      </w:r>
      <w:proofErr w:type="spellStart"/>
      <w:r w:rsidRPr="009A5FAB">
        <w:t>McGavran</w:t>
      </w:r>
      <w:proofErr w:type="spellEnd"/>
      <w:r w:rsidRPr="009A5FAB">
        <w:t>-Greenberg Hall, CB# 7435, Chapel Hill, NC 27599-7435</w:t>
      </w:r>
      <w:r w:rsidR="0072659F">
        <w:t>, [echung@unc.edu], 1-805-367-6688</w:t>
      </w:r>
    </w:p>
    <w:p w14:paraId="78A69834" w14:textId="1783E4FF" w:rsidR="00B07C75" w:rsidRDefault="00B07C75" w:rsidP="002776B2"/>
    <w:p w14:paraId="33C0CD4C" w14:textId="2F4D701C" w:rsidR="008E4738" w:rsidRPr="008E4738" w:rsidRDefault="008E4738" w:rsidP="002776B2">
      <w:r>
        <w:rPr>
          <w:b/>
          <w:bCs/>
        </w:rPr>
        <w:t xml:space="preserve">Keywords: </w:t>
      </w:r>
      <w:r w:rsidRPr="00542497">
        <w:t xml:space="preserve">grandmothers; mother-in-law; </w:t>
      </w:r>
      <w:r>
        <w:t xml:space="preserve">caregiving; </w:t>
      </w:r>
      <w:r w:rsidRPr="00542497">
        <w:t>child nutr</w:t>
      </w:r>
      <w:r>
        <w:t>ition; early child development</w:t>
      </w:r>
    </w:p>
    <w:p w14:paraId="7749FBBE" w14:textId="77777777" w:rsidR="008E4738" w:rsidRDefault="008E4738" w:rsidP="002776B2">
      <w:pPr>
        <w:rPr>
          <w:b/>
          <w:bCs/>
        </w:rPr>
      </w:pPr>
    </w:p>
    <w:p w14:paraId="39F4D950" w14:textId="3D05F614" w:rsidR="00972A29" w:rsidRDefault="00972A29" w:rsidP="002776B2">
      <w:r>
        <w:rPr>
          <w:b/>
          <w:bCs/>
        </w:rPr>
        <w:t xml:space="preserve">Word Count: </w:t>
      </w:r>
      <w:r w:rsidR="00935383">
        <w:rPr>
          <w:highlight w:val="yellow"/>
        </w:rPr>
        <w:t>4028</w:t>
      </w:r>
    </w:p>
    <w:p w14:paraId="27E33EEE" w14:textId="53F20AD3" w:rsidR="008E4738" w:rsidRDefault="008E4738" w:rsidP="002776B2"/>
    <w:p w14:paraId="0E796AF7" w14:textId="69921A4A" w:rsidR="002F3EB7" w:rsidRDefault="008E4738" w:rsidP="002F3EB7">
      <w:pPr>
        <w:rPr>
          <w:b/>
          <w:bCs/>
        </w:rPr>
      </w:pPr>
      <w:r w:rsidRPr="001748DE">
        <w:rPr>
          <w:b/>
          <w:bCs/>
        </w:rPr>
        <w:t>Abbreviations</w:t>
      </w:r>
      <w:r w:rsidRPr="00B4346E">
        <w:rPr>
          <w:bCs/>
        </w:rPr>
        <w:t xml:space="preserve">: </w:t>
      </w:r>
      <w:r w:rsidRPr="00B4346E">
        <w:t>Ages and Stages Questionnaire Socioemotional Scale (ASQ-SE)</w:t>
      </w:r>
      <w:r>
        <w:rPr>
          <w:color w:val="000000"/>
        </w:rPr>
        <w:t xml:space="preserve">; </w:t>
      </w:r>
      <w:r w:rsidRPr="00B4346E">
        <w:t>Bayley Scales of Infant and Toddler Development-III (BSITD)</w:t>
      </w:r>
      <w:r>
        <w:t>; Confidence Interval (CI); Length</w:t>
      </w:r>
      <w:r w:rsidRPr="00B4346E">
        <w:t>-for-age z-score (</w:t>
      </w:r>
      <w:r>
        <w:t>L</w:t>
      </w:r>
      <w:r w:rsidRPr="00B4346E">
        <w:t>AZ)</w:t>
      </w:r>
      <w:r>
        <w:t>; L</w:t>
      </w:r>
      <w:r w:rsidRPr="00B4346E">
        <w:t>ow- and middle-income country (LMIC)</w:t>
      </w:r>
      <w:r>
        <w:t>; Mean difference (MD); W</w:t>
      </w:r>
      <w:r w:rsidRPr="00B4346E">
        <w:t>eight-for-age z-score (WAZ)</w:t>
      </w:r>
      <w:r>
        <w:t>; W</w:t>
      </w:r>
      <w:r w:rsidRPr="00B4346E">
        <w:t>eight-for-length (WLZ)</w:t>
      </w:r>
      <w:r>
        <w:t xml:space="preserve">; </w:t>
      </w:r>
      <w:r w:rsidRPr="00B4346E">
        <w:rPr>
          <w:color w:val="000000"/>
        </w:rPr>
        <w:t>Patient Health Questionnaire (PHQ-9)</w:t>
      </w:r>
      <w:r>
        <w:rPr>
          <w:color w:val="000000"/>
        </w:rPr>
        <w:t xml:space="preserve">; </w:t>
      </w:r>
      <w:r>
        <w:t>Structured Clinical Interview for DSM (SCID)</w:t>
      </w:r>
    </w:p>
    <w:p w14:paraId="6AFD23A6" w14:textId="77777777" w:rsidR="00784E72" w:rsidRDefault="00784E72">
      <w:pPr>
        <w:rPr>
          <w:b/>
          <w:bCs/>
        </w:rPr>
      </w:pPr>
      <w:r>
        <w:rPr>
          <w:b/>
          <w:bCs/>
        </w:rPr>
        <w:br w:type="page"/>
      </w:r>
    </w:p>
    <w:p w14:paraId="51F2623A" w14:textId="057A1016" w:rsidR="002F3EB7" w:rsidRPr="00B4346E" w:rsidRDefault="00234E3D" w:rsidP="002F3EB7">
      <w:pPr>
        <w:rPr>
          <w:b/>
          <w:bCs/>
        </w:rPr>
      </w:pPr>
      <w:r>
        <w:rPr>
          <w:b/>
          <w:bCs/>
        </w:rPr>
        <w:lastRenderedPageBreak/>
        <w:t>What is already known?</w:t>
      </w:r>
    </w:p>
    <w:p w14:paraId="7367CA64" w14:textId="77777777" w:rsidR="00E76FDE" w:rsidRDefault="00967825" w:rsidP="00E76FDE">
      <w:pPr>
        <w:pStyle w:val="ListParagraph"/>
        <w:numPr>
          <w:ilvl w:val="0"/>
          <w:numId w:val="13"/>
        </w:numPr>
        <w:spacing w:after="0" w:line="240" w:lineRule="auto"/>
        <w:rPr>
          <w:rFonts w:ascii="Times New Roman" w:hAnsi="Times New Roman"/>
          <w:sz w:val="24"/>
          <w:szCs w:val="24"/>
        </w:rPr>
      </w:pPr>
      <w:r w:rsidRPr="00E76FDE">
        <w:rPr>
          <w:rFonts w:ascii="Times New Roman" w:hAnsi="Times New Roman"/>
          <w:sz w:val="24"/>
          <w:szCs w:val="24"/>
        </w:rPr>
        <w:t>Child health interventions</w:t>
      </w:r>
      <w:r w:rsidR="00F122FD" w:rsidRPr="00E76FDE">
        <w:rPr>
          <w:rFonts w:ascii="Times New Roman" w:hAnsi="Times New Roman"/>
          <w:sz w:val="24"/>
          <w:szCs w:val="24"/>
        </w:rPr>
        <w:t xml:space="preserve"> in </w:t>
      </w:r>
      <w:r w:rsidR="006A57E1" w:rsidRPr="00E76FDE">
        <w:rPr>
          <w:rFonts w:ascii="Times New Roman" w:hAnsi="Times New Roman"/>
          <w:sz w:val="24"/>
          <w:szCs w:val="24"/>
        </w:rPr>
        <w:t>low- and- middle-income</w:t>
      </w:r>
      <w:r w:rsidR="004022A2" w:rsidRPr="00E76FDE">
        <w:rPr>
          <w:rFonts w:ascii="Times New Roman" w:hAnsi="Times New Roman"/>
          <w:sz w:val="24"/>
          <w:szCs w:val="24"/>
        </w:rPr>
        <w:t xml:space="preserve"> settings</w:t>
      </w:r>
      <w:r w:rsidRPr="00E76FDE">
        <w:rPr>
          <w:rFonts w:ascii="Times New Roman" w:hAnsi="Times New Roman"/>
          <w:sz w:val="24"/>
          <w:szCs w:val="24"/>
        </w:rPr>
        <w:t xml:space="preserve"> typically focus on mothers; however, g</w:t>
      </w:r>
      <w:r w:rsidR="002F3EB7" w:rsidRPr="00E76FDE">
        <w:rPr>
          <w:rFonts w:ascii="Times New Roman" w:hAnsi="Times New Roman"/>
          <w:sz w:val="24"/>
          <w:szCs w:val="24"/>
        </w:rPr>
        <w:t>randmothers are</w:t>
      </w:r>
      <w:r w:rsidR="00F122FD" w:rsidRPr="00E76FDE">
        <w:rPr>
          <w:rFonts w:ascii="Times New Roman" w:hAnsi="Times New Roman"/>
          <w:sz w:val="24"/>
          <w:szCs w:val="24"/>
        </w:rPr>
        <w:t xml:space="preserve"> often</w:t>
      </w:r>
      <w:r w:rsidR="002F3EB7" w:rsidRPr="00E76FDE">
        <w:rPr>
          <w:rFonts w:ascii="Times New Roman" w:hAnsi="Times New Roman"/>
          <w:sz w:val="24"/>
          <w:szCs w:val="24"/>
        </w:rPr>
        <w:t xml:space="preserve"> key, and potentially final, decision-makers on issues related to pregnancy and child caregiving across cultures. </w:t>
      </w:r>
    </w:p>
    <w:p w14:paraId="6ECD4EC4" w14:textId="51FD09A4" w:rsidR="002F3EB7" w:rsidRPr="00E76FDE" w:rsidRDefault="002F3EB7" w:rsidP="00E76FDE">
      <w:pPr>
        <w:pStyle w:val="ListParagraph"/>
        <w:numPr>
          <w:ilvl w:val="0"/>
          <w:numId w:val="13"/>
        </w:numPr>
        <w:spacing w:after="0" w:line="240" w:lineRule="auto"/>
        <w:rPr>
          <w:rFonts w:ascii="Times New Roman" w:hAnsi="Times New Roman"/>
          <w:sz w:val="24"/>
          <w:szCs w:val="24"/>
        </w:rPr>
      </w:pPr>
      <w:r w:rsidRPr="00E76FDE">
        <w:rPr>
          <w:rFonts w:ascii="Times New Roman" w:hAnsi="Times New Roman"/>
          <w:sz w:val="24"/>
          <w:szCs w:val="24"/>
        </w:rPr>
        <w:t>Existing research</w:t>
      </w:r>
      <w:r w:rsidR="003E7C8D" w:rsidRPr="00E76FDE">
        <w:rPr>
          <w:rFonts w:ascii="Times New Roman" w:hAnsi="Times New Roman"/>
          <w:sz w:val="24"/>
          <w:szCs w:val="24"/>
        </w:rPr>
        <w:t xml:space="preserve"> </w:t>
      </w:r>
      <w:r w:rsidRPr="00E76FDE">
        <w:rPr>
          <w:rFonts w:ascii="Times New Roman" w:hAnsi="Times New Roman"/>
          <w:sz w:val="24"/>
          <w:szCs w:val="24"/>
        </w:rPr>
        <w:t>is mixed</w:t>
      </w:r>
      <w:r w:rsidR="006A57E1" w:rsidRPr="00E76FDE">
        <w:rPr>
          <w:rFonts w:ascii="Times New Roman" w:hAnsi="Times New Roman"/>
          <w:sz w:val="24"/>
          <w:szCs w:val="24"/>
        </w:rPr>
        <w:t>, rarely examined in relation to early child development</w:t>
      </w:r>
      <w:r w:rsidR="003E7C8D" w:rsidRPr="00E76FDE">
        <w:rPr>
          <w:rFonts w:ascii="Times New Roman" w:hAnsi="Times New Roman"/>
          <w:sz w:val="24"/>
          <w:szCs w:val="24"/>
        </w:rPr>
        <w:t>,</w:t>
      </w:r>
      <w:r w:rsidRPr="00E76FDE">
        <w:rPr>
          <w:rFonts w:ascii="Times New Roman" w:hAnsi="Times New Roman"/>
          <w:sz w:val="24"/>
          <w:szCs w:val="24"/>
        </w:rPr>
        <w:t xml:space="preserve"> and typically do not operationalize the type</w:t>
      </w:r>
      <w:r w:rsidR="006A57E1" w:rsidRPr="00E76FDE">
        <w:rPr>
          <w:rFonts w:ascii="Times New Roman" w:hAnsi="Times New Roman"/>
          <w:sz w:val="24"/>
          <w:szCs w:val="24"/>
        </w:rPr>
        <w:t xml:space="preserve">, </w:t>
      </w:r>
      <w:r w:rsidRPr="00E76FDE">
        <w:rPr>
          <w:rFonts w:ascii="Times New Roman" w:hAnsi="Times New Roman"/>
          <w:sz w:val="24"/>
          <w:szCs w:val="24"/>
        </w:rPr>
        <w:t>frequency</w:t>
      </w:r>
      <w:r w:rsidR="006A57E1" w:rsidRPr="00E76FDE">
        <w:rPr>
          <w:rFonts w:ascii="Times New Roman" w:hAnsi="Times New Roman"/>
          <w:sz w:val="24"/>
          <w:szCs w:val="24"/>
        </w:rPr>
        <w:t>, or developmental timing</w:t>
      </w:r>
      <w:r w:rsidRPr="00E76FDE">
        <w:rPr>
          <w:rFonts w:ascii="Times New Roman" w:hAnsi="Times New Roman"/>
          <w:sz w:val="24"/>
          <w:szCs w:val="24"/>
        </w:rPr>
        <w:t xml:space="preserve"> of grandmother involvement. </w:t>
      </w:r>
    </w:p>
    <w:p w14:paraId="5553A991" w14:textId="77777777" w:rsidR="002F3EB7" w:rsidRPr="00B4346E" w:rsidRDefault="002F3EB7" w:rsidP="002F3EB7">
      <w:pPr>
        <w:rPr>
          <w:bCs/>
        </w:rPr>
      </w:pPr>
    </w:p>
    <w:p w14:paraId="059D0B5A" w14:textId="3E2DC266" w:rsidR="002F3EB7" w:rsidRDefault="00234E3D" w:rsidP="002F3EB7">
      <w:r>
        <w:rPr>
          <w:b/>
          <w:bCs/>
        </w:rPr>
        <w:t>What are the new findings?</w:t>
      </w:r>
    </w:p>
    <w:p w14:paraId="3DB7D1C1" w14:textId="1639B7C1" w:rsidR="00E76FDE" w:rsidRPr="00E76FDE" w:rsidRDefault="00E76FDE" w:rsidP="00E76FDE">
      <w:pPr>
        <w:pStyle w:val="ListParagraph"/>
        <w:numPr>
          <w:ilvl w:val="0"/>
          <w:numId w:val="13"/>
        </w:numPr>
        <w:spacing w:after="0" w:line="240" w:lineRule="auto"/>
        <w:rPr>
          <w:rFonts w:ascii="Times New Roman" w:hAnsi="Times New Roman"/>
          <w:sz w:val="24"/>
          <w:szCs w:val="24"/>
        </w:rPr>
      </w:pPr>
      <w:r>
        <w:rPr>
          <w:rFonts w:ascii="Times New Roman" w:hAnsi="Times New Roman"/>
          <w:sz w:val="24"/>
          <w:szCs w:val="24"/>
        </w:rPr>
        <w:t xml:space="preserve">Using a measure of maternally-reported participation in child caregiving activities, we find grandmothers are often involved in providing caregiving support in early life. </w:t>
      </w:r>
    </w:p>
    <w:p w14:paraId="0907C436" w14:textId="5919C869" w:rsidR="00E76FDE" w:rsidRPr="00E76FDE" w:rsidRDefault="0004560F" w:rsidP="00E76FDE">
      <w:pPr>
        <w:pStyle w:val="ListParagraph"/>
        <w:numPr>
          <w:ilvl w:val="0"/>
          <w:numId w:val="13"/>
        </w:numPr>
        <w:spacing w:after="0" w:line="240" w:lineRule="auto"/>
        <w:rPr>
          <w:rFonts w:ascii="Times New Roman" w:hAnsi="Times New Roman"/>
          <w:sz w:val="24"/>
          <w:szCs w:val="24"/>
        </w:rPr>
      </w:pPr>
      <w:r w:rsidRPr="00E76FDE">
        <w:rPr>
          <w:rFonts w:ascii="Times New Roman" w:hAnsi="Times New Roman"/>
          <w:bCs/>
          <w:sz w:val="24"/>
          <w:szCs w:val="24"/>
        </w:rPr>
        <w:t>Using</w:t>
      </w:r>
      <w:r w:rsidR="007C51B3" w:rsidRPr="00E76FDE">
        <w:rPr>
          <w:rFonts w:ascii="Times New Roman" w:hAnsi="Times New Roman"/>
          <w:bCs/>
          <w:sz w:val="24"/>
          <w:szCs w:val="24"/>
        </w:rPr>
        <w:t xml:space="preserve"> longitudinal data from the </w:t>
      </w:r>
      <w:proofErr w:type="spellStart"/>
      <w:r w:rsidR="007C51B3" w:rsidRPr="00E76FDE">
        <w:rPr>
          <w:rFonts w:ascii="Times New Roman" w:hAnsi="Times New Roman"/>
          <w:bCs/>
          <w:sz w:val="24"/>
          <w:szCs w:val="24"/>
        </w:rPr>
        <w:t>Bachpan</w:t>
      </w:r>
      <w:proofErr w:type="spellEnd"/>
      <w:r w:rsidR="007C51B3" w:rsidRPr="00E76FDE">
        <w:rPr>
          <w:rFonts w:ascii="Times New Roman" w:hAnsi="Times New Roman"/>
          <w:bCs/>
          <w:sz w:val="24"/>
          <w:szCs w:val="24"/>
        </w:rPr>
        <w:t xml:space="preserve"> </w:t>
      </w:r>
      <w:r w:rsidR="0022699C">
        <w:rPr>
          <w:rFonts w:ascii="Times New Roman" w:hAnsi="Times New Roman"/>
          <w:bCs/>
          <w:sz w:val="24"/>
          <w:szCs w:val="24"/>
        </w:rPr>
        <w:t>C</w:t>
      </w:r>
      <w:r w:rsidR="007C51B3" w:rsidRPr="00E76FDE">
        <w:rPr>
          <w:rFonts w:ascii="Times New Roman" w:hAnsi="Times New Roman"/>
          <w:bCs/>
          <w:sz w:val="24"/>
          <w:szCs w:val="24"/>
        </w:rPr>
        <w:t>ohort in rural Pakistan</w:t>
      </w:r>
      <w:r w:rsidR="00E76FDE">
        <w:rPr>
          <w:rFonts w:ascii="Times New Roman" w:hAnsi="Times New Roman"/>
          <w:bCs/>
          <w:sz w:val="24"/>
          <w:szCs w:val="24"/>
        </w:rPr>
        <w:t xml:space="preserve">, </w:t>
      </w:r>
      <w:r w:rsidRPr="00E76FDE">
        <w:rPr>
          <w:rFonts w:ascii="Times New Roman" w:hAnsi="Times New Roman"/>
          <w:bCs/>
          <w:sz w:val="24"/>
          <w:szCs w:val="24"/>
        </w:rPr>
        <w:t>w</w:t>
      </w:r>
      <w:r w:rsidR="007C51B3" w:rsidRPr="00E76FDE">
        <w:rPr>
          <w:rFonts w:ascii="Times New Roman" w:hAnsi="Times New Roman"/>
          <w:bCs/>
          <w:sz w:val="24"/>
          <w:szCs w:val="24"/>
        </w:rPr>
        <w:t xml:space="preserve">e provide evidence of </w:t>
      </w:r>
      <w:r w:rsidR="00055374" w:rsidRPr="00E76FDE">
        <w:rPr>
          <w:rFonts w:ascii="Times New Roman" w:hAnsi="Times New Roman"/>
          <w:bCs/>
          <w:sz w:val="24"/>
          <w:szCs w:val="24"/>
        </w:rPr>
        <w:t>cross-sectional and longitudinal</w:t>
      </w:r>
      <w:r w:rsidR="002F3EB7" w:rsidRPr="00E76FDE">
        <w:rPr>
          <w:rFonts w:ascii="Times New Roman" w:hAnsi="Times New Roman"/>
          <w:bCs/>
          <w:sz w:val="24"/>
          <w:szCs w:val="24"/>
        </w:rPr>
        <w:t xml:space="preserve"> </w:t>
      </w:r>
      <w:r w:rsidR="002361EF" w:rsidRPr="00E76FDE">
        <w:rPr>
          <w:rFonts w:ascii="Times New Roman" w:hAnsi="Times New Roman"/>
          <w:bCs/>
          <w:sz w:val="24"/>
          <w:szCs w:val="24"/>
        </w:rPr>
        <w:t xml:space="preserve">relationships between </w:t>
      </w:r>
      <w:r w:rsidR="002F3EB7" w:rsidRPr="00E76FDE">
        <w:rPr>
          <w:rFonts w:ascii="Times New Roman" w:hAnsi="Times New Roman"/>
          <w:bCs/>
          <w:sz w:val="24"/>
          <w:szCs w:val="24"/>
        </w:rPr>
        <w:t xml:space="preserve">grandmother involvement </w:t>
      </w:r>
      <w:r w:rsidR="002361EF" w:rsidRPr="00E76FDE">
        <w:rPr>
          <w:rFonts w:ascii="Times New Roman" w:hAnsi="Times New Roman"/>
          <w:bCs/>
          <w:sz w:val="24"/>
          <w:szCs w:val="24"/>
        </w:rPr>
        <w:t xml:space="preserve">and </w:t>
      </w:r>
      <w:r w:rsidR="002F3EB7" w:rsidRPr="00E76FDE">
        <w:rPr>
          <w:rFonts w:ascii="Times New Roman" w:hAnsi="Times New Roman"/>
          <w:bCs/>
          <w:sz w:val="24"/>
          <w:szCs w:val="24"/>
        </w:rPr>
        <w:t>child weight, cognitive, fine motor, and socioemotional development</w:t>
      </w:r>
      <w:r w:rsidRPr="00E76FDE">
        <w:rPr>
          <w:rFonts w:ascii="Times New Roman" w:hAnsi="Times New Roman"/>
          <w:bCs/>
          <w:sz w:val="24"/>
          <w:szCs w:val="24"/>
        </w:rPr>
        <w:t xml:space="preserve"> in the first two years of life</w:t>
      </w:r>
      <w:r w:rsidR="002F3EB7" w:rsidRPr="00E76FDE">
        <w:rPr>
          <w:rFonts w:ascii="Times New Roman" w:hAnsi="Times New Roman"/>
          <w:bCs/>
          <w:sz w:val="24"/>
          <w:szCs w:val="24"/>
        </w:rPr>
        <w:t xml:space="preserve">. </w:t>
      </w:r>
    </w:p>
    <w:p w14:paraId="74C92FD8" w14:textId="4B7CAD0E" w:rsidR="002F3EB7" w:rsidRPr="00E76FDE" w:rsidRDefault="000C06E9" w:rsidP="00E76FDE">
      <w:pPr>
        <w:pStyle w:val="ListParagraph"/>
        <w:numPr>
          <w:ilvl w:val="0"/>
          <w:numId w:val="13"/>
        </w:numPr>
        <w:spacing w:after="0" w:line="240" w:lineRule="auto"/>
        <w:rPr>
          <w:rFonts w:ascii="Times New Roman" w:hAnsi="Times New Roman"/>
          <w:sz w:val="24"/>
          <w:szCs w:val="24"/>
        </w:rPr>
      </w:pPr>
      <w:r w:rsidRPr="00E76FDE">
        <w:rPr>
          <w:rFonts w:ascii="Times New Roman" w:hAnsi="Times New Roman"/>
          <w:sz w:val="24"/>
          <w:szCs w:val="24"/>
        </w:rPr>
        <w:t xml:space="preserve">We found no association between grandmother involvement and </w:t>
      </w:r>
      <w:r w:rsidR="00E70917" w:rsidRPr="00E76FDE">
        <w:rPr>
          <w:rFonts w:ascii="Times New Roman" w:hAnsi="Times New Roman"/>
          <w:sz w:val="24"/>
          <w:szCs w:val="24"/>
        </w:rPr>
        <w:t>child length</w:t>
      </w:r>
      <w:r w:rsidR="004805DE" w:rsidRPr="00E76FDE">
        <w:rPr>
          <w:rFonts w:ascii="Times New Roman" w:hAnsi="Times New Roman"/>
          <w:sz w:val="24"/>
          <w:szCs w:val="24"/>
        </w:rPr>
        <w:t xml:space="preserve"> and language development</w:t>
      </w:r>
      <w:r w:rsidRPr="00E76FDE">
        <w:rPr>
          <w:rFonts w:ascii="Times New Roman" w:hAnsi="Times New Roman"/>
          <w:sz w:val="24"/>
          <w:szCs w:val="24"/>
        </w:rPr>
        <w:t xml:space="preserve">. </w:t>
      </w:r>
    </w:p>
    <w:p w14:paraId="653D5B7E" w14:textId="77777777" w:rsidR="002F3EB7" w:rsidRDefault="002F3EB7" w:rsidP="002F3EB7">
      <w:pPr>
        <w:rPr>
          <w:b/>
        </w:rPr>
      </w:pPr>
    </w:p>
    <w:p w14:paraId="7DEBCB82" w14:textId="5529CC22" w:rsidR="002F3EB7" w:rsidRDefault="00234E3D" w:rsidP="002F3EB7">
      <w:r>
        <w:rPr>
          <w:b/>
          <w:bCs/>
        </w:rPr>
        <w:t>What do the new findings imply?</w:t>
      </w:r>
    </w:p>
    <w:p w14:paraId="4B37FC27" w14:textId="417B154B" w:rsidR="00B00D07" w:rsidRDefault="003B12F7" w:rsidP="00B00D07">
      <w:pPr>
        <w:pStyle w:val="ListParagraph"/>
        <w:numPr>
          <w:ilvl w:val="0"/>
          <w:numId w:val="13"/>
        </w:numPr>
        <w:spacing w:after="0" w:line="240" w:lineRule="auto"/>
        <w:rPr>
          <w:rFonts w:ascii="Times New Roman" w:hAnsi="Times New Roman"/>
          <w:sz w:val="24"/>
          <w:szCs w:val="24"/>
        </w:rPr>
      </w:pPr>
      <w:r w:rsidRPr="00B00D07">
        <w:rPr>
          <w:rFonts w:ascii="Times New Roman" w:hAnsi="Times New Roman"/>
          <w:sz w:val="24"/>
          <w:szCs w:val="24"/>
        </w:rPr>
        <w:t>Together with previous studies</w:t>
      </w:r>
      <w:r w:rsidR="009D1E45" w:rsidRPr="00B00D07">
        <w:rPr>
          <w:rFonts w:ascii="Times New Roman" w:hAnsi="Times New Roman"/>
          <w:sz w:val="24"/>
          <w:szCs w:val="24"/>
        </w:rPr>
        <w:t xml:space="preserve">, </w:t>
      </w:r>
      <w:r w:rsidR="00427496">
        <w:rPr>
          <w:rFonts w:ascii="Times New Roman" w:hAnsi="Times New Roman"/>
          <w:sz w:val="24"/>
          <w:szCs w:val="24"/>
        </w:rPr>
        <w:t>our</w:t>
      </w:r>
      <w:r w:rsidR="009D1E45" w:rsidRPr="00B00D07">
        <w:rPr>
          <w:rFonts w:ascii="Times New Roman" w:hAnsi="Times New Roman"/>
          <w:sz w:val="24"/>
          <w:szCs w:val="24"/>
        </w:rPr>
        <w:t xml:space="preserve"> findings underscore the </w:t>
      </w:r>
      <w:r w:rsidR="001D0858">
        <w:rPr>
          <w:rFonts w:ascii="Times New Roman" w:hAnsi="Times New Roman"/>
          <w:sz w:val="24"/>
          <w:szCs w:val="24"/>
        </w:rPr>
        <w:t xml:space="preserve">complex </w:t>
      </w:r>
      <w:r w:rsidR="00994081" w:rsidRPr="00B00D07">
        <w:rPr>
          <w:rFonts w:ascii="Times New Roman" w:hAnsi="Times New Roman"/>
          <w:sz w:val="24"/>
          <w:szCs w:val="24"/>
        </w:rPr>
        <w:t>role</w:t>
      </w:r>
      <w:r w:rsidR="00F76248">
        <w:rPr>
          <w:rFonts w:ascii="Times New Roman" w:hAnsi="Times New Roman"/>
          <w:sz w:val="24"/>
          <w:szCs w:val="24"/>
        </w:rPr>
        <w:t xml:space="preserve"> of </w:t>
      </w:r>
      <w:r w:rsidR="009D1E45" w:rsidRPr="00B00D07">
        <w:rPr>
          <w:rFonts w:ascii="Times New Roman" w:hAnsi="Times New Roman"/>
          <w:sz w:val="24"/>
          <w:szCs w:val="24"/>
        </w:rPr>
        <w:t>grandmothers on early child growth and development.</w:t>
      </w:r>
      <w:r w:rsidR="00994081" w:rsidRPr="00B00D07">
        <w:rPr>
          <w:rFonts w:ascii="Times New Roman" w:hAnsi="Times New Roman"/>
          <w:sz w:val="24"/>
          <w:szCs w:val="24"/>
        </w:rPr>
        <w:t xml:space="preserve"> </w:t>
      </w:r>
    </w:p>
    <w:p w14:paraId="134F6690" w14:textId="77777777" w:rsidR="003B12F7" w:rsidRPr="000D4A06" w:rsidRDefault="009A67B2" w:rsidP="00B00D07">
      <w:pPr>
        <w:pStyle w:val="ListParagraph"/>
        <w:numPr>
          <w:ilvl w:val="0"/>
          <w:numId w:val="13"/>
        </w:numPr>
        <w:spacing w:after="0" w:line="240" w:lineRule="auto"/>
        <w:rPr>
          <w:rFonts w:ascii="Times New Roman" w:hAnsi="Times New Roman"/>
          <w:sz w:val="24"/>
          <w:szCs w:val="24"/>
        </w:rPr>
      </w:pPr>
      <w:r w:rsidRPr="00B00D07">
        <w:rPr>
          <w:rFonts w:ascii="Times New Roman" w:hAnsi="Times New Roman"/>
          <w:bCs/>
          <w:sz w:val="24"/>
          <w:szCs w:val="24"/>
        </w:rPr>
        <w:t xml:space="preserve">Given the role grandmothers have in </w:t>
      </w:r>
      <w:r w:rsidR="00775B60" w:rsidRPr="00B00D07">
        <w:rPr>
          <w:rFonts w:ascii="Times New Roman" w:hAnsi="Times New Roman"/>
          <w:bCs/>
          <w:sz w:val="24"/>
          <w:szCs w:val="24"/>
        </w:rPr>
        <w:t>childcare, p</w:t>
      </w:r>
      <w:r w:rsidR="00994081" w:rsidRPr="00B00D07">
        <w:rPr>
          <w:rFonts w:ascii="Times New Roman" w:hAnsi="Times New Roman"/>
          <w:sz w:val="24"/>
          <w:szCs w:val="24"/>
        </w:rPr>
        <w:t xml:space="preserve">rograms should incorporate </w:t>
      </w:r>
      <w:r w:rsidR="00994081" w:rsidRPr="00B00D07">
        <w:rPr>
          <w:rFonts w:ascii="Times New Roman" w:hAnsi="Times New Roman"/>
          <w:bCs/>
          <w:sz w:val="24"/>
          <w:szCs w:val="24"/>
        </w:rPr>
        <w:t xml:space="preserve">a family-centered approach to child health by engaging all key actors, including </w:t>
      </w:r>
      <w:r w:rsidR="00EC1FEE" w:rsidRPr="00B00D07">
        <w:rPr>
          <w:rFonts w:ascii="Times New Roman" w:hAnsi="Times New Roman"/>
          <w:bCs/>
          <w:sz w:val="24"/>
          <w:szCs w:val="24"/>
        </w:rPr>
        <w:t>parents</w:t>
      </w:r>
      <w:r w:rsidR="00994081" w:rsidRPr="00B00D07">
        <w:rPr>
          <w:rFonts w:ascii="Times New Roman" w:hAnsi="Times New Roman"/>
          <w:bCs/>
          <w:sz w:val="24"/>
          <w:szCs w:val="24"/>
        </w:rPr>
        <w:t xml:space="preserve"> and grandmothers.</w:t>
      </w:r>
    </w:p>
    <w:p w14:paraId="3E00509B" w14:textId="645A510D" w:rsidR="00CB3EA4" w:rsidRPr="00B00D07" w:rsidRDefault="00CB3EA4" w:rsidP="00B00D07">
      <w:pPr>
        <w:pStyle w:val="ListParagraph"/>
        <w:numPr>
          <w:ilvl w:val="0"/>
          <w:numId w:val="13"/>
        </w:numPr>
        <w:spacing w:after="0" w:line="240" w:lineRule="auto"/>
        <w:rPr>
          <w:rFonts w:ascii="Times New Roman" w:hAnsi="Times New Roman"/>
          <w:sz w:val="24"/>
          <w:szCs w:val="24"/>
        </w:rPr>
        <w:sectPr w:rsidR="00CB3EA4" w:rsidRPr="00B00D07">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sz w:val="24"/>
          <w:szCs w:val="24"/>
        </w:rPr>
        <w:t>Future research should interview or observe grandmothers and their interactions with young children to identify caregiving activities related to child growth and development.</w:t>
      </w:r>
    </w:p>
    <w:p w14:paraId="5E75ABD0" w14:textId="7B2EA0FA" w:rsidR="007C73D1" w:rsidRPr="001748DE" w:rsidRDefault="00B07C75" w:rsidP="002776B2">
      <w:pPr>
        <w:rPr>
          <w:b/>
        </w:rPr>
      </w:pPr>
      <w:r w:rsidRPr="001748DE">
        <w:rPr>
          <w:b/>
          <w:u w:val="single"/>
        </w:rPr>
        <w:lastRenderedPageBreak/>
        <w:t>Abstract</w:t>
      </w:r>
      <w:r w:rsidRPr="001748DE">
        <w:rPr>
          <w:b/>
        </w:rPr>
        <w:t>:</w:t>
      </w:r>
    </w:p>
    <w:p w14:paraId="4F1646F4" w14:textId="77777777" w:rsidR="007707CA" w:rsidRPr="00B4346E" w:rsidRDefault="007707CA" w:rsidP="007707CA"/>
    <w:p w14:paraId="475B57D2" w14:textId="12CE0D14" w:rsidR="007707CA" w:rsidRPr="009A4DB5" w:rsidRDefault="00814913" w:rsidP="007707CA">
      <w:r>
        <w:rPr>
          <w:b/>
          <w:bCs/>
        </w:rPr>
        <w:t>Introduction</w:t>
      </w:r>
      <w:r w:rsidR="007707CA" w:rsidRPr="00B4346E">
        <w:t xml:space="preserve">: </w:t>
      </w:r>
      <w:r w:rsidR="009845ED">
        <w:t>Early childhood</w:t>
      </w:r>
      <w:r w:rsidR="009845ED" w:rsidRPr="00B4346E">
        <w:t xml:space="preserve"> </w:t>
      </w:r>
      <w:r w:rsidR="007707CA" w:rsidRPr="00B4346E">
        <w:t xml:space="preserve">interventions </w:t>
      </w:r>
      <w:r w:rsidR="00D34782">
        <w:t>primarily focus</w:t>
      </w:r>
      <w:r w:rsidR="007707CA" w:rsidRPr="00B4346E">
        <w:t xml:space="preserve"> on the mother-child relationship, but grandmothers are often critical in childcare</w:t>
      </w:r>
      <w:r w:rsidR="00D10F42">
        <w:t xml:space="preserve"> in low-resource settings</w:t>
      </w:r>
      <w:r w:rsidR="00D10F42" w:rsidRPr="009A4DB5">
        <w:t>.</w:t>
      </w:r>
      <w:r w:rsidR="009A4DB5" w:rsidRPr="009A4DB5">
        <w:t xml:space="preserve"> Prior research is mixed on how grandmother involvement influences child outcomes</w:t>
      </w:r>
      <w:r w:rsidR="009A4DB5">
        <w:t xml:space="preserve"> and t</w:t>
      </w:r>
      <w:r w:rsidR="009A4DB5" w:rsidRPr="009A4DB5">
        <w:t xml:space="preserve">here is a paucity of research on grandmother caregiving in low- and middle-income countries. </w:t>
      </w:r>
      <w:r w:rsidR="007707CA" w:rsidRPr="00B4346E">
        <w:t>We</w:t>
      </w:r>
      <w:r w:rsidR="00E97597">
        <w:t xml:space="preserve"> </w:t>
      </w:r>
      <w:r w:rsidR="007707CA" w:rsidRPr="00B4346E">
        <w:t xml:space="preserve">examined the role of </w:t>
      </w:r>
      <w:r w:rsidR="00E97A31" w:rsidRPr="00B4346E">
        <w:t>grandmother involvement</w:t>
      </w:r>
      <w:r w:rsidR="007707CA" w:rsidRPr="00B4346E">
        <w:t xml:space="preserve"> on child growth and development</w:t>
      </w:r>
      <w:r w:rsidR="003F0790">
        <w:t xml:space="preserve"> in the first two years of life</w:t>
      </w:r>
      <w:r w:rsidR="007707CA" w:rsidRPr="00B4346E">
        <w:t xml:space="preserve"> </w:t>
      </w:r>
      <w:r w:rsidR="009D615B">
        <w:t>cross-sectionally and longitudinally</w:t>
      </w:r>
      <w:r w:rsidR="00D34782">
        <w:t xml:space="preserve"> in rural Pakistan</w:t>
      </w:r>
      <w:r w:rsidR="007707CA" w:rsidRPr="00B4346E">
        <w:rPr>
          <w:bCs/>
        </w:rPr>
        <w:t>.</w:t>
      </w:r>
    </w:p>
    <w:p w14:paraId="1644E9E9" w14:textId="4EFB6DBC" w:rsidR="007707CA" w:rsidRPr="009C4F8B" w:rsidRDefault="007707CA" w:rsidP="007707CA">
      <w:r w:rsidRPr="00B4346E">
        <w:rPr>
          <w:b/>
          <w:bCs/>
        </w:rPr>
        <w:t>Metho</w:t>
      </w:r>
      <w:r w:rsidRPr="009C4F8B">
        <w:rPr>
          <w:b/>
          <w:bCs/>
        </w:rPr>
        <w:t>ds</w:t>
      </w:r>
      <w:r w:rsidRPr="009C4F8B">
        <w:t xml:space="preserve">: </w:t>
      </w:r>
      <w:r w:rsidR="009C4F8B" w:rsidRPr="009C4F8B">
        <w:t xml:space="preserve">We utilized data from the </w:t>
      </w:r>
      <w:proofErr w:type="spellStart"/>
      <w:r w:rsidR="009C4F8B" w:rsidRPr="009C4F8B">
        <w:t>Bachpan</w:t>
      </w:r>
      <w:proofErr w:type="spellEnd"/>
      <w:r w:rsidR="009C4F8B" w:rsidRPr="009C4F8B">
        <w:t xml:space="preserve"> </w:t>
      </w:r>
      <w:r w:rsidR="000C52A1">
        <w:t>Cohort</w:t>
      </w:r>
      <w:r w:rsidR="009C4F8B" w:rsidRPr="009C4F8B">
        <w:t xml:space="preserve">, a longitudinal birth cohort in rural Pakistan. </w:t>
      </w:r>
      <w:r w:rsidR="00D34782">
        <w:t>Maternally reported g</w:t>
      </w:r>
      <w:r w:rsidR="00451836" w:rsidRPr="00B4346E">
        <w:rPr>
          <w:bCs/>
        </w:rPr>
        <w:t>randmother involvement</w:t>
      </w:r>
      <w:r w:rsidR="000C52A1">
        <w:rPr>
          <w:bCs/>
        </w:rPr>
        <w:t xml:space="preserve"> in </w:t>
      </w:r>
      <w:r w:rsidR="00536C40">
        <w:rPr>
          <w:bCs/>
        </w:rPr>
        <w:t xml:space="preserve">daily instrumental and non-instrumental </w:t>
      </w:r>
      <w:r w:rsidR="000C52A1">
        <w:rPr>
          <w:bCs/>
        </w:rPr>
        <w:t>caregiving</w:t>
      </w:r>
      <w:r w:rsidRPr="00B4346E">
        <w:rPr>
          <w:bCs/>
        </w:rPr>
        <w:t xml:space="preserve"> was </w:t>
      </w:r>
      <w:r w:rsidR="00D34782">
        <w:rPr>
          <w:bCs/>
        </w:rPr>
        <w:t>collected</w:t>
      </w:r>
      <w:r w:rsidRPr="00B4346E">
        <w:rPr>
          <w:bCs/>
        </w:rPr>
        <w:t xml:space="preserve"> at </w:t>
      </w:r>
      <w:r w:rsidR="00D63902">
        <w:rPr>
          <w:bCs/>
        </w:rPr>
        <w:t>3</w:t>
      </w:r>
      <w:r w:rsidRPr="00B4346E">
        <w:rPr>
          <w:bCs/>
        </w:rPr>
        <w:t xml:space="preserve"> and </w:t>
      </w:r>
      <w:r w:rsidR="001C5B72">
        <w:rPr>
          <w:bCs/>
        </w:rPr>
        <w:t>12</w:t>
      </w:r>
      <w:r w:rsidRPr="00B4346E">
        <w:rPr>
          <w:bCs/>
        </w:rPr>
        <w:t xml:space="preserve"> months</w:t>
      </w:r>
      <w:r w:rsidR="00346ABD">
        <w:rPr>
          <w:bCs/>
        </w:rPr>
        <w:t xml:space="preserve">. A summed score was created and </w:t>
      </w:r>
      <w:r w:rsidRPr="00B4346E">
        <w:rPr>
          <w:bCs/>
        </w:rPr>
        <w:t>categorized into non-involved, low, and high.</w:t>
      </w:r>
      <w:r w:rsidR="00FB61E1">
        <w:rPr>
          <w:bCs/>
        </w:rPr>
        <w:t xml:space="preserve"> </w:t>
      </w:r>
      <w:r w:rsidRPr="00B4346E">
        <w:rPr>
          <w:bCs/>
        </w:rPr>
        <w:t xml:space="preserve">Outcomes included </w:t>
      </w:r>
      <w:r w:rsidR="001C778F" w:rsidRPr="00B4346E">
        <w:rPr>
          <w:bCs/>
        </w:rPr>
        <w:t xml:space="preserve">12- and 24-month </w:t>
      </w:r>
      <w:r w:rsidRPr="00B4346E">
        <w:rPr>
          <w:bCs/>
        </w:rPr>
        <w:t>child growth</w:t>
      </w:r>
      <w:r w:rsidR="001C778F" w:rsidRPr="00B4346E">
        <w:rPr>
          <w:bCs/>
        </w:rPr>
        <w:t xml:space="preserve">, </w:t>
      </w:r>
      <w:r w:rsidR="00BB1BEF">
        <w:rPr>
          <w:bCs/>
        </w:rPr>
        <w:t xml:space="preserve">12-month </w:t>
      </w:r>
      <w:r w:rsidRPr="00B4346E">
        <w:rPr>
          <w:bCs/>
        </w:rPr>
        <w:t xml:space="preserve">Bayley Scales of Infant </w:t>
      </w:r>
      <w:r w:rsidR="00BE0FF1">
        <w:rPr>
          <w:bCs/>
        </w:rPr>
        <w:t xml:space="preserve">and Toddler </w:t>
      </w:r>
      <w:r w:rsidRPr="00B4346E">
        <w:rPr>
          <w:bCs/>
        </w:rPr>
        <w:t>Development</w:t>
      </w:r>
      <w:r w:rsidR="00BC532B">
        <w:rPr>
          <w:bCs/>
        </w:rPr>
        <w:t>,</w:t>
      </w:r>
      <w:r w:rsidR="001C778F" w:rsidRPr="00B4346E">
        <w:rPr>
          <w:bCs/>
        </w:rPr>
        <w:t xml:space="preserve"> and </w:t>
      </w:r>
      <w:r w:rsidR="00BB1BEF">
        <w:rPr>
          <w:bCs/>
        </w:rPr>
        <w:t xml:space="preserve">24-month </w:t>
      </w:r>
      <w:r w:rsidR="001C778F" w:rsidRPr="00B4346E">
        <w:rPr>
          <w:bCs/>
        </w:rPr>
        <w:t>Ages and Stages Questionnaire-Socioemotional</w:t>
      </w:r>
      <w:r w:rsidR="001D2D4F" w:rsidRPr="00B4346E">
        <w:rPr>
          <w:bCs/>
        </w:rPr>
        <w:t>.</w:t>
      </w:r>
      <w:r w:rsidR="00D34782">
        <w:rPr>
          <w:bCs/>
        </w:rPr>
        <w:t xml:space="preserve"> </w:t>
      </w:r>
      <w:r w:rsidR="00FA25C1">
        <w:rPr>
          <w:bCs/>
        </w:rPr>
        <w:t xml:space="preserve">We used </w:t>
      </w:r>
      <w:r w:rsidR="000C52A1">
        <w:rPr>
          <w:bCs/>
        </w:rPr>
        <w:t>multivariable generalized linear</w:t>
      </w:r>
      <w:r w:rsidR="00FA25C1" w:rsidRPr="00B4346E">
        <w:rPr>
          <w:bCs/>
        </w:rPr>
        <w:t xml:space="preserve"> model</w:t>
      </w:r>
      <w:r w:rsidR="00FA25C1">
        <w:rPr>
          <w:bCs/>
        </w:rPr>
        <w:t>s</w:t>
      </w:r>
      <w:r w:rsidR="00FA25C1" w:rsidRPr="00B4346E">
        <w:rPr>
          <w:bCs/>
        </w:rPr>
        <w:t xml:space="preserve"> </w:t>
      </w:r>
      <w:r w:rsidR="00FA25C1">
        <w:rPr>
          <w:bCs/>
        </w:rPr>
        <w:t>to estimate mean differences (MD)</w:t>
      </w:r>
      <w:r w:rsidR="00BD6C53">
        <w:rPr>
          <w:bCs/>
        </w:rPr>
        <w:t xml:space="preserve"> at 12-months (n=727) and 24-months (n=712)</w:t>
      </w:r>
      <w:r w:rsidR="00FA25C1">
        <w:rPr>
          <w:bCs/>
        </w:rPr>
        <w:t>.</w:t>
      </w:r>
      <w:r w:rsidR="00415280" w:rsidRPr="00415280">
        <w:rPr>
          <w:bCs/>
        </w:rPr>
        <w:t xml:space="preserve"> </w:t>
      </w:r>
      <w:r w:rsidR="00415280">
        <w:rPr>
          <w:bCs/>
        </w:rPr>
        <w:t>Inverse probability weighting was used to account for missingness and sampling.</w:t>
      </w:r>
      <w:r w:rsidR="000C3824">
        <w:rPr>
          <w:bCs/>
        </w:rPr>
        <w:t xml:space="preserve"> </w:t>
      </w:r>
    </w:p>
    <w:p w14:paraId="16110F15" w14:textId="173A31B8" w:rsidR="0054301F" w:rsidRDefault="00814913" w:rsidP="007707CA">
      <w:r>
        <w:rPr>
          <w:b/>
          <w:bCs/>
        </w:rPr>
        <w:t>Results</w:t>
      </w:r>
      <w:r w:rsidR="007707CA" w:rsidRPr="00B4346E">
        <w:t xml:space="preserve">: </w:t>
      </w:r>
      <w:r w:rsidR="007E1D54">
        <w:t xml:space="preserve">In our sample, 68% </w:t>
      </w:r>
      <w:r w:rsidR="001D11BC">
        <w:t xml:space="preserve">of children </w:t>
      </w:r>
      <w:r w:rsidR="007E1D54">
        <w:t>lived with a grandmother</w:t>
      </w:r>
      <w:r w:rsidR="001D11BC">
        <w:t xml:space="preserve">, and </w:t>
      </w:r>
      <w:r w:rsidR="007E1D54">
        <w:t xml:space="preserve">most </w:t>
      </w:r>
      <w:r w:rsidR="00ED4393" w:rsidRPr="006E351D">
        <w:t>grandmothers were involved in caregiving</w:t>
      </w:r>
      <w:r w:rsidR="009845ED">
        <w:t xml:space="preserve">. </w:t>
      </w:r>
      <w:r w:rsidR="0054301F">
        <w:t>Greater 3-month grandmother involvement was positively associated with 12-month weight z-scores; however, greater involvement was associated with lower 24-month weight z-scores.</w:t>
      </w:r>
      <w:r w:rsidR="00AD14E1">
        <w:t xml:space="preserve"> </w:t>
      </w:r>
      <w:r w:rsidR="003379F9">
        <w:t>High 12-month grandmother involvement was associated with improved 12-month cognitive (MD</w:t>
      </w:r>
      <w:r w:rsidR="003379F9" w:rsidRPr="00B4346E">
        <w:t>=0</w:t>
      </w:r>
      <w:r w:rsidR="003379F9">
        <w:rPr>
          <w:bCs/>
        </w:rPr>
        <w:t>·</w:t>
      </w:r>
      <w:r w:rsidR="003379F9">
        <w:t>38</w:t>
      </w:r>
      <w:r w:rsidR="003379F9" w:rsidRPr="00B4346E">
        <w:t xml:space="preserve">, 95% CI: </w:t>
      </w:r>
      <w:r w:rsidR="003379F9">
        <w:t>-</w:t>
      </w:r>
      <w:r w:rsidR="003379F9" w:rsidRPr="00B4346E">
        <w:t>0</w:t>
      </w:r>
      <w:r w:rsidR="003379F9">
        <w:rPr>
          <w:bCs/>
        </w:rPr>
        <w:t>·</w:t>
      </w:r>
      <w:r w:rsidR="003379F9" w:rsidRPr="00B4346E">
        <w:t>0</w:t>
      </w:r>
      <w:r w:rsidR="003379F9">
        <w:t>1</w:t>
      </w:r>
      <w:r w:rsidR="003379F9" w:rsidRPr="00B4346E">
        <w:t>, 0</w:t>
      </w:r>
      <w:r w:rsidR="003379F9">
        <w:rPr>
          <w:bCs/>
        </w:rPr>
        <w:t>·</w:t>
      </w:r>
      <w:r w:rsidR="003379F9" w:rsidRPr="00B4346E">
        <w:t>76</w:t>
      </w:r>
      <w:r w:rsidR="003379F9">
        <w:t>), fine motor skills (MD</w:t>
      </w:r>
      <w:r w:rsidR="003379F9" w:rsidRPr="00B4346E">
        <w:t>=0</w:t>
      </w:r>
      <w:r w:rsidR="003379F9">
        <w:rPr>
          <w:bCs/>
        </w:rPr>
        <w:t>·</w:t>
      </w:r>
      <w:r w:rsidR="003379F9">
        <w:t>45</w:t>
      </w:r>
      <w:r w:rsidR="003379F9" w:rsidRPr="00B4346E">
        <w:t>, 95% CI: 0</w:t>
      </w:r>
      <w:r w:rsidR="003379F9">
        <w:rPr>
          <w:bCs/>
        </w:rPr>
        <w:t>·</w:t>
      </w:r>
      <w:r w:rsidR="003379F9">
        <w:t>08</w:t>
      </w:r>
      <w:r w:rsidR="003379F9" w:rsidRPr="00B4346E">
        <w:t>, 0</w:t>
      </w:r>
      <w:r w:rsidR="003379F9">
        <w:rPr>
          <w:bCs/>
        </w:rPr>
        <w:t>·</w:t>
      </w:r>
      <w:r w:rsidR="003379F9">
        <w:t>83), and 24-month socioemotional development (MD</w:t>
      </w:r>
      <w:r w:rsidR="003379F9" w:rsidRPr="00B4346E">
        <w:t>=</w:t>
      </w:r>
      <w:r w:rsidR="003379F9">
        <w:t>-17</w:t>
      </w:r>
      <w:r w:rsidR="003379F9">
        <w:rPr>
          <w:bCs/>
        </w:rPr>
        <w:t>·</w:t>
      </w:r>
      <w:r w:rsidR="003379F9">
        <w:t>83</w:t>
      </w:r>
      <w:r w:rsidR="003379F9" w:rsidRPr="00B4346E">
        <w:t xml:space="preserve">, 95% CI: </w:t>
      </w:r>
      <w:r w:rsidR="003379F9">
        <w:t>-31</w:t>
      </w:r>
      <w:r w:rsidR="003379F9">
        <w:rPr>
          <w:bCs/>
        </w:rPr>
        <w:t>·</w:t>
      </w:r>
      <w:r w:rsidR="003379F9">
        <w:t>47, -4</w:t>
      </w:r>
      <w:r w:rsidR="003379F9">
        <w:rPr>
          <w:bCs/>
        </w:rPr>
        <w:t>·</w:t>
      </w:r>
      <w:r w:rsidR="003379F9">
        <w:t>19).</w:t>
      </w:r>
      <w:r w:rsidR="00AD14E1">
        <w:t xml:space="preserve"> No </w:t>
      </w:r>
      <w:r w:rsidR="00666194">
        <w:t xml:space="preserve">meaningful </w:t>
      </w:r>
      <w:r w:rsidR="00AD14E1">
        <w:t xml:space="preserve">associations were found </w:t>
      </w:r>
      <w:r w:rsidR="000C3824">
        <w:t>for</w:t>
      </w:r>
      <w:r w:rsidR="00AD14E1">
        <w:t xml:space="preserve"> length z-scores or language development</w:t>
      </w:r>
      <w:r w:rsidR="00666194">
        <w:t>.</w:t>
      </w:r>
    </w:p>
    <w:p w14:paraId="25D2C30B" w14:textId="66CADFEA" w:rsidR="007C73D1" w:rsidRPr="00B4346E" w:rsidRDefault="00814913" w:rsidP="002776B2">
      <w:r>
        <w:rPr>
          <w:b/>
          <w:bCs/>
        </w:rPr>
        <w:t>Conclusion</w:t>
      </w:r>
      <w:r w:rsidR="007707CA" w:rsidRPr="00B4346E">
        <w:rPr>
          <w:b/>
          <w:bCs/>
        </w:rPr>
        <w:t xml:space="preserve">: </w:t>
      </w:r>
      <w:r w:rsidR="00235B58">
        <w:t xml:space="preserve">In rural Pakistan, grandmothers provide caregiving that influences early child development. Our findings highlight the complex relationship between grandmother involvement and child weight, and suggest grandmothers may positively promote early child cognitive, fine motor, and socioemotional development. </w:t>
      </w:r>
      <w:r w:rsidR="0090786C">
        <w:t>Understanding</w:t>
      </w:r>
      <w:r w:rsidR="007707CA" w:rsidRPr="00B4346E">
        <w:t xml:space="preserve"> </w:t>
      </w:r>
      <w:r w:rsidR="0019749A" w:rsidRPr="00B4346E">
        <w:t>how</w:t>
      </w:r>
      <w:r w:rsidR="007707CA" w:rsidRPr="00B4346E">
        <w:t xml:space="preserve"> grandmother</w:t>
      </w:r>
      <w:r w:rsidR="00DF5791">
        <w:t xml:space="preserve"> involvement</w:t>
      </w:r>
      <w:r w:rsidR="007707CA" w:rsidRPr="00B4346E">
        <w:t xml:space="preserve"> </w:t>
      </w:r>
      <w:r w:rsidR="0019749A" w:rsidRPr="00B4346E">
        <w:t>affect</w:t>
      </w:r>
      <w:r w:rsidR="00DF5791">
        <w:t>s</w:t>
      </w:r>
      <w:r w:rsidR="0019749A" w:rsidRPr="00B4346E">
        <w:t xml:space="preserve"> </w:t>
      </w:r>
      <w:r w:rsidR="007707CA" w:rsidRPr="00B4346E">
        <w:t>child outcomes</w:t>
      </w:r>
      <w:r w:rsidR="004906DC" w:rsidRPr="00B4346E">
        <w:t xml:space="preserve"> </w:t>
      </w:r>
      <w:r w:rsidR="00DF5791">
        <w:t>in early life</w:t>
      </w:r>
      <w:r w:rsidR="007707CA" w:rsidRPr="00B4346E">
        <w:t xml:space="preserve"> </w:t>
      </w:r>
      <w:r w:rsidR="0090786C">
        <w:t xml:space="preserve">is </w:t>
      </w:r>
      <w:r w:rsidR="00067289">
        <w:t xml:space="preserve">necessary to inform </w:t>
      </w:r>
      <w:r w:rsidR="004C5459">
        <w:t>caregiving</w:t>
      </w:r>
      <w:r w:rsidR="007707CA" w:rsidRPr="00B4346E">
        <w:t xml:space="preserve"> interventions.  </w:t>
      </w:r>
    </w:p>
    <w:p w14:paraId="4CD93DF4" w14:textId="73FB13A0" w:rsidR="00091C80" w:rsidRPr="00B4346E" w:rsidRDefault="00091C80" w:rsidP="002776B2">
      <w:pPr>
        <w:rPr>
          <w:b/>
        </w:rPr>
      </w:pPr>
    </w:p>
    <w:p w14:paraId="586870DD" w14:textId="752EB391" w:rsidR="00946922" w:rsidRPr="0031544A" w:rsidRDefault="00946922" w:rsidP="0031544A">
      <w:pPr>
        <w:sectPr w:rsidR="00946922" w:rsidRPr="0031544A">
          <w:pgSz w:w="12240" w:h="15840"/>
          <w:pgMar w:top="1440" w:right="1440" w:bottom="1440" w:left="1440" w:header="720" w:footer="720" w:gutter="0"/>
          <w:cols w:space="720"/>
          <w:docGrid w:linePitch="360"/>
        </w:sectPr>
      </w:pPr>
    </w:p>
    <w:p w14:paraId="31DE1EBA" w14:textId="267E5AA7" w:rsidR="00AC6F99" w:rsidRPr="00B4346E" w:rsidRDefault="00A30E13" w:rsidP="001748DE">
      <w:pPr>
        <w:spacing w:line="480" w:lineRule="auto"/>
        <w:rPr>
          <w:b/>
        </w:rPr>
      </w:pPr>
      <w:r w:rsidRPr="00B4346E">
        <w:rPr>
          <w:b/>
        </w:rPr>
        <w:lastRenderedPageBreak/>
        <w:t>INTRODUCTION</w:t>
      </w:r>
    </w:p>
    <w:p w14:paraId="32F46E89" w14:textId="5A80567D" w:rsidR="00D4185F" w:rsidRDefault="002776B2" w:rsidP="00741B2F">
      <w:pPr>
        <w:spacing w:line="480" w:lineRule="auto"/>
      </w:pPr>
      <w:r w:rsidRPr="00B4346E">
        <w:t xml:space="preserve">Globally, it is estimated 250 million children under the age of </w:t>
      </w:r>
      <w:r w:rsidR="001C5B72">
        <w:t>five</w:t>
      </w:r>
      <w:r w:rsidRPr="00B4346E">
        <w:t xml:space="preserve"> are at risk of not achieving their full developmental potential</w:t>
      </w:r>
      <w:r w:rsidR="00ED65F3">
        <w:t>.</w:t>
      </w:r>
      <w:r w:rsidRPr="00B4346E">
        <w:fldChar w:fldCharType="begin">
          <w:fldData xml:space="preserve">PEVuZE5vdGU+PENpdGU+PEF1dGhvcj5CbGFjazwvQXV0aG9yPjxZZWFyPjIwMTc8L1llYXI+PFJl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</w:fldData>
        </w:fldChar>
      </w:r>
      <w:r w:rsidR="00392140">
        <w:instrText xml:space="preserve"> ADDIN EN.CITE </w:instrText>
      </w:r>
      <w:r w:rsidR="00392140">
        <w:fldChar w:fldCharType="begin">
          <w:fldData xml:space="preserve">PEVuZE5vdGU+PENpdGU+PEF1dGhvcj5CbGFjazwvQXV0aG9yPjxZZWFyPjIwMTc8L1llYXI+PFJl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</w:fldData>
        </w:fldChar>
      </w:r>
      <w:r w:rsidR="00392140">
        <w:instrText xml:space="preserve"> ADDIN EN.CITE.DATA </w:instrText>
      </w:r>
      <w:r w:rsidR="00392140">
        <w:fldChar w:fldCharType="end"/>
      </w:r>
      <w:r w:rsidRPr="00B4346E">
        <w:fldChar w:fldCharType="separate"/>
      </w:r>
      <w:r w:rsidR="00392140" w:rsidRPr="00392140">
        <w:rPr>
          <w:noProof/>
          <w:vertAlign w:val="superscript"/>
        </w:rPr>
        <w:t>1</w:t>
      </w:r>
      <w:r w:rsidRPr="00B4346E">
        <w:fldChar w:fldCharType="end"/>
      </w:r>
      <w:r w:rsidR="002F656E">
        <w:t xml:space="preserve"> </w:t>
      </w:r>
      <w:r w:rsidR="00516FFB">
        <w:t>Early life stress</w:t>
      </w:r>
      <w:r w:rsidR="00470A52">
        <w:t xml:space="preserve"> </w:t>
      </w:r>
      <w:r w:rsidR="00D4185F" w:rsidRPr="00B4346E">
        <w:t xml:space="preserve">can lead to detrimental changes in the brain that </w:t>
      </w:r>
      <w:r w:rsidR="003D6BFB">
        <w:t>may</w:t>
      </w:r>
      <w:r w:rsidR="00D4185F" w:rsidRPr="00B4346E">
        <w:t xml:space="preserve"> affect later adult health </w:t>
      </w:r>
      <w:r w:rsidR="00944384">
        <w:t>and</w:t>
      </w:r>
      <w:r w:rsidR="00D4185F" w:rsidRPr="00B4346E">
        <w:t xml:space="preserve"> lead to loss of economic productivity.</w:t>
      </w:r>
      <w:r w:rsidR="00D4185F" w:rsidRPr="00B4346E">
        <w:fldChar w:fldCharType="begin">
          <w:fldData xml:space="preserve">PEVuZE5vdGU+PENpdGU+PEF1dGhvcj5TaG9ua29mZjwvQXV0aG9yPjxZZWFyPjIwMTI8L1llYXI+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</w:fldData>
        </w:fldChar>
      </w:r>
      <w:r w:rsidR="00392140">
        <w:instrText xml:space="preserve"> ADDIN EN.CITE </w:instrText>
      </w:r>
      <w:r w:rsidR="00392140">
        <w:fldChar w:fldCharType="begin">
          <w:fldData xml:space="preserve">PEVuZE5vdGU+PENpdGU+PEF1dGhvcj5TaG9ua29mZjwvQXV0aG9yPjxZZWFyPjIwMTI8L1llYXI+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</w:fldData>
        </w:fldChar>
      </w:r>
      <w:r w:rsidR="00392140">
        <w:instrText xml:space="preserve"> ADDIN EN.CITE.DATA </w:instrText>
      </w:r>
      <w:r w:rsidR="00392140">
        <w:fldChar w:fldCharType="end"/>
      </w:r>
      <w:r w:rsidR="00D4185F" w:rsidRPr="00B4346E">
        <w:fldChar w:fldCharType="separate"/>
      </w:r>
      <w:r w:rsidR="00392140" w:rsidRPr="00392140">
        <w:rPr>
          <w:noProof/>
          <w:vertAlign w:val="superscript"/>
        </w:rPr>
        <w:t>2,3</w:t>
      </w:r>
      <w:r w:rsidR="00D4185F" w:rsidRPr="00B4346E">
        <w:fldChar w:fldCharType="end"/>
      </w:r>
      <w:r w:rsidR="00AD52EE">
        <w:t xml:space="preserve"> Caregivers, such as parents, grandparents, and extended family members, can have large influences on these trajectories.</w:t>
      </w:r>
      <w:r w:rsidR="00D4185F" w:rsidRPr="00B4346E">
        <w:t xml:space="preserve"> Therefore, identifying </w:t>
      </w:r>
      <w:r w:rsidR="00784D2D">
        <w:t xml:space="preserve">how </w:t>
      </w:r>
      <w:r w:rsidR="00D4185F" w:rsidRPr="00B4346E">
        <w:t xml:space="preserve">important actors </w:t>
      </w:r>
      <w:r w:rsidR="00784D2D">
        <w:t xml:space="preserve">shape </w:t>
      </w:r>
      <w:r w:rsidR="00D4185F" w:rsidRPr="00B4346E">
        <w:t xml:space="preserve">this critical </w:t>
      </w:r>
      <w:r w:rsidR="00AD52EE">
        <w:t>period</w:t>
      </w:r>
      <w:r w:rsidR="00D4185F" w:rsidRPr="00B4346E">
        <w:t xml:space="preserve"> is key to developing interventions to improve child health.</w:t>
      </w:r>
      <w:r w:rsidR="00D4185F">
        <w:t xml:space="preserve"> </w:t>
      </w:r>
    </w:p>
    <w:p w14:paraId="43D9528A" w14:textId="77777777" w:rsidR="00741B2F" w:rsidRDefault="00741B2F" w:rsidP="00741B2F">
      <w:pPr>
        <w:spacing w:line="480" w:lineRule="auto"/>
      </w:pPr>
    </w:p>
    <w:p w14:paraId="0AD6E3B6" w14:textId="7B9F0848" w:rsidR="007A5B80" w:rsidRPr="00B4346E" w:rsidRDefault="001B37C8" w:rsidP="00741B2F">
      <w:pPr>
        <w:spacing w:line="480" w:lineRule="auto"/>
      </w:pPr>
      <w:r>
        <w:t xml:space="preserve">Early </w:t>
      </w:r>
      <w:r w:rsidR="00A96D3E">
        <w:t>childhood</w:t>
      </w:r>
      <w:r w:rsidR="003058BF" w:rsidRPr="00B4346E">
        <w:t xml:space="preserve"> </w:t>
      </w:r>
      <w:r w:rsidR="002776B2" w:rsidRPr="00B4346E">
        <w:t>interventions have primarily focused on the mother-child relationship</w:t>
      </w:r>
      <w:r w:rsidR="00554BFC" w:rsidRPr="00B4346E">
        <w:t>.</w:t>
      </w:r>
      <w:r w:rsidR="002776B2" w:rsidRPr="00B4346E">
        <w:fldChar w:fldCharType="begin"/>
      </w:r>
      <w:r w:rsidR="00392140">
        <w:instrText xml:space="preserve"> ADDIN EN.CITE &lt;EndNote&gt;&lt;Cite&gt;&lt;Author&gt;Jeong&lt;/Author&gt;&lt;Year&gt;2018&lt;/Year&gt;&lt;RecNum&gt;253&lt;/RecNum&gt;&lt;DisplayText&gt;&lt;style face="superscript"&gt;4&lt;/style&gt;&lt;/DisplayText&gt;&lt;record&gt;&lt;rec-number&gt;253&lt;/rec-number&gt;&lt;foreign-keys&gt;&lt;key app="EN" db-id="ex2x9xrwozzd02ezff1xv524tw5zvxaa9pxz" timestamp="1536874809"&gt;253&lt;/key&gt;&lt;/foreign-keys&gt;&lt;ref-type name="Journal Article"&gt;17&lt;/ref-type&gt;&lt;contributors&gt;&lt;authors&gt;&lt;author&gt;Jeong, J.&lt;/author&gt;&lt;author&gt;Pitchik, H. O.&lt;/author&gt;&lt;author&gt;Yousafzai, A. K.&lt;/author&gt;&lt;/authors&gt;&lt;/contributors&gt;&lt;auth-address&gt;Department of Global Health and Population, Harvard T.H. Chan School of Public Health, Harvard University, Boston, Massachusetts; and jjeong@mail.harvard.edu.&amp;#xD;Department of Epidemiology, Berkeley School of Public Health, University of California Berkeley, Berkeley, California.&amp;#xD;Department of Global Health and Population, Harvard T.H. Chan School of Public Health, Harvard University, Boston, Massachusetts; and.&lt;/auth-address&gt;&lt;titles&gt;&lt;title&gt;Stimulation Interventions and Parenting in Low- and Middle-Income Countries: A Meta-analysis&lt;/title&gt;&lt;secondary-title&gt;Pediatrics&lt;/secondary-title&gt;&lt;/titles&gt;&lt;periodical&gt;&lt;full-title&gt;Pediatrics&lt;/full-title&gt;&lt;/periodical&gt;&lt;volume&gt;141&lt;/volume&gt;&lt;number&gt;4&lt;/number&gt;&lt;edition&gt;2018/03/04&lt;/edition&gt;&lt;dates&gt;&lt;year&gt;2018&lt;/year&gt;&lt;pub-dates&gt;&lt;date&gt;Apr&lt;/date&gt;&lt;/pub-dates&gt;&lt;/dates&gt;&lt;isbn&gt;1098-4275 (Electronic)&amp;#xD;0031-4005 (Linking)&lt;/isbn&gt;&lt;accession-num&gt;29500293&lt;/accession-num&gt;&lt;urls&gt;&lt;related-urls&gt;&lt;url&gt;https://www.ncbi.nlm.nih.gov/pubmed/29500293&lt;/url&gt;&lt;/related-urls&gt;&lt;/urls&gt;&lt;electronic-resource-num&gt;10.1542/peds.2017-3510&lt;/electronic-resource-num&gt;&lt;/record&gt;&lt;/Cite&gt;&lt;/EndNote&gt;</w:instrText>
      </w:r>
      <w:r w:rsidR="002776B2" w:rsidRPr="00B4346E">
        <w:fldChar w:fldCharType="separate"/>
      </w:r>
      <w:r w:rsidR="00392140" w:rsidRPr="00392140">
        <w:rPr>
          <w:noProof/>
          <w:vertAlign w:val="superscript"/>
        </w:rPr>
        <w:t>4</w:t>
      </w:r>
      <w:r w:rsidR="002776B2" w:rsidRPr="00B4346E">
        <w:fldChar w:fldCharType="end"/>
      </w:r>
      <w:r w:rsidR="002776B2" w:rsidRPr="00B4346E">
        <w:t xml:space="preserve"> </w:t>
      </w:r>
      <w:r w:rsidR="00776DEC">
        <w:t xml:space="preserve">However, non-maternal care and investment </w:t>
      </w:r>
      <w:r w:rsidR="00E750D5">
        <w:t>are</w:t>
      </w:r>
      <w:r w:rsidR="00776DEC">
        <w:t xml:space="preserve"> important contributor</w:t>
      </w:r>
      <w:r w:rsidR="00E750D5">
        <w:t>s</w:t>
      </w:r>
      <w:r w:rsidR="00776DEC">
        <w:t xml:space="preserve"> to well-being in early childhood, and </w:t>
      </w:r>
      <w:r w:rsidR="004E35D0">
        <w:t>are</w:t>
      </w:r>
      <w:r w:rsidR="00776DEC">
        <w:t xml:space="preserve"> evident around the world and throughout human history.</w:t>
      </w:r>
      <w:r w:rsidR="00776DEC">
        <w:fldChar w:fldCharType="begin"/>
      </w:r>
      <w:r w:rsidR="00392140">
        <w:instrText xml:space="preserve"> ADDIN EN.CITE &lt;EndNote&gt;&lt;Cite&gt;&lt;Author&gt;Meehan&lt;/Author&gt;&lt;Year&gt;2014&lt;/Year&gt;&lt;RecNum&gt;1045&lt;/RecNum&gt;&lt;DisplayText&gt;&lt;style face="superscript"&gt;5&lt;/style&gt;&lt;/DisplayText&gt;&lt;record&gt;&lt;rec-number&gt;1045&lt;/rec-number&gt;&lt;foreign-keys&gt;&lt;key app="EN" db-id="ex2x9xrwozzd02ezff1xv524tw5zvxaa9pxz" timestamp="1551193841"&gt;1045&lt;/key&gt;&lt;/foreign-keys&gt;&lt;ref-type name="Book Section"&gt;5&lt;/ref-type&gt;&lt;contributors&gt;&lt;authors&gt;&lt;author&gt;Meehan, Courtney L.&lt;/author&gt;&lt;/authors&gt;&lt;secondary-authors&gt;&lt;author&gt;Ben-Arieh, Asher&lt;/author&gt;&lt;author&gt;Casas, Ferran&lt;/author&gt;&lt;author&gt;Frønes, Ivar&lt;/author&gt;&lt;author&gt;Korbin, Jill E.&lt;/author&gt;&lt;/secondary-authors&gt;&lt;/contributors&gt;&lt;titles&gt;&lt;title&gt;Allomothers and Child Well-Being&lt;/title&gt;&lt;secondary-title&gt;Handbook of Child Well-Being: Theories, Methods and Policies in Global Perspective&lt;/secondary-title&gt;&lt;/titles&gt;&lt;pages&gt;1787-1816&lt;/pages&gt;&lt;dates&gt;&lt;year&gt;2014&lt;/year&gt;&lt;pub-dates&gt;&lt;date&gt;2014//&lt;/date&gt;&lt;/pub-dates&gt;&lt;/dates&gt;&lt;pub-location&gt;Dordrecht&lt;/pub-location&gt;&lt;publisher&gt;Springer Netherlands&lt;/publisher&gt;&lt;isbn&gt;978-90-481-9063-8&lt;/isbn&gt;&lt;urls&gt;&lt;related-urls&gt;&lt;url&gt;https://doi.org/10.1007/978-90-481-9063-8_161&lt;/url&gt;&lt;/related-urls&gt;&lt;/urls&gt;&lt;electronic-resource-num&gt;10.1007/978-90-481-9063-8_161&lt;/electronic-resource-num&gt;&lt;/record&gt;&lt;/Cite&gt;&lt;/EndNote&gt;</w:instrText>
      </w:r>
      <w:r w:rsidR="00776DEC">
        <w:fldChar w:fldCharType="separate"/>
      </w:r>
      <w:r w:rsidR="00392140" w:rsidRPr="00392140">
        <w:rPr>
          <w:noProof/>
          <w:vertAlign w:val="superscript"/>
        </w:rPr>
        <w:t>5</w:t>
      </w:r>
      <w:r w:rsidR="00776DEC">
        <w:fldChar w:fldCharType="end"/>
      </w:r>
      <w:r w:rsidR="00776DEC">
        <w:t xml:space="preserve"> </w:t>
      </w:r>
      <w:r w:rsidR="007264C7">
        <w:t xml:space="preserve">In </w:t>
      </w:r>
      <w:r w:rsidR="007264C7" w:rsidRPr="00B4346E">
        <w:t>low- and- middle-income countries (LMIC)</w:t>
      </w:r>
      <w:r w:rsidR="007264C7">
        <w:t xml:space="preserve">, </w:t>
      </w:r>
      <w:r w:rsidR="0092331E">
        <w:t>where the burden of risk f</w:t>
      </w:r>
      <w:r w:rsidR="0040418E">
        <w:t>or</w:t>
      </w:r>
      <w:r w:rsidR="0092331E">
        <w:t xml:space="preserve"> po</w:t>
      </w:r>
      <w:r w:rsidR="0040418E">
        <w:t>o</w:t>
      </w:r>
      <w:r w:rsidR="0092331E">
        <w:t>r developmental outcomes is concentrated</w:t>
      </w:r>
      <w:r w:rsidR="002776B2" w:rsidRPr="00B4346E">
        <w:t>,</w:t>
      </w:r>
      <w:r w:rsidR="0092331E">
        <w:fldChar w:fldCharType="begin">
          <w:fldData xml:space="preserve">PEVuZE5vdGU+PENpdGU+PEF1dGhvcj5CbGFjazwvQXV0aG9yPjxZZWFyPjIwMTc8L1llYXI+PFJl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</w:fldData>
        </w:fldChar>
      </w:r>
      <w:r w:rsidR="00392140">
        <w:instrText xml:space="preserve"> ADDIN EN.CITE </w:instrText>
      </w:r>
      <w:r w:rsidR="00392140">
        <w:fldChar w:fldCharType="begin">
          <w:fldData xml:space="preserve">PEVuZE5vdGU+PENpdGU+PEF1dGhvcj5CbGFjazwvQXV0aG9yPjxZZWFyPjIwMTc8L1llYXI+PFJl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</w:fldData>
        </w:fldChar>
      </w:r>
      <w:r w:rsidR="00392140">
        <w:instrText xml:space="preserve"> ADDIN EN.CITE.DATA </w:instrText>
      </w:r>
      <w:r w:rsidR="00392140">
        <w:fldChar w:fldCharType="end"/>
      </w:r>
      <w:r w:rsidR="0092331E">
        <w:fldChar w:fldCharType="separate"/>
      </w:r>
      <w:r w:rsidR="00392140" w:rsidRPr="00392140">
        <w:rPr>
          <w:noProof/>
          <w:vertAlign w:val="superscript"/>
        </w:rPr>
        <w:t>1</w:t>
      </w:r>
      <w:r w:rsidR="0092331E">
        <w:fldChar w:fldCharType="end"/>
      </w:r>
      <w:r w:rsidR="002776B2" w:rsidRPr="00B4346E">
        <w:t xml:space="preserve"> most children</w:t>
      </w:r>
      <w:r w:rsidR="002C09B2" w:rsidRPr="00B4346E">
        <w:t xml:space="preserve"> </w:t>
      </w:r>
      <w:r w:rsidR="002776B2" w:rsidRPr="00B4346E">
        <w:t xml:space="preserve">live in multigenerational households with </w:t>
      </w:r>
      <w:r w:rsidR="000543A3" w:rsidRPr="00B4346E">
        <w:t xml:space="preserve">other family members </w:t>
      </w:r>
      <w:r w:rsidR="00C446C4">
        <w:t>who</w:t>
      </w:r>
      <w:r w:rsidR="008D649F">
        <w:t xml:space="preserve"> are </w:t>
      </w:r>
      <w:r w:rsidR="002776B2" w:rsidRPr="00B4346E">
        <w:t>often involved in the feeding and caregiving of young children.</w:t>
      </w:r>
      <w:r w:rsidR="002776B2" w:rsidRPr="00B4346E">
        <w:fldChar w:fldCharType="begin"/>
      </w:r>
      <w:r w:rsidR="0024087B">
        <w:instrText xml:space="preserve"> ADDIN EN.CITE &lt;EndNote&gt;&lt;Cite&gt;&lt;Author&gt;Aubel&lt;/Author&gt;&lt;Year&gt;2012&lt;/Year&gt;&lt;RecNum&gt;264&lt;/RecNum&gt;&lt;DisplayText&gt;&lt;style face="superscript"&gt;6&lt;/style&gt;&lt;/DisplayText&gt;&lt;record&gt;&lt;rec-number&gt;264&lt;/rec-number&gt;&lt;foreign-keys&gt;&lt;key app="EN" db-id="ex2x9xrwozzd02ezff1xv524tw5zvxaa9pxz" timestamp="1538745856"&gt;264&lt;/key&gt;&lt;key app="ENWeb" db-id=""&gt;0&lt;/key&gt;&lt;/foreign-keys&gt;&lt;ref-type name="Journal Article"&gt;17&lt;/ref-type&gt;&lt;contributors&gt;&lt;authors&gt;&lt;author&gt;Aubel, J.&lt;/author&gt;&lt;/authors&gt;&lt;/contributors&gt;&lt;auth-address&gt;The Grandmother Project (GMP), Via Aventina 30, Rome, Italy. judiaubel@hotmail.com&lt;/auth-address&gt;&lt;titles&gt;&lt;title&gt;The role and influence of grandmothers on child nutrition: culturally designated advisors and caregivers&lt;/title&gt;&lt;secondary-title&gt;Matern Child Nutr&lt;/secondary-title&gt;&lt;/titles&gt;&lt;periodical&gt;&lt;full-title&gt;Matern Child Nutr&lt;/full-title&gt;&lt;/periodical&gt;&lt;pages&gt;19-35&lt;/pages&gt;&lt;volume&gt;8&lt;/volume&gt;&lt;number&gt;1&lt;/number&gt;&lt;edition&gt;2011/09/29&lt;/edition&gt;&lt;keywords&gt;&lt;keyword&gt;Caregivers/*psychology&lt;/keyword&gt;&lt;keyword&gt;Child&lt;/keyword&gt;&lt;keyword&gt;*Child Nutritional Physiological Phenomena&lt;/keyword&gt;&lt;keyword&gt;Child, Preschool&lt;/keyword&gt;&lt;keyword&gt;*Family Relations&lt;/keyword&gt;&lt;keyword&gt;Female&lt;/keyword&gt;&lt;keyword&gt;Humans&lt;/keyword&gt;&lt;keyword&gt;Infant&lt;/keyword&gt;&lt;keyword&gt;Infant, Newborn&lt;/keyword&gt;&lt;keyword&gt;Intergenerational Relations&lt;/keyword&gt;&lt;keyword&gt;Maternal Welfare&lt;/keyword&gt;&lt;keyword&gt;Pregnancy&lt;/keyword&gt;&lt;keyword&gt;*Social Networking&lt;/keyword&gt;&lt;keyword&gt;Socioeconomic Factors&lt;/keyword&gt;&lt;/keywords&gt;&lt;dates&gt;&lt;year&gt;2012&lt;/year&gt;&lt;pub-dates&gt;&lt;date&gt;Jan&lt;/date&gt;&lt;/pub-dates&gt;&lt;/dates&gt;&lt;isbn&gt;1740-8709 (Electronic)&amp;#xD;1740-8695 (Linking)&lt;/isbn&gt;&lt;accession-num&gt;21951995&lt;/accession-num&gt;&lt;urls&gt;&lt;related-urls&gt;&lt;url&gt;https://www.ncbi.nlm.nih.gov/pubmed/21951995&lt;/url&gt;&lt;/related-urls&gt;&lt;/urls&gt;&lt;electronic-resource-num&gt;10.1111/j.1740-8709.2011.00333.x&lt;/electronic-resource-num&gt;&lt;/record&gt;&lt;/Cite&gt;&lt;/EndNote&gt;</w:instrText>
      </w:r>
      <w:r w:rsidR="002776B2" w:rsidRPr="00B4346E">
        <w:fldChar w:fldCharType="separate"/>
      </w:r>
      <w:r w:rsidR="00392140" w:rsidRPr="00392140">
        <w:rPr>
          <w:noProof/>
          <w:vertAlign w:val="superscript"/>
        </w:rPr>
        <w:t>6</w:t>
      </w:r>
      <w:r w:rsidR="002776B2" w:rsidRPr="00B4346E">
        <w:fldChar w:fldCharType="end"/>
      </w:r>
      <w:r w:rsidR="000B6FB3">
        <w:t xml:space="preserve"> There is a growing body of research examining the contribution of other family members, such as fathers, to child health and development.</w:t>
      </w:r>
      <w:r w:rsidR="006362A9">
        <w:fldChar w:fldCharType="begin">
          <w:fldData xml:space="preserve">PEVuZE5vdGU+PENpdGU+PEF1dGhvcj5KZW9uZzwvQXV0aG9yPjxZZWFyPjIwMTc8L1llYXI+PFJl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ZvbHVtZT4xMzg8L3ZvbHVtZT48bnVtYmVyPjQ8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</w:fldData>
        </w:fldChar>
      </w:r>
      <w:r w:rsidR="0024087B">
        <w:instrText xml:space="preserve"> ADDIN EN.CITE </w:instrText>
      </w:r>
      <w:r w:rsidR="0024087B">
        <w:fldChar w:fldCharType="begin">
          <w:fldData xml:space="preserve">PEVuZE5vdGU+PENpdGU+PEF1dGhvcj5KZW9uZzwvQXV0aG9yPjxZZWFyPjIwMTc8L1llYXI+PFJl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ZvbHVtZT4xMzg8L3ZvbHVtZT48bnVtYmVyPjQ8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</w:fldData>
        </w:fldChar>
      </w:r>
      <w:r w:rsidR="0024087B">
        <w:instrText xml:space="preserve"> ADDIN EN.CITE.DATA </w:instrText>
      </w:r>
      <w:r w:rsidR="0024087B">
        <w:fldChar w:fldCharType="end"/>
      </w:r>
      <w:r w:rsidR="006362A9">
        <w:fldChar w:fldCharType="separate"/>
      </w:r>
      <w:r w:rsidR="0024087B" w:rsidRPr="0024087B">
        <w:rPr>
          <w:noProof/>
          <w:vertAlign w:val="superscript"/>
        </w:rPr>
        <w:t>7-11</w:t>
      </w:r>
      <w:r w:rsidR="006362A9">
        <w:fldChar w:fldCharType="end"/>
      </w:r>
      <w:r w:rsidR="000B6FB3">
        <w:t xml:space="preserve"> </w:t>
      </w:r>
      <w:r w:rsidR="000B6FB3" w:rsidRPr="000B6FB3">
        <w:t>However, g</w:t>
      </w:r>
      <w:r w:rsidR="002776B2" w:rsidRPr="009E10F0">
        <w:t>randmothers are often key, and potentially final, decision-makers on</w:t>
      </w:r>
      <w:r w:rsidR="009E10F0">
        <w:t xml:space="preserve"> </w:t>
      </w:r>
      <w:r w:rsidR="002776B2" w:rsidRPr="009E10F0">
        <w:t>issues related to pregnant mothers</w:t>
      </w:r>
      <w:r w:rsidR="002776B2" w:rsidRPr="000B6FB3">
        <w:t xml:space="preserve"> and young</w:t>
      </w:r>
      <w:r w:rsidR="002776B2" w:rsidRPr="00B4346E">
        <w:t xml:space="preserve"> children</w:t>
      </w:r>
      <w:r w:rsidR="00795854">
        <w:t xml:space="preserve"> in low-resource settings</w:t>
      </w:r>
      <w:r w:rsidR="002776B2" w:rsidRPr="00B4346E">
        <w:t>.</w:t>
      </w:r>
      <w:r w:rsidR="002776B2" w:rsidRPr="00B4346E">
        <w:fldChar w:fldCharType="begin">
          <w:fldData xml:space="preserve">PEVuZE5vdGU+PENpdGU+PEF1dGhvcj5LZXJyPC9BdXRob3I+PFllYXI+MjAwODwvWWVhcj48UmVj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</w:fldData>
        </w:fldChar>
      </w:r>
      <w:r w:rsidR="0024087B">
        <w:instrText xml:space="preserve"> ADDIN EN.CITE </w:instrText>
      </w:r>
      <w:r w:rsidR="0024087B">
        <w:fldChar w:fldCharType="begin">
          <w:fldData xml:space="preserve">PEVuZE5vdGU+PENpdGU+PEF1dGhvcj5LZXJyPC9BdXRob3I+PFllYXI+MjAwODwvWWVhcj48UmVj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</w:fldData>
        </w:fldChar>
      </w:r>
      <w:r w:rsidR="0024087B">
        <w:instrText xml:space="preserve"> ADDIN EN.CITE.DATA </w:instrText>
      </w:r>
      <w:r w:rsidR="0024087B">
        <w:fldChar w:fldCharType="end"/>
      </w:r>
      <w:r w:rsidR="002776B2" w:rsidRPr="00B4346E">
        <w:fldChar w:fldCharType="separate"/>
      </w:r>
      <w:r w:rsidR="0024087B" w:rsidRPr="0024087B">
        <w:rPr>
          <w:noProof/>
          <w:vertAlign w:val="superscript"/>
        </w:rPr>
        <w:t>12-14</w:t>
      </w:r>
      <w:r w:rsidR="002776B2" w:rsidRPr="00B4346E">
        <w:fldChar w:fldCharType="end"/>
      </w:r>
      <w:r w:rsidR="002776B2" w:rsidRPr="00B4346E">
        <w:t xml:space="preserve"> </w:t>
      </w:r>
      <w:r w:rsidR="00E73CB5">
        <w:t>Specifically, grandmother knowledge of maternal and child nutrition recommendations</w:t>
      </w:r>
      <w:r w:rsidR="00E0231E">
        <w:t xml:space="preserve">, infant feeding practices, and </w:t>
      </w:r>
      <w:r w:rsidR="00E73CB5">
        <w:t>their decision-making power</w:t>
      </w:r>
      <w:r w:rsidR="00E0231E">
        <w:t xml:space="preserve"> have been demonstrated to not only affect</w:t>
      </w:r>
      <w:r w:rsidR="00E73CB5">
        <w:t xml:space="preserve"> maternal practices</w:t>
      </w:r>
      <w:r w:rsidR="00E0231E">
        <w:t>,</w:t>
      </w:r>
      <w:r w:rsidR="00E73CB5">
        <w:t xml:space="preserve"> </w:t>
      </w:r>
      <w:r w:rsidR="00E0231E">
        <w:t>but also</w:t>
      </w:r>
      <w:r w:rsidR="00E73CB5">
        <w:t xml:space="preserve"> child health and development.</w:t>
      </w:r>
      <w:r w:rsidR="00E73CB5">
        <w:fldChar w:fldCharType="begin">
          <w:fldData xml:space="preserve">PEVuZE5vdGU+PENpdGU+PEF1dGhvcj5BdWJlbDwvQXV0aG9yPjxZZWFyPjIwMTA8L1llYXI+PFJl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</w:fldData>
        </w:fldChar>
      </w:r>
      <w:r w:rsidR="00E73CB5">
        <w:instrText xml:space="preserve"> ADDIN EN.CITE </w:instrText>
      </w:r>
      <w:r w:rsidR="00E73CB5">
        <w:fldChar w:fldCharType="begin">
          <w:fldData xml:space="preserve">PEVuZE5vdGU+PENpdGU+PEF1dGhvcj5BdWJlbDwvQXV0aG9yPjxZZWFyPjIwMTA8L1llYXI+PFJl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</w:fldData>
        </w:fldChar>
      </w:r>
      <w:r w:rsidR="00E73CB5">
        <w:instrText xml:space="preserve"> ADDIN EN.CITE.DATA </w:instrText>
      </w:r>
      <w:r w:rsidR="00E73CB5">
        <w:fldChar w:fldCharType="end"/>
      </w:r>
      <w:r w:rsidR="00E73CB5">
        <w:fldChar w:fldCharType="separate"/>
      </w:r>
      <w:r w:rsidR="00E73CB5" w:rsidRPr="00E73CB5">
        <w:rPr>
          <w:noProof/>
          <w:vertAlign w:val="superscript"/>
        </w:rPr>
        <w:t>12,15-17</w:t>
      </w:r>
      <w:r w:rsidR="00E73CB5">
        <w:fldChar w:fldCharType="end"/>
      </w:r>
      <w:r w:rsidR="00E73CB5">
        <w:t xml:space="preserve"> </w:t>
      </w:r>
      <w:r w:rsidR="002776B2" w:rsidRPr="00B4346E">
        <w:t xml:space="preserve">In many contexts, grandmothers are </w:t>
      </w:r>
      <w:r w:rsidR="007D157F" w:rsidRPr="00B4346E">
        <w:t>perceived</w:t>
      </w:r>
      <w:r w:rsidR="002776B2" w:rsidRPr="00B4346E">
        <w:t xml:space="preserve"> as wise and experienced, serving as teachers for young mothers and passing down cultural traditions and knowledge.</w:t>
      </w:r>
      <w:r w:rsidR="002776B2" w:rsidRPr="00B4346E">
        <w:fldChar w:fldCharType="begin">
          <w:fldData xml:space="preserve">PEVuZE5vdGU+PENpdGU+PEF1dGhvcj5NdW10YXo8L0F1dGhvcj48WWVhcj4yMDA3PC9ZZWFyPjxS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=
</w:fldData>
        </w:fldChar>
      </w:r>
      <w:r w:rsidR="00E73CB5">
        <w:instrText xml:space="preserve"> ADDIN EN.CITE </w:instrText>
      </w:r>
      <w:r w:rsidR="00E73CB5">
        <w:fldChar w:fldCharType="begin">
          <w:fldData xml:space="preserve">PEVuZE5vdGU+PENpdGU+PEF1dGhvcj5NdW10YXo8L0F1dGhvcj48WWVhcj4yMDA3PC9ZZWFyPjxS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=
</w:fldData>
        </w:fldChar>
      </w:r>
      <w:r w:rsidR="00E73CB5">
        <w:instrText xml:space="preserve"> ADDIN EN.CITE.DATA </w:instrText>
      </w:r>
      <w:r w:rsidR="00E73CB5">
        <w:fldChar w:fldCharType="end"/>
      </w:r>
      <w:r w:rsidR="002776B2" w:rsidRPr="00B4346E">
        <w:fldChar w:fldCharType="separate"/>
      </w:r>
      <w:r w:rsidR="00E73CB5" w:rsidRPr="00E73CB5">
        <w:rPr>
          <w:noProof/>
          <w:vertAlign w:val="superscript"/>
        </w:rPr>
        <w:t>6,18</w:t>
      </w:r>
      <w:r w:rsidR="002776B2" w:rsidRPr="00B4346E">
        <w:fldChar w:fldCharType="end"/>
      </w:r>
      <w:r w:rsidR="002776B2" w:rsidRPr="00B4346E">
        <w:t xml:space="preserve"> </w:t>
      </w:r>
    </w:p>
    <w:p w14:paraId="49252E96" w14:textId="77777777" w:rsidR="00CA04B8" w:rsidRDefault="00CA04B8" w:rsidP="00741B2F">
      <w:pPr>
        <w:spacing w:line="480" w:lineRule="auto"/>
      </w:pPr>
    </w:p>
    <w:p w14:paraId="4C5E537C" w14:textId="6DC86FB9" w:rsidR="001807D2" w:rsidRDefault="009A7C46" w:rsidP="00741B2F">
      <w:pPr>
        <w:spacing w:line="480" w:lineRule="auto"/>
      </w:pPr>
      <w:r>
        <w:lastRenderedPageBreak/>
        <w:t xml:space="preserve">Grandmother involvement in caregiving across the world is typically high; however, differences across cultural settings are </w:t>
      </w:r>
      <w:r w:rsidRPr="00762786">
        <w:t>important to consider.</w:t>
      </w:r>
      <w:r>
        <w:fldChar w:fldCharType="begin">
          <w:fldData xml:space="preserve">PEVuZE5vdGU+PENpdGU+PEF1dGhvcj5BdWJlbDwvQXV0aG9yPjxZZWFyPjIwMTI8L1llYXI+PFJl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</w:fldData>
        </w:fldChar>
      </w:r>
      <w:r w:rsidR="00E73CB5">
        <w:instrText xml:space="preserve"> ADDIN EN.CITE </w:instrText>
      </w:r>
      <w:r w:rsidR="00E73CB5">
        <w:fldChar w:fldCharType="begin">
          <w:fldData xml:space="preserve">PEVuZE5vdGU+PENpdGU+PEF1dGhvcj5BdWJlbDwvQXV0aG9yPjxZZWFyPjIwMTI8L1llYXI+PFJl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</w:fldData>
        </w:fldChar>
      </w:r>
      <w:r w:rsidR="00E73CB5">
        <w:instrText xml:space="preserve"> ADDIN EN.CITE.DATA </w:instrText>
      </w:r>
      <w:r w:rsidR="00E73CB5">
        <w:fldChar w:fldCharType="end"/>
      </w:r>
      <w:r>
        <w:fldChar w:fldCharType="separate"/>
      </w:r>
      <w:r w:rsidR="00E73CB5" w:rsidRPr="00E73CB5">
        <w:rPr>
          <w:noProof/>
          <w:vertAlign w:val="superscript"/>
        </w:rPr>
        <w:t>6,19</w:t>
      </w:r>
      <w:r>
        <w:fldChar w:fldCharType="end"/>
      </w:r>
      <w:r w:rsidRPr="00762786">
        <w:t xml:space="preserve"> In South Asia,</w:t>
      </w:r>
      <w:r w:rsidR="00784D2D">
        <w:t xml:space="preserve"> qualitative studies have described how </w:t>
      </w:r>
      <w:r>
        <w:t>g</w:t>
      </w:r>
      <w:r w:rsidRPr="00B4346E">
        <w:t>randmothers</w:t>
      </w:r>
      <w:r w:rsidR="00784D2D">
        <w:t xml:space="preserve"> in India and Pakistan</w:t>
      </w:r>
      <w:r w:rsidRPr="00B4346E">
        <w:t xml:space="preserve"> </w:t>
      </w:r>
      <w:r w:rsidR="00784D2D">
        <w:t>are</w:t>
      </w:r>
      <w:r w:rsidR="008F395E" w:rsidRPr="00B4346E">
        <w:t xml:space="preserve"> </w:t>
      </w:r>
      <w:r w:rsidRPr="00B4346E">
        <w:t>involved in daily childcare</w:t>
      </w:r>
      <w:r>
        <w:t>,</w:t>
      </w:r>
      <w:r w:rsidRPr="00B4346E">
        <w:t xml:space="preserve"> such as feeding</w:t>
      </w:r>
      <w:r w:rsidR="00CC1259">
        <w:t xml:space="preserve">, </w:t>
      </w:r>
      <w:r w:rsidRPr="00B4346E">
        <w:t xml:space="preserve">bathing, </w:t>
      </w:r>
      <w:r w:rsidR="00B13800">
        <w:t xml:space="preserve">and </w:t>
      </w:r>
      <w:r w:rsidRPr="00B4346E">
        <w:t>engag</w:t>
      </w:r>
      <w:r w:rsidR="00325BE5">
        <w:t>ing</w:t>
      </w:r>
      <w:r w:rsidRPr="00B4346E">
        <w:t xml:space="preserve"> children in play</w:t>
      </w:r>
      <w:r>
        <w:t>, and even influence maternal caregiving behaviors</w:t>
      </w:r>
      <w:r w:rsidRPr="00B4346E">
        <w:t>.</w:t>
      </w:r>
      <w:r w:rsidRPr="00B4346E">
        <w:fldChar w:fldCharType="begin">
          <w:fldData xml:space="preserve">PEVuZE5vdGU+PENpdGU+PEF1dGhvcj5MaW5nYW08L0F1dGhvcj48WWVhcj4yMDE0PC9ZZWFyPjxS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</w:fldData>
        </w:fldChar>
      </w:r>
      <w:r w:rsidR="00E73CB5">
        <w:instrText xml:space="preserve"> ADDIN EN.CITE </w:instrText>
      </w:r>
      <w:r w:rsidR="00E73CB5">
        <w:fldChar w:fldCharType="begin">
          <w:fldData xml:space="preserve">PEVuZE5vdGU+PENpdGU+PEF1dGhvcj5MaW5nYW08L0F1dGhvcj48WWVhcj4yMDE0PC9ZZWFyPjxS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</w:fldData>
        </w:fldChar>
      </w:r>
      <w:r w:rsidR="00E73CB5">
        <w:instrText xml:space="preserve"> ADDIN EN.CITE.DATA </w:instrText>
      </w:r>
      <w:r w:rsidR="00E73CB5">
        <w:fldChar w:fldCharType="end"/>
      </w:r>
      <w:r w:rsidRPr="00B4346E">
        <w:fldChar w:fldCharType="separate"/>
      </w:r>
      <w:r w:rsidR="00E73CB5" w:rsidRPr="00E73CB5">
        <w:rPr>
          <w:noProof/>
          <w:vertAlign w:val="superscript"/>
        </w:rPr>
        <w:t>20,21</w:t>
      </w:r>
      <w:r w:rsidRPr="00B4346E">
        <w:fldChar w:fldCharType="end"/>
      </w:r>
      <w:r w:rsidRPr="00B4346E">
        <w:t xml:space="preserve"> </w:t>
      </w:r>
      <w:r w:rsidR="0068100F">
        <w:t>I</w:t>
      </w:r>
      <w:r>
        <w:t>n India and Nepal</w:t>
      </w:r>
      <w:r w:rsidR="0068100F">
        <w:t xml:space="preserve">, </w:t>
      </w:r>
      <w:r>
        <w:t>g</w:t>
      </w:r>
      <w:r w:rsidRPr="00B4346E">
        <w:t xml:space="preserve">randmothers </w:t>
      </w:r>
      <w:r w:rsidR="0024087B">
        <w:t>generally</w:t>
      </w:r>
      <w:r w:rsidR="0024087B" w:rsidRPr="00B4346E">
        <w:t xml:space="preserve"> </w:t>
      </w:r>
      <w:r w:rsidRPr="00B4346E">
        <w:t>support exclusive breastfeeding and complementary f</w:t>
      </w:r>
      <w:r>
        <w:t>eeding</w:t>
      </w:r>
      <w:r w:rsidR="0024087B">
        <w:t>, but such practices vary by child sex with complementary foods introduced earlier for female infants</w:t>
      </w:r>
      <w:r w:rsidRPr="00B4346E">
        <w:t>.</w:t>
      </w:r>
      <w:r w:rsidRPr="00B4346E">
        <w:fldChar w:fldCharType="begin">
          <w:fldData xml:space="preserve">PEVuZE5vdGU+PENpdGU+PEF1dGhvcj5TaGFybWE8L0F1dGhvcj48WWVhcj4yMDA2PC9ZZWFyPjxS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</w:fldData>
        </w:fldChar>
      </w:r>
      <w:r w:rsidR="00E73CB5">
        <w:instrText xml:space="preserve"> ADDIN EN.CITE </w:instrText>
      </w:r>
      <w:r w:rsidR="00E73CB5">
        <w:fldChar w:fldCharType="begin">
          <w:fldData xml:space="preserve">PEVuZE5vdGU+PENpdGU+PEF1dGhvcj5TaGFybWE8L0F1dGhvcj48WWVhcj4yMDA2PC9ZZWFyPjxS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</w:fldData>
        </w:fldChar>
      </w:r>
      <w:r w:rsidR="00E73CB5">
        <w:instrText xml:space="preserve"> ADDIN EN.CITE.DATA </w:instrText>
      </w:r>
      <w:r w:rsidR="00E73CB5">
        <w:fldChar w:fldCharType="end"/>
      </w:r>
      <w:r w:rsidRPr="00B4346E">
        <w:fldChar w:fldCharType="separate"/>
      </w:r>
      <w:r w:rsidR="00E73CB5" w:rsidRPr="00E73CB5">
        <w:rPr>
          <w:noProof/>
          <w:vertAlign w:val="superscript"/>
        </w:rPr>
        <w:t>14,21,22</w:t>
      </w:r>
      <w:r w:rsidRPr="00B4346E">
        <w:fldChar w:fldCharType="end"/>
      </w:r>
      <w:r>
        <w:t xml:space="preserve"> However, e</w:t>
      </w:r>
      <w:r w:rsidR="00E73497" w:rsidRPr="00B4346E">
        <w:t xml:space="preserve">xisting </w:t>
      </w:r>
      <w:r w:rsidR="002776B2" w:rsidRPr="00B4346E">
        <w:t>research</w:t>
      </w:r>
      <w:r w:rsidR="0027308B" w:rsidRPr="00B4346E">
        <w:t xml:space="preserve"> in LMIC</w:t>
      </w:r>
      <w:r w:rsidR="002776B2" w:rsidRPr="00B4346E">
        <w:t xml:space="preserve"> is mixed on </w:t>
      </w:r>
      <w:r w:rsidR="00784D2D">
        <w:t xml:space="preserve">whether </w:t>
      </w:r>
      <w:r w:rsidR="000D2AB5">
        <w:t>grandmother</w:t>
      </w:r>
      <w:r w:rsidR="00784D2D">
        <w:t xml:space="preserve"> impact is positive or negative</w:t>
      </w:r>
      <w:r w:rsidR="004C410D">
        <w:t>, illuminating the need to untangle the type, timing, and</w:t>
      </w:r>
      <w:r w:rsidR="00C97F90">
        <w:t xml:space="preserve"> complex contextual factors involved</w:t>
      </w:r>
      <w:r w:rsidR="002776B2" w:rsidRPr="00B4346E">
        <w:t>.</w:t>
      </w:r>
      <w:r w:rsidR="004D154B">
        <w:fldChar w:fldCharType="begin"/>
      </w:r>
      <w:r w:rsidR="00E73CB5">
        <w:instrText xml:space="preserve"> ADDIN EN.CITE &lt;EndNote&gt;&lt;Cite&gt;&lt;Author&gt;Sadruddin&lt;/Author&gt;&lt;Year&gt;2019&lt;/Year&gt;&lt;RecNum&gt;1131&lt;/RecNum&gt;&lt;DisplayText&gt;&lt;style face="superscript"&gt;23&lt;/style&gt;&lt;/DisplayText&gt;&lt;record&gt;&lt;rec-number&gt;1131&lt;/rec-number&gt;&lt;foreign-keys&gt;&lt;key app="EN" db-id="ex2x9xrwozzd02ezff1xv524tw5zvxaa9pxz" timestamp="1571681754"&gt;1131&lt;/key&gt;&lt;/foreign-keys&gt;&lt;ref-type name="Journal Article"&gt;17&lt;/ref-type&gt;&lt;contributors&gt;&lt;authors&gt;&lt;author&gt;Sadruddin, Aalyia F&lt;/author&gt;&lt;author&gt;Ponguta, Liliana A&lt;/author&gt;&lt;author&gt;Zonderman, Anna L&lt;/author&gt;&lt;author&gt;Wiley, Kyle S&lt;/author&gt;&lt;author&gt;Grimshaw, Alyssa&lt;/author&gt;&lt;author&gt;Panter-Brick, Catherine&lt;/author&gt;&lt;/authors&gt;&lt;/contributors&gt;&lt;titles&gt;&lt;title&gt;How do grandparents influence child health and development? A systematic review&lt;/title&gt;&lt;secondary-title&gt;Social Science &amp;amp; Medicine&lt;/secondary-title&gt;&lt;/titles&gt;&lt;periodical&gt;&lt;full-title&gt;Social Science &amp;amp; Medicine&lt;/full-title&gt;&lt;abbr-1&gt;Soc Sci Med&lt;/abbr-1&gt;&lt;/periodical&gt;&lt;pages&gt;112476&lt;/pages&gt;&lt;dates&gt;&lt;year&gt;2019&lt;/year&gt;&lt;/dates&gt;&lt;isbn&gt;0277-9536&lt;/isbn&gt;&lt;urls&gt;&lt;/urls&gt;&lt;/record&gt;&lt;/Cite&gt;&lt;/EndNote&gt;</w:instrText>
      </w:r>
      <w:r w:rsidR="004D154B">
        <w:fldChar w:fldCharType="separate"/>
      </w:r>
      <w:r w:rsidR="00E73CB5" w:rsidRPr="00E73CB5">
        <w:rPr>
          <w:noProof/>
          <w:vertAlign w:val="superscript"/>
        </w:rPr>
        <w:t>23</w:t>
      </w:r>
      <w:r w:rsidR="004D154B">
        <w:fldChar w:fldCharType="end"/>
      </w:r>
      <w:r w:rsidR="002776B2" w:rsidRPr="00B4346E">
        <w:t xml:space="preserve"> Some studies found grandmother</w:t>
      </w:r>
      <w:r w:rsidR="00987317">
        <w:t>s</w:t>
      </w:r>
      <w:r w:rsidR="002776B2" w:rsidRPr="00B4346E">
        <w:t xml:space="preserve"> are beneficial for child height</w:t>
      </w:r>
      <w:r w:rsidR="002776B2" w:rsidRPr="00B4346E">
        <w:fldChar w:fldCharType="begin"/>
      </w:r>
      <w:r w:rsidR="00E73CB5">
        <w:instrText xml:space="preserve"> ADDIN EN.CITE &lt;EndNote&gt;&lt;Cite&gt;&lt;Author&gt;Schrijner&lt;/Author&gt;&lt;Year&gt;2018&lt;/Year&gt;&lt;RecNum&gt;258&lt;/RecNum&gt;&lt;DisplayText&gt;&lt;style face="superscript"&gt;24,25&lt;/style&gt;&lt;/DisplayText&gt;&lt;record&gt;&lt;rec-number&gt;258&lt;/rec-number&gt;&lt;foreign-keys&gt;&lt;key app="EN" db-id="ex2x9xrwozzd02ezff1xv524tw5zvxaa9pxz" timestamp="1536876401"&gt;258&lt;/key&gt;&lt;/foreign-keys&gt;&lt;ref-type name="Journal Article"&gt;17&lt;/ref-type&gt;&lt;contributors&gt;&lt;authors&gt;&lt;author&gt;Schrijner, Sandor&lt;/author&gt;&lt;author&gt;Smits, Jeroen&lt;/author&gt;&lt;/authors&gt;&lt;/contributors&gt;&lt;titles&gt;&lt;title&gt;Grandparents and Children&amp;apos;s stunting in sub-Saharan Africa&lt;/title&gt;&lt;secondary-title&gt;Social Science &amp;amp; Medicine&lt;/secondary-title&gt;&lt;/titles&gt;&lt;periodical&gt;&lt;full-title&gt;Social Science &amp;amp; Medicine&lt;/full-title&gt;&lt;abbr-1&gt;Soc Sci Med&lt;/abbr-1&gt;&lt;/periodical&gt;&lt;pages&gt;90-98&lt;/pages&gt;&lt;volume&gt;205&lt;/volume&gt;&lt;dates&gt;&lt;year&gt;2018&lt;/year&gt;&lt;/dates&gt;&lt;isbn&gt;0277-9536&lt;/isbn&gt;&lt;urls&gt;&lt;/urls&gt;&lt;/record&gt;&lt;/Cite&gt;&lt;Cite&gt;&lt;Author&gt;Gibson&lt;/Author&gt;&lt;Year&gt;2005&lt;/Year&gt;&lt;RecNum&gt;268&lt;/RecNum&gt;&lt;record&gt;&lt;rec-number&gt;268&lt;/rec-number&gt;&lt;foreign-keys&gt;&lt;key app="EN" db-id="ex2x9xrwozzd02ezff1xv524tw5zvxaa9pxz" timestamp="1538745989"&gt;268&lt;/key&gt;&lt;key app="ENWeb" db-id=""&gt;0&lt;/key&gt;&lt;/foreign-keys&gt;&lt;ref-type name="Journal Article"&gt;17&lt;/ref-type&gt;&lt;contributors&gt;&lt;authors&gt;&lt;author&gt;Gibson, Mhairi A.&lt;/author&gt;&lt;author&gt;Mace, Ruth&lt;/author&gt;&lt;/authors&gt;&lt;/contributors&gt;&lt;titles&gt;&lt;title&gt;Helpful grandmothers in rural Ethiopia: A study of the effect of kin on child survival and growth&lt;/title&gt;&lt;secondary-title&gt;Evolution and Human Behavior&lt;/secondary-title&gt;&lt;/titles&gt;&lt;periodical&gt;&lt;full-title&gt;Evolution and human behavior&lt;/full-title&gt;&lt;/periodical&gt;&lt;pages&gt;469-482&lt;/pages&gt;&lt;volume&gt;26&lt;/volume&gt;&lt;number&gt;6&lt;/number&gt;&lt;section&gt;469&lt;/section&gt;&lt;dates&gt;&lt;year&gt;2005&lt;/year&gt;&lt;/dates&gt;&lt;isbn&gt;10905138&lt;/isbn&gt;&lt;urls&gt;&lt;/urls&gt;&lt;electronic-resource-num&gt;10.1016/j.evolhumbehav.2005.03.004&lt;/electronic-resource-num&gt;&lt;/record&gt;&lt;/Cite&gt;&lt;/EndNote&gt;</w:instrText>
      </w:r>
      <w:r w:rsidR="002776B2" w:rsidRPr="00B4346E">
        <w:fldChar w:fldCharType="separate"/>
      </w:r>
      <w:r w:rsidR="00E73CB5" w:rsidRPr="00E73CB5">
        <w:rPr>
          <w:noProof/>
          <w:vertAlign w:val="superscript"/>
        </w:rPr>
        <w:t>24,25</w:t>
      </w:r>
      <w:r w:rsidR="002776B2" w:rsidRPr="00B4346E">
        <w:fldChar w:fldCharType="end"/>
      </w:r>
      <w:r w:rsidR="002776B2" w:rsidRPr="00B4346E">
        <w:t xml:space="preserve"> and educational participation</w:t>
      </w:r>
      <w:r w:rsidR="00403FE8" w:rsidRPr="00B4346E">
        <w:t>,</w:t>
      </w:r>
      <w:r w:rsidR="002776B2" w:rsidRPr="00B4346E">
        <w:fldChar w:fldCharType="begin">
          <w:fldData xml:space="preserve">PEVuZE5vdGU+PENpdGU+PEF1dGhvcj5TY2hyaWpuZXI8L0F1dGhvcj48WWVhcj4yMDE4PC9ZZWFy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</w:fldData>
        </w:fldChar>
      </w:r>
      <w:r w:rsidR="00E73CB5">
        <w:instrText xml:space="preserve"> ADDIN EN.CITE </w:instrText>
      </w:r>
      <w:r w:rsidR="00E73CB5">
        <w:fldChar w:fldCharType="begin">
          <w:fldData xml:space="preserve">PEVuZE5vdGU+PENpdGU+PEF1dGhvcj5TY2hyaWpuZXI8L0F1dGhvcj48WWVhcj4yMDE4PC9ZZWFy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</w:fldData>
        </w:fldChar>
      </w:r>
      <w:r w:rsidR="00E73CB5">
        <w:instrText xml:space="preserve"> ADDIN EN.CITE.DATA </w:instrText>
      </w:r>
      <w:r w:rsidR="00E73CB5">
        <w:fldChar w:fldCharType="end"/>
      </w:r>
      <w:r w:rsidR="002776B2" w:rsidRPr="00B4346E">
        <w:fldChar w:fldCharType="separate"/>
      </w:r>
      <w:r w:rsidR="00E73CB5" w:rsidRPr="00E73CB5">
        <w:rPr>
          <w:noProof/>
          <w:vertAlign w:val="superscript"/>
        </w:rPr>
        <w:t>26</w:t>
      </w:r>
      <w:r w:rsidR="002776B2" w:rsidRPr="00B4346E">
        <w:fldChar w:fldCharType="end"/>
      </w:r>
      <w:r w:rsidR="002776B2" w:rsidRPr="00B4346E">
        <w:t xml:space="preserve"> </w:t>
      </w:r>
      <w:r w:rsidR="00403FE8" w:rsidRPr="00B4346E">
        <w:t>while o</w:t>
      </w:r>
      <w:r w:rsidR="002776B2" w:rsidRPr="00B4346E">
        <w:t>thers found grandmothers have negative effects on child health,</w:t>
      </w:r>
      <w:r w:rsidR="002776B2" w:rsidRPr="00B4346E">
        <w:fldChar w:fldCharType="begin"/>
      </w:r>
      <w:r w:rsidR="00E73CB5">
        <w:instrText xml:space="preserve"> ADDIN EN.CITE &lt;EndNote&gt;&lt;Cite&gt;&lt;Author&gt;Nanthamongkolchai&lt;/Author&gt;&lt;Year&gt;2011&lt;/Year&gt;&lt;RecNum&gt;271&lt;/RecNum&gt;&lt;DisplayText&gt;&lt;style face="superscript"&gt;27&lt;/style&gt;&lt;/DisplayText&gt;&lt;record&gt;&lt;rec-number&gt;271&lt;/rec-number&gt;&lt;foreign-keys&gt;&lt;key app="EN" db-id="ex2x9xrwozzd02ezff1xv524tw5zvxaa9pxz" timestamp="1538746076"&gt;271&lt;/key&gt;&lt;key app="ENWeb" db-id=""&gt;0&lt;/key&gt;&lt;/foreign-keys&gt;&lt;ref-type name="Journal Article"&gt;17&lt;/ref-type&gt;&lt;contributors&gt;&lt;authors&gt;&lt;author&gt;Nanthamongkolchai, S.&lt;/author&gt;&lt;author&gt;Munsawaengsub, C.&lt;/author&gt;&lt;author&gt;Nanthamongkolchai, C.&lt;/author&gt;&lt;/authors&gt;&lt;/contributors&gt;&lt;auth-address&gt;Department of Family Health, Faculty of Public Health, Mahidol University, Bangkok, Thailand. phsnt@mahidol.ac.th&lt;/auth-address&gt;&lt;titles&gt;&lt;title&gt;Comparison of the health status of children aged between 6 and 12 years reared by grandparents and parents&lt;/title&gt;&lt;secondary-title&gt;Asia Pac J Public Health&lt;/secondary-title&gt;&lt;/titles&gt;&lt;periodical&gt;&lt;full-title&gt;Asia Pac J Public Health&lt;/full-title&gt;&lt;/periodical&gt;&lt;pages&gt;766-73&lt;/pages&gt;&lt;volume&gt;23&lt;/volume&gt;&lt;number&gt;5&lt;/number&gt;&lt;edition&gt;2011/10/11&lt;/edition&gt;&lt;keywords&gt;&lt;keyword&gt;Child&lt;/keyword&gt;&lt;keyword&gt;*Child Rearing&lt;/keyword&gt;&lt;keyword&gt;Cross-Sectional Studies&lt;/keyword&gt;&lt;keyword&gt;Developmental Disabilities/epidemiology&lt;/keyword&gt;&lt;keyword&gt;Female&lt;/keyword&gt;&lt;keyword&gt;*Health Status&lt;/keyword&gt;&lt;keyword&gt;Humans&lt;/keyword&gt;&lt;keyword&gt;Income/statistics &amp;amp; numerical data&lt;/keyword&gt;&lt;keyword&gt;*Intergenerational Relations&lt;/keyword&gt;&lt;keyword&gt;Male&lt;/keyword&gt;&lt;keyword&gt;*Parent-Child Relations&lt;/keyword&gt;&lt;keyword&gt;Thailand/epidemiology&lt;/keyword&gt;&lt;/keywords&gt;&lt;dates&gt;&lt;year&gt;2011&lt;/year&gt;&lt;pub-dates&gt;&lt;date&gt;Sep&lt;/date&gt;&lt;/pub-dates&gt;&lt;/dates&gt;&lt;isbn&gt;1941-2479 (Electronic)&amp;#xD;1010-5395 (Linking)&lt;/isbn&gt;&lt;accession-num&gt;21984494&lt;/accession-num&gt;&lt;urls&gt;&lt;related-urls&gt;&lt;url&gt;https://www.ncbi.nlm.nih.gov/pubmed/21984494&lt;/url&gt;&lt;/related-urls&gt;&lt;/urls&gt;&lt;electronic-resource-num&gt;10.1177/1010539511424535&lt;/electronic-resource-num&gt;&lt;/record&gt;&lt;/Cite&gt;&lt;/EndNote&gt;</w:instrText>
      </w:r>
      <w:r w:rsidR="002776B2" w:rsidRPr="00B4346E">
        <w:fldChar w:fldCharType="separate"/>
      </w:r>
      <w:r w:rsidR="00E73CB5" w:rsidRPr="00E73CB5">
        <w:rPr>
          <w:noProof/>
          <w:vertAlign w:val="superscript"/>
        </w:rPr>
        <w:t>27</w:t>
      </w:r>
      <w:r w:rsidR="002776B2" w:rsidRPr="00B4346E">
        <w:fldChar w:fldCharType="end"/>
      </w:r>
      <w:r w:rsidR="002776B2" w:rsidRPr="00B4346E">
        <w:t xml:space="preserve"> feeding practices</w:t>
      </w:r>
      <w:r w:rsidR="00A82E3B">
        <w:t>,</w:t>
      </w:r>
      <w:r w:rsidR="002776B2" w:rsidRPr="00B4346E">
        <w:fldChar w:fldCharType="begin"/>
      </w:r>
      <w:r w:rsidR="00E73CB5">
        <w:instrText xml:space="preserve"> ADDIN EN.CITE &lt;EndNote&gt;&lt;Cite&gt;&lt;Author&gt;Sharma&lt;/Author&gt;&lt;Year&gt;2006&lt;/Year&gt;&lt;RecNum&gt;368&lt;/RecNum&gt;&lt;DisplayText&gt;&lt;style face="superscript"&gt;21&lt;/style&gt;&lt;/DisplayText&gt;&lt;record&gt;&lt;rec-number&gt;368&lt;/rec-number&gt;&lt;foreign-keys&gt;&lt;key app="EN" db-id="ex2x9xrwozzd02ezff1xv524tw5zvxaa9pxz" timestamp="1538928063"&gt;368&lt;/key&gt;&lt;/foreign-keys&gt;&lt;ref-type name="Journal Article"&gt;17&lt;/ref-type&gt;&lt;contributors&gt;&lt;authors&gt;&lt;author&gt;Sharma, Minal&lt;/author&gt;&lt;author&gt;Kanani, Shubhada&lt;/author&gt;&lt;/authors&gt;&lt;/contributors&gt;&lt;titles&gt;&lt;title&gt;Grandmothers’ influence on child care&lt;/title&gt;&lt;secondary-title&gt;The Indian Journal of Pediatrics&lt;/secondary-title&gt;&lt;/titles&gt;&lt;periodical&gt;&lt;full-title&gt;The Indian Journal of Pediatrics&lt;/full-title&gt;&lt;/periodical&gt;&lt;pages&gt;295-298&lt;/pages&gt;&lt;volume&gt;73&lt;/volume&gt;&lt;number&gt;4&lt;/number&gt;&lt;dates&gt;&lt;year&gt;2006&lt;/year&gt;&lt;/dates&gt;&lt;isbn&gt;0019-5456&lt;/isbn&gt;&lt;urls&gt;&lt;/urls&gt;&lt;/record&gt;&lt;/Cite&gt;&lt;/EndNote&gt;</w:instrText>
      </w:r>
      <w:r w:rsidR="002776B2" w:rsidRPr="00B4346E">
        <w:fldChar w:fldCharType="separate"/>
      </w:r>
      <w:r w:rsidR="00E73CB5" w:rsidRPr="00E73CB5">
        <w:rPr>
          <w:noProof/>
          <w:vertAlign w:val="superscript"/>
        </w:rPr>
        <w:t>21</w:t>
      </w:r>
      <w:r w:rsidR="002776B2" w:rsidRPr="00B4346E">
        <w:fldChar w:fldCharType="end"/>
      </w:r>
      <w:r w:rsidR="002776B2" w:rsidRPr="00B4346E">
        <w:t xml:space="preserve"> and </w:t>
      </w:r>
      <w:r w:rsidR="00762786">
        <w:t>weight</w:t>
      </w:r>
      <w:r w:rsidR="002776B2" w:rsidRPr="00B4346E">
        <w:t>.</w:t>
      </w:r>
      <w:r w:rsidR="002776B2" w:rsidRPr="00B4346E">
        <w:fldChar w:fldCharType="begin"/>
      </w:r>
      <w:r w:rsidR="00E73CB5">
        <w:instrText xml:space="preserve"> ADDIN EN.CITE &lt;EndNote&gt;&lt;Cite&gt;&lt;Author&gt;Griffiths&lt;/Author&gt;&lt;Year&gt;2002&lt;/Year&gt;&lt;RecNum&gt;270&lt;/RecNum&gt;&lt;DisplayText&gt;&lt;style face="superscript"&gt;14,28&lt;/style&gt;&lt;/DisplayText&gt;&lt;record&gt;&lt;rec-number&gt;270&lt;/rec-number&gt;&lt;foreign-keys&gt;&lt;key app="EN" db-id="ex2x9xrwozzd02ezff1xv524tw5zvxaa9pxz" timestamp="1538746048"&gt;270&lt;/key&gt;&lt;/foreign-keys&gt;&lt;ref-type name="Journal Article"&gt;17&lt;/ref-type&gt;&lt;contributors&gt;&lt;authors&gt;&lt;author&gt;Griffiths, Paula&lt;/author&gt;&lt;author&gt;Matthews, Zoe&lt;/author&gt;&lt;author&gt;Hinde, Andrew&lt;/author&gt;&lt;/authors&gt;&lt;/contributors&gt;&lt;titles&gt;&lt;title&gt;Gender, family, and the nutritional status of children in three culturally contrasting states of India&lt;/title&gt;&lt;secondary-title&gt;Social science &amp;amp; medicine&lt;/secondary-title&gt;&lt;/titles&gt;&lt;periodical&gt;&lt;full-title&gt;Social Science &amp;amp; Medicine&lt;/full-title&gt;&lt;abbr-1&gt;Soc Sci Med&lt;/abbr-1&gt;&lt;/periodical&gt;&lt;pages&gt;775-790&lt;/pages&gt;&lt;volume&gt;55&lt;/volume&gt;&lt;number&gt;5&lt;/number&gt;&lt;dates&gt;&lt;year&gt;2002&lt;/year&gt;&lt;/dates&gt;&lt;isbn&gt;0277-9536&lt;/isbn&gt;&lt;urls&gt;&lt;/urls&gt;&lt;/record&gt;&lt;/Cite&gt;&lt;Cite&gt;&lt;Author&gt;Simon&lt;/Author&gt;&lt;Year&gt;2002&lt;/Year&gt;&lt;RecNum&gt;363&lt;/RecNum&gt;&lt;record&gt;&lt;rec-number&gt;363&lt;/rec-number&gt;&lt;foreign-keys&gt;&lt;key app="EN" db-id="ex2x9xrwozzd02ezff1xv524tw5zvxaa9pxz" timestamp="1538927796"&gt;363&lt;/key&gt;&lt;key app="ENWeb" db-id=""&gt;0&lt;/key&gt;&lt;/foreign-keys&gt;&lt;ref-type name="Journal Article"&gt;17&lt;/ref-type&gt;&lt;contributors&gt;&lt;authors&gt;&lt;author&gt;Simon, Dominique&lt;/author&gt;&lt;author&gt;Adams, Alayne M.&lt;/author&gt;&lt;author&gt;Madhavan, Sangeetha&lt;/author&gt;&lt;/authors&gt;&lt;/contributors&gt;&lt;titles&gt;&lt;title&gt;Women’s Social Power, Child Nutrition and Poverty in Mali&lt;/title&gt;&lt;secondary-title&gt;Journal of Biosocial Science&lt;/secondary-title&gt;&lt;/titles&gt;&lt;periodical&gt;&lt;full-title&gt;Journal of biosocial science&lt;/full-title&gt;&lt;/periodical&gt;&lt;volume&gt;34&lt;/volume&gt;&lt;number&gt;02&lt;/number&gt;&lt;section&gt;193&lt;/section&gt;&lt;dates&gt;&lt;year&gt;2002&lt;/year&gt;&lt;/dates&gt;&lt;isbn&gt;0021-9320&amp;#xD;1469-7599&lt;/isbn&gt;&lt;urls&gt;&lt;/urls&gt;&lt;electronic-resource-num&gt;10.1017/s0021932002001931&lt;/electronic-resource-num&gt;&lt;/record&gt;&lt;/Cite&gt;&lt;/EndNote&gt;</w:instrText>
      </w:r>
      <w:r w:rsidR="002776B2" w:rsidRPr="00B4346E">
        <w:fldChar w:fldCharType="separate"/>
      </w:r>
      <w:r w:rsidR="00E73CB5" w:rsidRPr="00E73CB5">
        <w:rPr>
          <w:noProof/>
          <w:vertAlign w:val="superscript"/>
        </w:rPr>
        <w:t>14,28</w:t>
      </w:r>
      <w:r w:rsidR="002776B2" w:rsidRPr="00B4346E">
        <w:fldChar w:fldCharType="end"/>
      </w:r>
      <w:r w:rsidR="00762786">
        <w:t xml:space="preserve"> </w:t>
      </w:r>
    </w:p>
    <w:p w14:paraId="5605C116" w14:textId="77777777" w:rsidR="00741B2F" w:rsidRDefault="00741B2F" w:rsidP="00741B2F">
      <w:pPr>
        <w:spacing w:line="480" w:lineRule="auto"/>
      </w:pPr>
    </w:p>
    <w:p w14:paraId="61B63F0E" w14:textId="63AA3C3E" w:rsidR="002776B2" w:rsidRPr="00B4346E" w:rsidRDefault="00814CBE" w:rsidP="00741B2F">
      <w:pPr>
        <w:spacing w:line="480" w:lineRule="auto"/>
      </w:pPr>
      <w:r>
        <w:t>With few exceptions,</w:t>
      </w:r>
      <w:r w:rsidRPr="00B4346E">
        <w:fldChar w:fldCharType="begin">
          <w:fldData xml:space="preserve">PEVuZE5vdGU+PENpdGU+PEF1dGhvcj5TaWNoaW1iYTwvQXV0aG9yPjxZZWFyPjIwMTc8L1llYXI+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=
</w:fldData>
        </w:fldChar>
      </w:r>
      <w:r w:rsidR="00E73CB5">
        <w:instrText xml:space="preserve"> ADDIN EN.CITE </w:instrText>
      </w:r>
      <w:r w:rsidR="00E73CB5">
        <w:fldChar w:fldCharType="begin">
          <w:fldData xml:space="preserve">PEVuZE5vdGU+PENpdGU+PEF1dGhvcj5TaWNoaW1iYTwvQXV0aG9yPjxZZWFyPjIwMTc8L1llYXI+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=
</w:fldData>
        </w:fldChar>
      </w:r>
      <w:r w:rsidR="00E73CB5">
        <w:instrText xml:space="preserve"> ADDIN EN.CITE.DATA </w:instrText>
      </w:r>
      <w:r w:rsidR="00E73CB5">
        <w:fldChar w:fldCharType="end"/>
      </w:r>
      <w:r w:rsidRPr="00B4346E">
        <w:fldChar w:fldCharType="separate"/>
      </w:r>
      <w:r w:rsidR="00E73CB5" w:rsidRPr="00E73CB5">
        <w:rPr>
          <w:noProof/>
          <w:vertAlign w:val="superscript"/>
        </w:rPr>
        <w:t>29-33</w:t>
      </w:r>
      <w:r w:rsidRPr="00B4346E">
        <w:fldChar w:fldCharType="end"/>
      </w:r>
      <w:r w:rsidR="00FB17CB">
        <w:t xml:space="preserve"> t</w:t>
      </w:r>
      <w:r w:rsidR="001807D2" w:rsidRPr="00B4346E">
        <w:t xml:space="preserve">he majority of </w:t>
      </w:r>
      <w:r w:rsidR="00B86D73">
        <w:t xml:space="preserve">quantitative </w:t>
      </w:r>
      <w:r w:rsidR="001807D2" w:rsidRPr="00B4346E">
        <w:t xml:space="preserve">studies </w:t>
      </w:r>
      <w:r w:rsidR="00706846">
        <w:t xml:space="preserve">in LMIC </w:t>
      </w:r>
      <w:r w:rsidR="001807D2" w:rsidRPr="00B4346E">
        <w:t>o</w:t>
      </w:r>
      <w:r w:rsidR="00CD4247">
        <w:t>f grandmother</w:t>
      </w:r>
      <w:r w:rsidR="00EB6745">
        <w:t xml:space="preserve"> </w:t>
      </w:r>
      <w:r w:rsidR="00DD2FD0">
        <w:t xml:space="preserve">caregiving </w:t>
      </w:r>
      <w:r w:rsidR="001807D2" w:rsidRPr="00B4346E">
        <w:t>on child outcomes operationalize grandmother involvement</w:t>
      </w:r>
      <w:r>
        <w:t xml:space="preserve"> crudely</w:t>
      </w:r>
      <w:r w:rsidR="001807D2" w:rsidRPr="00B4346E">
        <w:t xml:space="preserve"> as household co-residence </w:t>
      </w:r>
      <w:r w:rsidR="005B5096">
        <w:t>with the</w:t>
      </w:r>
      <w:r w:rsidR="001807D2" w:rsidRPr="00B4346E">
        <w:t xml:space="preserve"> grandchild</w:t>
      </w:r>
      <w:r w:rsidR="001807D2" w:rsidRPr="00B4346E">
        <w:fldChar w:fldCharType="begin">
          <w:fldData xml:space="preserve">PEVuZE5vdGU+PENpdGU+PEF1dGhvcj5QdWxnYXJvbjwvQXV0aG9yPjxZZWFyPjIwMTY8L1llYXI+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</w:fldData>
        </w:fldChar>
      </w:r>
      <w:r w:rsidR="00E73CB5">
        <w:instrText xml:space="preserve"> ADDIN EN.CITE </w:instrText>
      </w:r>
      <w:r w:rsidR="00E73CB5">
        <w:fldChar w:fldCharType="begin">
          <w:fldData xml:space="preserve">PEVuZE5vdGU+PENpdGU+PEF1dGhvcj5QdWxnYXJvbjwvQXV0aG9yPjxZZWFyPjIwMTY8L1llYXI+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</w:fldData>
        </w:fldChar>
      </w:r>
      <w:r w:rsidR="00E73CB5">
        <w:instrText xml:space="preserve"> ADDIN EN.CITE.DATA </w:instrText>
      </w:r>
      <w:r w:rsidR="00E73CB5">
        <w:fldChar w:fldCharType="end"/>
      </w:r>
      <w:r w:rsidR="001807D2" w:rsidRPr="00B4346E">
        <w:fldChar w:fldCharType="separate"/>
      </w:r>
      <w:r w:rsidR="00E73CB5" w:rsidRPr="00E73CB5">
        <w:rPr>
          <w:noProof/>
          <w:vertAlign w:val="superscript"/>
        </w:rPr>
        <w:t>13,14,21,22,26,34,35</w:t>
      </w:r>
      <w:r w:rsidR="001807D2" w:rsidRPr="00B4346E">
        <w:fldChar w:fldCharType="end"/>
      </w:r>
      <w:r w:rsidR="001807D2" w:rsidRPr="00B4346E">
        <w:t xml:space="preserve"> or </w:t>
      </w:r>
      <w:r>
        <w:t>use proxies such as</w:t>
      </w:r>
      <w:r w:rsidR="001807D2" w:rsidRPr="00B4346E">
        <w:t xml:space="preserve"> whether the grandmother is still alive.</w:t>
      </w:r>
      <w:r w:rsidR="001807D2" w:rsidRPr="00B4346E">
        <w:fldChar w:fldCharType="begin">
          <w:fldData xml:space="preserve">PEVuZE5vdGU+PENpdGU+PEF1dGhvcj5HaWJzb248L0F1dGhvcj48WWVhcj4yMDA1PC9ZZWFyPjxS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</w:fldData>
        </w:fldChar>
      </w:r>
      <w:r w:rsidR="00E73CB5">
        <w:instrText xml:space="preserve"> ADDIN EN.CITE </w:instrText>
      </w:r>
      <w:r w:rsidR="00E73CB5">
        <w:fldChar w:fldCharType="begin">
          <w:fldData xml:space="preserve">PEVuZE5vdGU+PENpdGU+PEF1dGhvcj5HaWJzb248L0F1dGhvcj48WWVhcj4yMDA1PC9ZZWFyPjxS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</w:fldData>
        </w:fldChar>
      </w:r>
      <w:r w:rsidR="00E73CB5">
        <w:instrText xml:space="preserve"> ADDIN EN.CITE.DATA </w:instrText>
      </w:r>
      <w:r w:rsidR="00E73CB5">
        <w:fldChar w:fldCharType="end"/>
      </w:r>
      <w:r w:rsidR="001807D2" w:rsidRPr="00B4346E">
        <w:fldChar w:fldCharType="separate"/>
      </w:r>
      <w:r w:rsidR="00E73CB5" w:rsidRPr="00E73CB5">
        <w:rPr>
          <w:noProof/>
          <w:vertAlign w:val="superscript"/>
        </w:rPr>
        <w:t>25,36,37</w:t>
      </w:r>
      <w:r w:rsidR="001807D2" w:rsidRPr="00B4346E">
        <w:fldChar w:fldCharType="end"/>
      </w:r>
      <w:r w:rsidR="001807D2" w:rsidRPr="00B4346E">
        <w:t xml:space="preserve"> Though studies have illuminated the impacts of grandmother presence</w:t>
      </w:r>
      <w:r w:rsidR="001807D2">
        <w:t>,</w:t>
      </w:r>
      <w:r w:rsidR="001807D2" w:rsidRPr="00B4346E">
        <w:fldChar w:fldCharType="begin">
          <w:fldData xml:space="preserve">PEVuZE5vdGU+PENpdGU+PEF1dGhvcj5BdWJlbDwvQXV0aG9yPjxZZWFyPjIwMTI8L1llYXI+PFJl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</w:fldData>
        </w:fldChar>
      </w:r>
      <w:r w:rsidR="00E73CB5">
        <w:instrText xml:space="preserve"> ADDIN EN.CITE </w:instrText>
      </w:r>
      <w:r w:rsidR="00E73CB5">
        <w:fldChar w:fldCharType="begin">
          <w:fldData xml:space="preserve">PEVuZE5vdGU+PENpdGU+PEF1dGhvcj5BdWJlbDwvQXV0aG9yPjxZZWFyPjIwMTI8L1llYXI+PFJl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</w:fldData>
        </w:fldChar>
      </w:r>
      <w:r w:rsidR="00E73CB5">
        <w:instrText xml:space="preserve"> ADDIN EN.CITE.DATA </w:instrText>
      </w:r>
      <w:r w:rsidR="00E73CB5">
        <w:fldChar w:fldCharType="end"/>
      </w:r>
      <w:r w:rsidR="001807D2" w:rsidRPr="00B4346E">
        <w:fldChar w:fldCharType="separate"/>
      </w:r>
      <w:r w:rsidR="00E73CB5" w:rsidRPr="00E73CB5">
        <w:rPr>
          <w:noProof/>
          <w:vertAlign w:val="superscript"/>
        </w:rPr>
        <w:t>6,15,36-38</w:t>
      </w:r>
      <w:r w:rsidR="001807D2" w:rsidRPr="00B4346E">
        <w:fldChar w:fldCharType="end"/>
      </w:r>
      <w:r w:rsidR="001807D2" w:rsidRPr="00B4346E">
        <w:t xml:space="preserve"> these crude measures do not operationalize the type, frequency, or temporality of a grandmother’s involvement with child caregiving activities. </w:t>
      </w:r>
      <w:r w:rsidR="001807D2" w:rsidRPr="00EE26FD">
        <w:t xml:space="preserve">Moreover, the current literature focuses </w:t>
      </w:r>
      <w:r w:rsidR="001807D2" w:rsidRPr="006B1B7D">
        <w:t>on early life survival and early child and adolescent nutritional outcomes</w:t>
      </w:r>
      <w:r w:rsidR="001807D2" w:rsidRPr="006B1B7D">
        <w:fldChar w:fldCharType="begin">
          <w:fldData xml:space="preserve">PEVuZE5vdGU+PENpdGU+PEF1dGhvcj5TZWFyPC9BdXRob3I+PFllYXI+MjAwMDwvWWVhcj48UmVj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==
</w:fldData>
        </w:fldChar>
      </w:r>
      <w:r w:rsidR="00E73CB5">
        <w:instrText xml:space="preserve"> ADDIN EN.CITE </w:instrText>
      </w:r>
      <w:r w:rsidR="00E73CB5">
        <w:fldChar w:fldCharType="begin">
          <w:fldData xml:space="preserve">PEVuZE5vdGU+PENpdGU+PEF1dGhvcj5TZWFyPC9BdXRob3I+PFllYXI+MjAwMDwvWWVhcj48UmVj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==
</w:fldData>
        </w:fldChar>
      </w:r>
      <w:r w:rsidR="00E73CB5">
        <w:instrText xml:space="preserve"> ADDIN EN.CITE.DATA </w:instrText>
      </w:r>
      <w:r w:rsidR="00E73CB5">
        <w:fldChar w:fldCharType="end"/>
      </w:r>
      <w:r w:rsidR="001807D2" w:rsidRPr="006B1B7D">
        <w:fldChar w:fldCharType="separate"/>
      </w:r>
      <w:r w:rsidR="00E73CB5" w:rsidRPr="00E73CB5">
        <w:rPr>
          <w:noProof/>
          <w:vertAlign w:val="superscript"/>
        </w:rPr>
        <w:t>6,25,27,28,36,37,39-41</w:t>
      </w:r>
      <w:r w:rsidR="001807D2" w:rsidRPr="006B1B7D">
        <w:fldChar w:fldCharType="end"/>
      </w:r>
      <w:r w:rsidR="001807D2" w:rsidRPr="006B1B7D">
        <w:t xml:space="preserve"> or educational participation</w:t>
      </w:r>
      <w:r w:rsidR="00617D14">
        <w:t>;</w:t>
      </w:r>
      <w:r w:rsidR="001807D2" w:rsidRPr="006B1B7D">
        <w:fldChar w:fldCharType="begin">
          <w:fldData xml:space="preserve">PEVuZE5vdGU+PENpdGU+PEF1dGhvcj5TY2hyaWpuZXI8L0F1dGhvcj48WWVhcj4yMDE4PC9ZZWFy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</w:fldData>
        </w:fldChar>
      </w:r>
      <w:r w:rsidR="00E73CB5">
        <w:instrText xml:space="preserve"> ADDIN EN.CITE </w:instrText>
      </w:r>
      <w:r w:rsidR="00E73CB5">
        <w:fldChar w:fldCharType="begin">
          <w:fldData xml:space="preserve">PEVuZE5vdGU+PENpdGU+PEF1dGhvcj5TY2hyaWpuZXI8L0F1dGhvcj48WWVhcj4yMDE4PC9ZZWFy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</w:fldData>
        </w:fldChar>
      </w:r>
      <w:r w:rsidR="00E73CB5">
        <w:instrText xml:space="preserve"> ADDIN EN.CITE.DATA </w:instrText>
      </w:r>
      <w:r w:rsidR="00E73CB5">
        <w:fldChar w:fldCharType="end"/>
      </w:r>
      <w:r w:rsidR="001807D2" w:rsidRPr="006B1B7D">
        <w:fldChar w:fldCharType="separate"/>
      </w:r>
      <w:r w:rsidR="00E73CB5" w:rsidRPr="00E73CB5">
        <w:rPr>
          <w:noProof/>
          <w:vertAlign w:val="superscript"/>
        </w:rPr>
        <w:t>26,42-45</w:t>
      </w:r>
      <w:r w:rsidR="001807D2" w:rsidRPr="006B1B7D">
        <w:fldChar w:fldCharType="end"/>
      </w:r>
      <w:r w:rsidR="001807D2" w:rsidRPr="00B4346E">
        <w:t xml:space="preserve"> </w:t>
      </w:r>
      <w:r w:rsidR="00617D14">
        <w:t>however,</w:t>
      </w:r>
      <w:r w:rsidR="00602036">
        <w:t xml:space="preserve"> </w:t>
      </w:r>
      <w:r w:rsidR="001D46F3">
        <w:t>with some exceptions</w:t>
      </w:r>
      <w:r w:rsidR="00602036">
        <w:t>,</w:t>
      </w:r>
      <w:r w:rsidR="00602036">
        <w:fldChar w:fldCharType="begin">
          <w:fldData xml:space="preserve">PEVuZE5vdGU+PENpdGU+PEF1dGhvcj5ZdWU8L0F1dGhvcj48WWVhcj4yMDE5PC9ZZWFyPjxSZWNO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</w:fldData>
        </w:fldChar>
      </w:r>
      <w:r w:rsidR="00E73CB5">
        <w:instrText xml:space="preserve"> ADDIN EN.CITE </w:instrText>
      </w:r>
      <w:r w:rsidR="00E73CB5">
        <w:fldChar w:fldCharType="begin">
          <w:fldData xml:space="preserve">PEVuZE5vdGU+PENpdGU+PEF1dGhvcj5ZdWU8L0F1dGhvcj48WWVhcj4yMDE5PC9ZZWFyPjxSZWNO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</w:fldData>
        </w:fldChar>
      </w:r>
      <w:r w:rsidR="00E73CB5">
        <w:instrText xml:space="preserve"> ADDIN EN.CITE.DATA </w:instrText>
      </w:r>
      <w:r w:rsidR="00E73CB5">
        <w:fldChar w:fldCharType="end"/>
      </w:r>
      <w:r w:rsidR="00602036">
        <w:fldChar w:fldCharType="separate"/>
      </w:r>
      <w:r w:rsidR="00E73CB5" w:rsidRPr="00E73CB5">
        <w:rPr>
          <w:noProof/>
          <w:vertAlign w:val="superscript"/>
        </w:rPr>
        <w:t>31,33,35</w:t>
      </w:r>
      <w:r w:rsidR="00602036">
        <w:fldChar w:fldCharType="end"/>
      </w:r>
      <w:r w:rsidR="001807D2" w:rsidRPr="00B4346E">
        <w:t xml:space="preserve"> early child development </w:t>
      </w:r>
      <w:r w:rsidR="00FA04D4">
        <w:t>from 0-2 years</w:t>
      </w:r>
      <w:r w:rsidR="00617D14">
        <w:t xml:space="preserve"> has </w:t>
      </w:r>
      <w:r w:rsidR="00370E86">
        <w:t>rarely</w:t>
      </w:r>
      <w:r w:rsidR="00617D14">
        <w:t xml:space="preserve"> been investigated</w:t>
      </w:r>
      <w:r w:rsidR="001807D2" w:rsidRPr="00B4346E">
        <w:t xml:space="preserve"> as a primary outcome. </w:t>
      </w:r>
      <w:r w:rsidR="00FE7F9A">
        <w:t>The</w:t>
      </w:r>
      <w:r w:rsidR="001E78EF">
        <w:t>refore, the</w:t>
      </w:r>
      <w:r w:rsidR="00FE7F9A">
        <w:t xml:space="preserve"> present study </w:t>
      </w:r>
      <w:r w:rsidR="00C22BE0">
        <w:t>described grandmother involvement in caregiving and</w:t>
      </w:r>
      <w:r w:rsidR="002776B2" w:rsidRPr="00B4346E">
        <w:t xml:space="preserve"> examine</w:t>
      </w:r>
      <w:r w:rsidR="002637E4">
        <w:t>d</w:t>
      </w:r>
      <w:r w:rsidR="002776B2" w:rsidRPr="00B4346E">
        <w:t xml:space="preserve"> the </w:t>
      </w:r>
      <w:r w:rsidR="005021A7">
        <w:t>role</w:t>
      </w:r>
      <w:r w:rsidR="002776B2" w:rsidRPr="00B4346E">
        <w:t xml:space="preserve"> of grandmother involvement on </w:t>
      </w:r>
      <w:r w:rsidR="002776B2" w:rsidRPr="00B4346E">
        <w:lastRenderedPageBreak/>
        <w:t>child growth and development</w:t>
      </w:r>
      <w:r w:rsidR="002C5A14">
        <w:t xml:space="preserve"> in rural Pakistan,</w:t>
      </w:r>
      <w:r w:rsidR="00EA4B27" w:rsidRPr="00B4346E">
        <w:t xml:space="preserve"> </w:t>
      </w:r>
      <w:r w:rsidR="00502574">
        <w:t xml:space="preserve">cross-sectionally and </w:t>
      </w:r>
      <w:r w:rsidR="00572BC3">
        <w:t xml:space="preserve">longitudinally </w:t>
      </w:r>
      <w:r w:rsidR="00EA4B27" w:rsidRPr="00B4346E">
        <w:t>in the first two years of life</w:t>
      </w:r>
      <w:r w:rsidR="002776B2" w:rsidRPr="00B4346E">
        <w:t xml:space="preserve">.  </w:t>
      </w:r>
    </w:p>
    <w:p w14:paraId="0F923BBD" w14:textId="3262F109" w:rsidR="002F0B44" w:rsidRPr="00B4346E" w:rsidRDefault="002F0B44" w:rsidP="001748DE">
      <w:pPr>
        <w:spacing w:line="480" w:lineRule="auto"/>
        <w:rPr>
          <w:b/>
        </w:rPr>
      </w:pPr>
    </w:p>
    <w:p w14:paraId="18C5B373" w14:textId="16F43FC6" w:rsidR="002F0B44" w:rsidRPr="00B4346E" w:rsidRDefault="00A30E13" w:rsidP="001748DE">
      <w:pPr>
        <w:spacing w:line="480" w:lineRule="auto"/>
        <w:rPr>
          <w:b/>
        </w:rPr>
      </w:pPr>
      <w:r w:rsidRPr="00B4346E">
        <w:rPr>
          <w:b/>
        </w:rPr>
        <w:t>METHODS</w:t>
      </w:r>
    </w:p>
    <w:p w14:paraId="0314EECD" w14:textId="47DA1C84" w:rsidR="002F42BF" w:rsidRPr="00B4346E" w:rsidRDefault="00F65FF1" w:rsidP="001748DE">
      <w:pPr>
        <w:spacing w:line="480" w:lineRule="auto"/>
        <w:rPr>
          <w:bCs/>
        </w:rPr>
      </w:pPr>
      <w:r w:rsidRPr="00B4346E">
        <w:rPr>
          <w:i/>
        </w:rPr>
        <w:t>Study design</w:t>
      </w:r>
      <w:r w:rsidR="00C212A1">
        <w:rPr>
          <w:i/>
        </w:rPr>
        <w:t xml:space="preserve"> and participants</w:t>
      </w:r>
    </w:p>
    <w:p w14:paraId="25A364FB" w14:textId="591E444B" w:rsidR="00F65FF1" w:rsidRPr="00B4346E" w:rsidRDefault="00F65FF1" w:rsidP="00741B2F">
      <w:pPr>
        <w:spacing w:line="480" w:lineRule="auto"/>
        <w:rPr>
          <w:bCs/>
        </w:rPr>
      </w:pPr>
      <w:r w:rsidRPr="00B4346E">
        <w:rPr>
          <w:bCs/>
        </w:rPr>
        <w:t>Data</w:t>
      </w:r>
      <w:r w:rsidR="00C31F82">
        <w:rPr>
          <w:bCs/>
        </w:rPr>
        <w:t xml:space="preserve"> for this observational study</w:t>
      </w:r>
      <w:r w:rsidRPr="00B4346E">
        <w:rPr>
          <w:bCs/>
        </w:rPr>
        <w:t xml:space="preserve"> come from the </w:t>
      </w:r>
      <w:proofErr w:type="spellStart"/>
      <w:r w:rsidRPr="00B4346E">
        <w:rPr>
          <w:bCs/>
        </w:rPr>
        <w:t>Bachpan</w:t>
      </w:r>
      <w:proofErr w:type="spellEnd"/>
      <w:r w:rsidRPr="00B4346E">
        <w:rPr>
          <w:bCs/>
        </w:rPr>
        <w:t xml:space="preserve"> </w:t>
      </w:r>
      <w:r w:rsidR="0003255E">
        <w:rPr>
          <w:bCs/>
        </w:rPr>
        <w:t>Cohort</w:t>
      </w:r>
      <w:r w:rsidRPr="00B4346E">
        <w:rPr>
          <w:bCs/>
        </w:rPr>
        <w:t xml:space="preserve">, a </w:t>
      </w:r>
      <w:r w:rsidR="004A74C7">
        <w:rPr>
          <w:bCs/>
        </w:rPr>
        <w:t xml:space="preserve">cluster randomized </w:t>
      </w:r>
      <w:r w:rsidR="00AF403B" w:rsidRPr="00B4346E">
        <w:rPr>
          <w:bCs/>
        </w:rPr>
        <w:t>perinatal depression</w:t>
      </w:r>
      <w:r w:rsidRPr="00B4346E">
        <w:rPr>
          <w:bCs/>
        </w:rPr>
        <w:t xml:space="preserve"> trial </w:t>
      </w:r>
      <w:r w:rsidR="00504192">
        <w:rPr>
          <w:bCs/>
        </w:rPr>
        <w:t xml:space="preserve">nested in a birth cohort </w:t>
      </w:r>
      <w:r w:rsidRPr="00B4346E">
        <w:rPr>
          <w:bCs/>
        </w:rPr>
        <w:t xml:space="preserve">in Pakistan. </w:t>
      </w:r>
      <w:r w:rsidR="004015FA" w:rsidRPr="00B4346E">
        <w:rPr>
          <w:color w:val="000000"/>
        </w:rPr>
        <w:t>A detailed description of the study design and sampling is available elsewhere.</w:t>
      </w:r>
      <w:r w:rsidR="004015FA" w:rsidRPr="00B4346E">
        <w:rPr>
          <w:color w:val="000000"/>
        </w:rPr>
        <w:fldChar w:fldCharType="begin">
          <w:fldData xml:space="preserve">PEVuZE5vdGU+PENpdGU+PEF1dGhvcj5UdXJuZXI8L0F1dGhvcj48WWVhcj4yMDE2PC9ZZWFyPjxS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0MjwvcGFnZXM+PHZvbHVtZT4x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</w:fldData>
        </w:fldChar>
      </w:r>
      <w:r w:rsidR="00E73CB5">
        <w:rPr>
          <w:color w:val="000000"/>
        </w:rPr>
        <w:instrText xml:space="preserve"> ADDIN EN.CITE </w:instrText>
      </w:r>
      <w:r w:rsidR="00E73CB5">
        <w:rPr>
          <w:color w:val="000000"/>
        </w:rPr>
        <w:fldChar w:fldCharType="begin">
          <w:fldData xml:space="preserve">PEVuZE5vdGU+PENpdGU+PEF1dGhvcj5UdXJuZXI8L0F1dGhvcj48WWVhcj4yMDE2PC9ZZWFyPjxS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</w:fldData>
        </w:fldChar>
      </w:r>
      <w:r w:rsidR="00E73CB5">
        <w:rPr>
          <w:color w:val="000000"/>
        </w:rPr>
        <w:instrText xml:space="preserve"> ADDIN EN.CITE.DATA </w:instrText>
      </w:r>
      <w:r w:rsidR="00E73CB5">
        <w:rPr>
          <w:color w:val="000000"/>
        </w:rPr>
      </w:r>
      <w:r w:rsidR="00E73CB5">
        <w:rPr>
          <w:color w:val="000000"/>
        </w:rPr>
        <w:fldChar w:fldCharType="end"/>
      </w:r>
      <w:r w:rsidR="004015FA" w:rsidRPr="00B4346E">
        <w:rPr>
          <w:color w:val="000000"/>
        </w:rPr>
      </w:r>
      <w:r w:rsidR="004015FA" w:rsidRPr="00B4346E">
        <w:rPr>
          <w:color w:val="000000"/>
        </w:rPr>
        <w:fldChar w:fldCharType="separate"/>
      </w:r>
      <w:r w:rsidR="00E73CB5" w:rsidRPr="00E73CB5">
        <w:rPr>
          <w:noProof/>
          <w:color w:val="000000"/>
          <w:vertAlign w:val="superscript"/>
        </w:rPr>
        <w:t>46,47</w:t>
      </w:r>
      <w:r w:rsidR="004015FA" w:rsidRPr="00B4346E">
        <w:rPr>
          <w:color w:val="000000"/>
        </w:rPr>
        <w:fldChar w:fldCharType="end"/>
      </w:r>
      <w:r w:rsidR="004015FA">
        <w:rPr>
          <w:color w:val="000000"/>
        </w:rPr>
        <w:t xml:space="preserve"> Briefly, a</w:t>
      </w:r>
      <w:r w:rsidR="00AF403B" w:rsidRPr="00B4346E">
        <w:rPr>
          <w:color w:val="000000"/>
        </w:rPr>
        <w:t xml:space="preserve">ll pregnant women in the third trimester living in the </w:t>
      </w:r>
      <w:r w:rsidR="00CD73D7">
        <w:rPr>
          <w:color w:val="000000"/>
        </w:rPr>
        <w:t xml:space="preserve">40 village clusters </w:t>
      </w:r>
      <w:r w:rsidR="003B3920">
        <w:rPr>
          <w:color w:val="000000"/>
        </w:rPr>
        <w:t xml:space="preserve">of the </w:t>
      </w:r>
      <w:r w:rsidR="00CD47A7" w:rsidRPr="00B4346E">
        <w:rPr>
          <w:color w:val="000000"/>
        </w:rPr>
        <w:t xml:space="preserve">study </w:t>
      </w:r>
      <w:r w:rsidR="003E59A4">
        <w:rPr>
          <w:color w:val="000000"/>
        </w:rPr>
        <w:t>area</w:t>
      </w:r>
      <w:r w:rsidR="003E59A4" w:rsidRPr="00B4346E">
        <w:rPr>
          <w:color w:val="000000"/>
        </w:rPr>
        <w:t xml:space="preserve"> </w:t>
      </w:r>
      <w:r w:rsidR="00AF403B" w:rsidRPr="00B4346E">
        <w:rPr>
          <w:color w:val="000000"/>
        </w:rPr>
        <w:t>were screened for depression using the Patient Health Questionnaire (PHQ-9).</w:t>
      </w:r>
      <w:r w:rsidR="00256CFD" w:rsidRPr="00B4346E">
        <w:rPr>
          <w:color w:val="000000"/>
        </w:rPr>
        <w:fldChar w:fldCharType="begin">
          <w:fldData xml:space="preserve">PEVuZE5vdGU+PENpdGU+PEF1dGhvcj5Lcm9lbmtlPC9BdXRob3I+PFllYXI+MjAwMTwvWWVhcj48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</w:fldData>
        </w:fldChar>
      </w:r>
      <w:r w:rsidR="00E73CB5">
        <w:rPr>
          <w:color w:val="000000"/>
        </w:rPr>
        <w:instrText xml:space="preserve"> ADDIN EN.CITE </w:instrText>
      </w:r>
      <w:r w:rsidR="00E73CB5">
        <w:rPr>
          <w:color w:val="000000"/>
        </w:rPr>
        <w:fldChar w:fldCharType="begin">
          <w:fldData xml:space="preserve">PEVuZE5vdGU+PENpdGU+PEF1dGhvcj5Lcm9lbmtlPC9BdXRob3I+PFllYXI+MjAwMTwvWWVhcj48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</w:fldData>
        </w:fldChar>
      </w:r>
      <w:r w:rsidR="00E73CB5">
        <w:rPr>
          <w:color w:val="000000"/>
        </w:rPr>
        <w:instrText xml:space="preserve"> ADDIN EN.CITE.DATA </w:instrText>
      </w:r>
      <w:r w:rsidR="00E73CB5">
        <w:rPr>
          <w:color w:val="000000"/>
        </w:rPr>
      </w:r>
      <w:r w:rsidR="00E73CB5">
        <w:rPr>
          <w:color w:val="000000"/>
        </w:rPr>
        <w:fldChar w:fldCharType="end"/>
      </w:r>
      <w:r w:rsidR="00256CFD" w:rsidRPr="00B4346E">
        <w:rPr>
          <w:color w:val="000000"/>
        </w:rPr>
      </w:r>
      <w:r w:rsidR="00256CFD" w:rsidRPr="00B4346E">
        <w:rPr>
          <w:color w:val="000000"/>
        </w:rPr>
        <w:fldChar w:fldCharType="separate"/>
      </w:r>
      <w:r w:rsidR="00E73CB5" w:rsidRPr="00E73CB5">
        <w:rPr>
          <w:noProof/>
          <w:color w:val="000000"/>
          <w:vertAlign w:val="superscript"/>
        </w:rPr>
        <w:t>46,48,49</w:t>
      </w:r>
      <w:r w:rsidR="00256CFD" w:rsidRPr="00B4346E">
        <w:rPr>
          <w:color w:val="000000"/>
        </w:rPr>
        <w:fldChar w:fldCharType="end"/>
      </w:r>
      <w:r w:rsidR="00AF403B" w:rsidRPr="00B4346E">
        <w:rPr>
          <w:color w:val="000000"/>
        </w:rPr>
        <w:t xml:space="preserve"> Every woman who </w:t>
      </w:r>
      <w:r w:rsidR="00E9484F">
        <w:rPr>
          <w:color w:val="000000"/>
        </w:rPr>
        <w:t>screened positive</w:t>
      </w:r>
      <w:r w:rsidR="003B3920">
        <w:rPr>
          <w:color w:val="000000"/>
        </w:rPr>
        <w:t xml:space="preserve"> (PHQ-9</w:t>
      </w:r>
      <w:r w:rsidR="003B3920">
        <w:rPr>
          <w:color w:val="000000"/>
        </w:rPr>
        <w:sym w:font="Symbol" w:char="F0B3"/>
      </w:r>
      <w:r w:rsidR="003B3920">
        <w:rPr>
          <w:color w:val="000000"/>
        </w:rPr>
        <w:t>10)</w:t>
      </w:r>
      <w:r w:rsidR="00AF403B" w:rsidRPr="00B4346E">
        <w:rPr>
          <w:color w:val="000000"/>
        </w:rPr>
        <w:t xml:space="preserve"> was invited to participate</w:t>
      </w:r>
      <w:r w:rsidR="00E9484F">
        <w:rPr>
          <w:color w:val="000000"/>
        </w:rPr>
        <w:t xml:space="preserve"> in the trial portion</w:t>
      </w:r>
      <w:r w:rsidR="004015FA">
        <w:rPr>
          <w:color w:val="000000"/>
        </w:rPr>
        <w:t xml:space="preserve"> (n=570)</w:t>
      </w:r>
      <w:r w:rsidR="00AF403B" w:rsidRPr="00B4346E">
        <w:rPr>
          <w:color w:val="000000"/>
        </w:rPr>
        <w:t xml:space="preserve"> and </w:t>
      </w:r>
      <w:r w:rsidR="008562A2" w:rsidRPr="00B4346E">
        <w:rPr>
          <w:color w:val="000000"/>
        </w:rPr>
        <w:t xml:space="preserve">the next woman in the same village who </w:t>
      </w:r>
      <w:r w:rsidR="00E9484F">
        <w:rPr>
          <w:color w:val="000000"/>
        </w:rPr>
        <w:t>screened negative</w:t>
      </w:r>
      <w:r w:rsidR="003B3920">
        <w:rPr>
          <w:color w:val="000000"/>
        </w:rPr>
        <w:t xml:space="preserve"> (PHQ-9&lt;10)</w:t>
      </w:r>
      <w:r w:rsidR="001C5B72" w:rsidRPr="00B4346E">
        <w:rPr>
          <w:color w:val="000000"/>
        </w:rPr>
        <w:t xml:space="preserve"> </w:t>
      </w:r>
      <w:r w:rsidR="00462241" w:rsidRPr="00B4346E">
        <w:rPr>
          <w:color w:val="000000"/>
        </w:rPr>
        <w:t>was</w:t>
      </w:r>
      <w:r w:rsidR="00AF403B" w:rsidRPr="00B4346E">
        <w:rPr>
          <w:color w:val="000000"/>
        </w:rPr>
        <w:t xml:space="preserve"> asked to participate </w:t>
      </w:r>
      <w:r w:rsidR="00E9484F">
        <w:rPr>
          <w:color w:val="000000"/>
        </w:rPr>
        <w:t>in the cohort only portion</w:t>
      </w:r>
      <w:r w:rsidR="004015FA">
        <w:rPr>
          <w:color w:val="000000"/>
        </w:rPr>
        <w:t xml:space="preserve"> (n=584)</w:t>
      </w:r>
      <w:r w:rsidR="001C2FAE">
        <w:rPr>
          <w:color w:val="000000"/>
        </w:rPr>
        <w:t xml:space="preserve"> to create a non-depressed comparison</w:t>
      </w:r>
      <w:r w:rsidR="00AF403B" w:rsidRPr="00B4346E">
        <w:rPr>
          <w:color w:val="000000"/>
        </w:rPr>
        <w:t xml:space="preserve">. </w:t>
      </w:r>
      <w:r w:rsidR="003356BC" w:rsidRPr="00B4346E">
        <w:rPr>
          <w:bCs/>
        </w:rPr>
        <w:t>Given the unequal probabilities of selection</w:t>
      </w:r>
      <w:r w:rsidR="0013559A">
        <w:rPr>
          <w:bCs/>
        </w:rPr>
        <w:t xml:space="preserve"> into the study</w:t>
      </w:r>
      <w:r w:rsidR="003356BC" w:rsidRPr="00B4346E">
        <w:rPr>
          <w:bCs/>
        </w:rPr>
        <w:t xml:space="preserve">, sampling weights </w:t>
      </w:r>
      <w:r w:rsidR="00FD681B" w:rsidRPr="00B4346E">
        <w:rPr>
          <w:bCs/>
        </w:rPr>
        <w:t xml:space="preserve">were </w:t>
      </w:r>
      <w:r w:rsidR="000506EC">
        <w:rPr>
          <w:bCs/>
        </w:rPr>
        <w:t>created</w:t>
      </w:r>
      <w:r w:rsidR="00EF507F" w:rsidRPr="00B4346E">
        <w:rPr>
          <w:bCs/>
        </w:rPr>
        <w:t xml:space="preserve"> </w:t>
      </w:r>
      <w:r w:rsidR="00FD681B" w:rsidRPr="00B4346E">
        <w:rPr>
          <w:bCs/>
        </w:rPr>
        <w:t>to represent the underlying population of pregnant women in the area.</w:t>
      </w:r>
      <w:r w:rsidR="00321EB2" w:rsidRPr="00B4346E">
        <w:rPr>
          <w:bCs/>
        </w:rPr>
        <w:t xml:space="preserve"> </w:t>
      </w:r>
      <w:r w:rsidR="000506EC">
        <w:rPr>
          <w:rFonts w:ascii="Times" w:hAnsi="Times" w:cs="Times"/>
          <w:color w:val="000000" w:themeColor="text1"/>
        </w:rPr>
        <w:t xml:space="preserve">Cluster-specific weights for </w:t>
      </w:r>
      <w:r w:rsidR="00EF507F" w:rsidRPr="005139FC">
        <w:rPr>
          <w:rFonts w:ascii="Times" w:hAnsi="Times" w:cs="Times"/>
          <w:color w:val="000000" w:themeColor="text1"/>
        </w:rPr>
        <w:t>non-depressed women</w:t>
      </w:r>
      <w:r w:rsidR="000506EC">
        <w:rPr>
          <w:rFonts w:ascii="Times" w:hAnsi="Times" w:cs="Times"/>
          <w:color w:val="000000" w:themeColor="text1"/>
        </w:rPr>
        <w:t xml:space="preserve"> were generated </w:t>
      </w:r>
      <w:r w:rsidR="00FA3296">
        <w:rPr>
          <w:rFonts w:ascii="Times" w:hAnsi="Times" w:cs="Times"/>
          <w:color w:val="000000" w:themeColor="text1"/>
        </w:rPr>
        <w:t>based on their sampling fraction (i.e.</w:t>
      </w:r>
      <w:r w:rsidR="000506EC">
        <w:rPr>
          <w:rFonts w:ascii="Times" w:hAnsi="Times" w:cs="Times"/>
          <w:color w:val="000000" w:themeColor="text1"/>
        </w:rPr>
        <w:t xml:space="preserve"> the inverse of the proportion of non-depressed women screened and </w:t>
      </w:r>
      <w:r w:rsidR="00B155DF">
        <w:rPr>
          <w:rFonts w:ascii="Times" w:hAnsi="Times" w:cs="Times"/>
          <w:color w:val="000000" w:themeColor="text1"/>
        </w:rPr>
        <w:t>then enrolled in the study</w:t>
      </w:r>
      <w:r w:rsidR="00FA3296">
        <w:rPr>
          <w:rFonts w:ascii="Times" w:hAnsi="Times" w:cs="Times"/>
          <w:color w:val="000000" w:themeColor="text1"/>
        </w:rPr>
        <w:t>)</w:t>
      </w:r>
      <w:r w:rsidR="00B155DF">
        <w:rPr>
          <w:rFonts w:ascii="Times" w:hAnsi="Times" w:cs="Times"/>
          <w:color w:val="000000" w:themeColor="text1"/>
        </w:rPr>
        <w:t xml:space="preserve">. </w:t>
      </w:r>
      <w:r w:rsidR="000506EC">
        <w:rPr>
          <w:rFonts w:ascii="Times" w:hAnsi="Times" w:cs="Times"/>
          <w:color w:val="000000" w:themeColor="text1"/>
        </w:rPr>
        <w:t>All non-depressed women in a cluster were assigned the same weight.</w:t>
      </w:r>
      <w:r w:rsidR="00FA3296">
        <w:rPr>
          <w:rFonts w:ascii="Times" w:hAnsi="Times" w:cs="Times"/>
          <w:color w:val="000000" w:themeColor="text1"/>
        </w:rPr>
        <w:t xml:space="preserve"> </w:t>
      </w:r>
      <w:r w:rsidR="000506EC">
        <w:rPr>
          <w:rFonts w:ascii="Times" w:hAnsi="Times" w:cs="Times"/>
          <w:color w:val="000000" w:themeColor="text1"/>
        </w:rPr>
        <w:t xml:space="preserve">Depressed women were all invited to participate and </w:t>
      </w:r>
      <w:r w:rsidR="00FA3296">
        <w:rPr>
          <w:rFonts w:ascii="Times" w:hAnsi="Times" w:cs="Times"/>
          <w:color w:val="000000" w:themeColor="text1"/>
        </w:rPr>
        <w:t xml:space="preserve">therefore, </w:t>
      </w:r>
      <w:r w:rsidR="000506EC">
        <w:rPr>
          <w:rFonts w:ascii="Times" w:hAnsi="Times" w:cs="Times"/>
          <w:color w:val="000000" w:themeColor="text1"/>
        </w:rPr>
        <w:t>received a weight of 1.</w:t>
      </w:r>
      <w:r w:rsidR="00EF507F" w:rsidRPr="00B4346E">
        <w:rPr>
          <w:bCs/>
        </w:rPr>
        <w:t xml:space="preserve"> </w:t>
      </w:r>
      <w:r w:rsidR="00321EB2" w:rsidRPr="00B4346E">
        <w:rPr>
          <w:bCs/>
        </w:rPr>
        <w:t xml:space="preserve">Women were interviewed at baseline </w:t>
      </w:r>
      <w:r w:rsidR="0078790F" w:rsidRPr="00B4346E">
        <w:rPr>
          <w:bCs/>
        </w:rPr>
        <w:t>in th</w:t>
      </w:r>
      <w:r w:rsidR="000773A9" w:rsidRPr="00B4346E">
        <w:rPr>
          <w:bCs/>
        </w:rPr>
        <w:t>e</w:t>
      </w:r>
      <w:r w:rsidR="0078790F" w:rsidRPr="00B4346E">
        <w:rPr>
          <w:bCs/>
        </w:rPr>
        <w:t xml:space="preserve"> t</w:t>
      </w:r>
      <w:r w:rsidR="00321EB2" w:rsidRPr="00B4346E">
        <w:rPr>
          <w:bCs/>
        </w:rPr>
        <w:t>hird trimester</w:t>
      </w:r>
      <w:r w:rsidR="00054A65">
        <w:rPr>
          <w:bCs/>
        </w:rPr>
        <w:t xml:space="preserve"> (n=1,154)</w:t>
      </w:r>
      <w:r w:rsidR="001C77B6" w:rsidRPr="00B4346E">
        <w:rPr>
          <w:bCs/>
        </w:rPr>
        <w:t xml:space="preserve"> and followed up at</w:t>
      </w:r>
      <w:r w:rsidR="00321EB2" w:rsidRPr="00B4346E">
        <w:rPr>
          <w:bCs/>
        </w:rPr>
        <w:t xml:space="preserve"> </w:t>
      </w:r>
      <w:r w:rsidR="00D63902">
        <w:rPr>
          <w:bCs/>
        </w:rPr>
        <w:t>3</w:t>
      </w:r>
      <w:r w:rsidR="00321EB2" w:rsidRPr="00B4346E">
        <w:rPr>
          <w:bCs/>
        </w:rPr>
        <w:t xml:space="preserve">, </w:t>
      </w:r>
      <w:r w:rsidR="00D63902">
        <w:rPr>
          <w:bCs/>
        </w:rPr>
        <w:t>6</w:t>
      </w:r>
      <w:r w:rsidR="001C77B6" w:rsidRPr="00B4346E">
        <w:rPr>
          <w:bCs/>
        </w:rPr>
        <w:t xml:space="preserve">, </w:t>
      </w:r>
      <w:r w:rsidR="00321EB2" w:rsidRPr="00B4346E">
        <w:rPr>
          <w:bCs/>
        </w:rPr>
        <w:t>12, and 24 months postpartum.</w:t>
      </w:r>
      <w:r w:rsidR="004015FA">
        <w:rPr>
          <w:bCs/>
        </w:rPr>
        <w:t xml:space="preserve"> There was no differential loss-to-follow-up by treatment arm.</w:t>
      </w:r>
      <w:r w:rsidR="00C107F8">
        <w:rPr>
          <w:bCs/>
        </w:rPr>
        <w:t xml:space="preserve"> </w:t>
      </w:r>
      <w:r w:rsidR="00870FDC" w:rsidRPr="00B4346E">
        <w:rPr>
          <w:bCs/>
        </w:rPr>
        <w:t>We utilized</w:t>
      </w:r>
      <w:r w:rsidR="002A50E6" w:rsidRPr="00B4346E">
        <w:rPr>
          <w:bCs/>
        </w:rPr>
        <w:t xml:space="preserve"> data</w:t>
      </w:r>
      <w:r w:rsidR="00D64643" w:rsidRPr="00B4346E">
        <w:rPr>
          <w:bCs/>
        </w:rPr>
        <w:t xml:space="preserve"> on</w:t>
      </w:r>
      <w:r w:rsidR="002A50E6" w:rsidRPr="00B4346E">
        <w:rPr>
          <w:bCs/>
        </w:rPr>
        <w:t xml:space="preserve"> participants</w:t>
      </w:r>
      <w:r w:rsidR="00870FDC" w:rsidRPr="00B4346E">
        <w:rPr>
          <w:bCs/>
        </w:rPr>
        <w:t xml:space="preserve"> with </w:t>
      </w:r>
      <w:r w:rsidR="00994E52">
        <w:rPr>
          <w:bCs/>
        </w:rPr>
        <w:t xml:space="preserve">3- and 12-month </w:t>
      </w:r>
      <w:r w:rsidR="00870FDC" w:rsidRPr="00B4346E">
        <w:rPr>
          <w:bCs/>
        </w:rPr>
        <w:t xml:space="preserve">grandmother involvement </w:t>
      </w:r>
      <w:r w:rsidR="00D64643" w:rsidRPr="00B4346E">
        <w:rPr>
          <w:bCs/>
        </w:rPr>
        <w:t>and outcome data</w:t>
      </w:r>
      <w:r w:rsidR="00A76F70">
        <w:rPr>
          <w:bCs/>
        </w:rPr>
        <w:t xml:space="preserve"> </w:t>
      </w:r>
      <w:r w:rsidR="00D64643" w:rsidRPr="00B4346E">
        <w:rPr>
          <w:bCs/>
        </w:rPr>
        <w:t>collected at 12</w:t>
      </w:r>
      <w:r w:rsidR="00851CDA">
        <w:rPr>
          <w:bCs/>
        </w:rPr>
        <w:t>-</w:t>
      </w:r>
      <w:r w:rsidR="00D64643" w:rsidRPr="00B4346E">
        <w:rPr>
          <w:bCs/>
        </w:rPr>
        <w:t xml:space="preserve"> and 24</w:t>
      </w:r>
      <w:r w:rsidR="00851CDA">
        <w:rPr>
          <w:bCs/>
        </w:rPr>
        <w:t>-</w:t>
      </w:r>
      <w:r w:rsidR="00D64643" w:rsidRPr="00B4346E">
        <w:rPr>
          <w:bCs/>
        </w:rPr>
        <w:t>month</w:t>
      </w:r>
      <w:r w:rsidR="00987C3F">
        <w:rPr>
          <w:bCs/>
        </w:rPr>
        <w:t xml:space="preserve"> interviews</w:t>
      </w:r>
      <w:r w:rsidR="00366E6C">
        <w:rPr>
          <w:bCs/>
        </w:rPr>
        <w:t>.</w:t>
      </w:r>
    </w:p>
    <w:p w14:paraId="1354072A" w14:textId="77777777" w:rsidR="00290B13" w:rsidRPr="00B4346E" w:rsidRDefault="00290B13" w:rsidP="001748DE">
      <w:pPr>
        <w:spacing w:line="480" w:lineRule="auto"/>
        <w:ind w:firstLine="720"/>
        <w:rPr>
          <w:bCs/>
        </w:rPr>
      </w:pPr>
    </w:p>
    <w:p w14:paraId="5A6E9670" w14:textId="2585D17F" w:rsidR="002F42BF" w:rsidRPr="00B4346E" w:rsidRDefault="002F0B44" w:rsidP="001748DE">
      <w:pPr>
        <w:spacing w:line="480" w:lineRule="auto"/>
      </w:pPr>
      <w:r w:rsidRPr="00B4346E">
        <w:rPr>
          <w:i/>
        </w:rPr>
        <w:lastRenderedPageBreak/>
        <w:t>Outcome</w:t>
      </w:r>
      <w:r w:rsidR="0059374C" w:rsidRPr="00B4346E">
        <w:rPr>
          <w:i/>
        </w:rPr>
        <w:t>s</w:t>
      </w:r>
    </w:p>
    <w:p w14:paraId="0414DD5E" w14:textId="2D6DA576" w:rsidR="002F0B44" w:rsidRPr="00B4346E" w:rsidRDefault="00A05172" w:rsidP="00741B2F">
      <w:pPr>
        <w:spacing w:line="480" w:lineRule="auto"/>
      </w:pPr>
      <w:r w:rsidRPr="00B4346E">
        <w:t xml:space="preserve">Child </w:t>
      </w:r>
      <w:r w:rsidR="009A2C1A" w:rsidRPr="00B4346E">
        <w:t>weight-for-</w:t>
      </w:r>
      <w:r w:rsidR="00DC1672" w:rsidRPr="00B4346E">
        <w:t>length (WLZ)</w:t>
      </w:r>
      <w:r w:rsidR="009A2C1A" w:rsidRPr="00B4346E">
        <w:t>, weight-for-age</w:t>
      </w:r>
      <w:r w:rsidR="00DC1672" w:rsidRPr="00B4346E">
        <w:t xml:space="preserve"> (WAZ)</w:t>
      </w:r>
      <w:r w:rsidR="009A2C1A" w:rsidRPr="00B4346E">
        <w:t xml:space="preserve">, and </w:t>
      </w:r>
      <w:r w:rsidR="00DC1672" w:rsidRPr="00B4346E">
        <w:t>length</w:t>
      </w:r>
      <w:r w:rsidR="009A2C1A" w:rsidRPr="00B4346E">
        <w:t>-for-age</w:t>
      </w:r>
      <w:r w:rsidR="00DC1672" w:rsidRPr="00B4346E">
        <w:t xml:space="preserve"> (LAZ)</w:t>
      </w:r>
      <w:r w:rsidRPr="00B4346E">
        <w:t xml:space="preserve"> </w:t>
      </w:r>
      <w:r w:rsidR="00B823C5" w:rsidRPr="00B4346E">
        <w:t>were</w:t>
      </w:r>
      <w:r w:rsidRPr="00B4346E">
        <w:t xml:space="preserve"> collected </w:t>
      </w:r>
      <w:r w:rsidR="005C6CAA" w:rsidRPr="00B4346E">
        <w:t>at 12 and 24 months.</w:t>
      </w:r>
      <w:r w:rsidR="00090BA0" w:rsidRPr="00B4346E">
        <w:fldChar w:fldCharType="begin"/>
      </w:r>
      <w:r w:rsidR="00E73CB5">
        <w:instrText xml:space="preserve"> ADDIN EN.CITE &lt;EndNote&gt;&lt;Cite&gt;&lt;Author&gt;WHO Multicentre Growth Reference Study Group&lt;/Author&gt;&lt;Year&gt;2006&lt;/Year&gt;&lt;RecNum&gt;115&lt;/RecNum&gt;&lt;DisplayText&gt;&lt;style face="superscript"&gt;50&lt;/style&gt;&lt;/DisplayText&gt;&lt;record&gt;&lt;rec-number&gt;115&lt;/rec-number&gt;&lt;foreign-keys&gt;&lt;key app="EN" db-id="ex2x9xrwozzd02ezff1xv524tw5zvxaa9pxz" timestamp="1513185204"&gt;115&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00090BA0" w:rsidRPr="00B4346E">
        <w:fldChar w:fldCharType="separate"/>
      </w:r>
      <w:r w:rsidR="00E73CB5" w:rsidRPr="00E73CB5">
        <w:rPr>
          <w:noProof/>
          <w:vertAlign w:val="superscript"/>
        </w:rPr>
        <w:t>50</w:t>
      </w:r>
      <w:r w:rsidR="00090BA0" w:rsidRPr="00B4346E">
        <w:fldChar w:fldCharType="end"/>
      </w:r>
      <w:r w:rsidR="00124CA4">
        <w:t xml:space="preserve"> Extreme anthropometric measurements, </w:t>
      </w:r>
      <w:r w:rsidR="00124CA4">
        <w:rPr>
          <w:bCs/>
        </w:rPr>
        <w:t xml:space="preserve">, as defined by the WHO, </w:t>
      </w:r>
      <w:r w:rsidR="00124CA4">
        <w:t xml:space="preserve">were excluded </w:t>
      </w:r>
      <w:r w:rsidR="00124CA4">
        <w:rPr>
          <w:bCs/>
        </w:rPr>
        <w:t>from analysis (WLZ &lt;-5 or WLZ &gt;5; WAZ&lt;-6 or WAZ &gt;5; LAZ &lt;-6 or LAZ &gt;6)</w:t>
      </w:r>
      <w:r w:rsidR="00124CA4" w:rsidRPr="00B4346E">
        <w:rPr>
          <w:bCs/>
        </w:rPr>
        <w:t>.</w:t>
      </w:r>
      <w:r w:rsidR="00124CA4" w:rsidRPr="00B4346E">
        <w:rPr>
          <w:bCs/>
        </w:rPr>
        <w:fldChar w:fldCharType="begin"/>
      </w:r>
      <w:r w:rsidR="00124CA4">
        <w:rPr>
          <w:bCs/>
        </w:rPr>
        <w:instrText xml:space="preserve"> ADDIN EN.CITE &lt;EndNote&gt;&lt;Cite&gt;&lt;Author&gt;WHO Multicentre Growth Reference Study Group&lt;/Author&gt;&lt;Year&gt;2006&lt;/Year&gt;&lt;RecNum&gt;115&lt;/RecNum&gt;&lt;DisplayText&gt;&lt;style face="superscript"&gt;50&lt;/style&gt;&lt;/DisplayText&gt;&lt;record&gt;&lt;rec-number&gt;115&lt;/rec-number&gt;&lt;foreign-keys&gt;&lt;key app="EN" db-id="ex2x9xrwozzd02ezff1xv524tw5zvxaa9pxz" timestamp="1513185204"&gt;115&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00124CA4" w:rsidRPr="00B4346E">
        <w:rPr>
          <w:bCs/>
        </w:rPr>
        <w:fldChar w:fldCharType="separate"/>
      </w:r>
      <w:r w:rsidR="00124CA4" w:rsidRPr="00E73CB5">
        <w:rPr>
          <w:bCs/>
          <w:noProof/>
          <w:vertAlign w:val="superscript"/>
        </w:rPr>
        <w:t>50</w:t>
      </w:r>
      <w:r w:rsidR="00124CA4" w:rsidRPr="00B4346E">
        <w:rPr>
          <w:bCs/>
        </w:rPr>
        <w:fldChar w:fldCharType="end"/>
      </w:r>
      <w:r w:rsidR="00090BA0" w:rsidRPr="00B4346E">
        <w:t xml:space="preserve"> </w:t>
      </w:r>
      <w:r w:rsidR="005E40EE" w:rsidRPr="00B4346E">
        <w:t xml:space="preserve">At 12 months, child development was assessed using the Bayley Scales of Infant </w:t>
      </w:r>
      <w:r w:rsidR="009A7161" w:rsidRPr="00B4346E">
        <w:t xml:space="preserve">and Toddler </w:t>
      </w:r>
      <w:r w:rsidR="005E40EE" w:rsidRPr="00B4346E">
        <w:t>Development-III (BSI</w:t>
      </w:r>
      <w:r w:rsidR="009A7161" w:rsidRPr="00B4346E">
        <w:t>T</w:t>
      </w:r>
      <w:r w:rsidR="005E40EE" w:rsidRPr="00B4346E">
        <w:t>D).</w:t>
      </w:r>
      <w:r w:rsidR="0059374C" w:rsidRPr="00B4346E">
        <w:fldChar w:fldCharType="begin"/>
      </w:r>
      <w:r w:rsidR="00E73CB5">
        <w:instrText xml:space="preserve"> ADDIN EN.CITE &lt;EndNote&gt;&lt;Cite&gt;&lt;Author&gt;Bayley&lt;/Author&gt;&lt;Year&gt;2006&lt;/Year&gt;&lt;RecNum&gt;55&lt;/RecNum&gt;&lt;DisplayText&gt;&lt;style face="superscript"&gt;51&lt;/style&gt;&lt;/DisplayText&gt;&lt;record&gt;&lt;rec-number&gt;55&lt;/rec-number&gt;&lt;foreign-keys&gt;&lt;key app="EN" db-id="ex2x9xrwozzd02ezff1xv524tw5zvxaa9pxz" timestamp="1489542488"&gt;55&lt;/key&gt;&lt;/foreign-keys&gt;&lt;ref-type name="Generic"&gt;13&lt;/ref-type&gt;&lt;contributors&gt;&lt;authors&gt;&lt;author&gt;Bayley, N&lt;/author&gt;&lt;/authors&gt;&lt;/contributors&gt;&lt;titles&gt;&lt;title&gt;Bayley Scales of Infant Development-III&lt;/title&gt;&lt;/titles&gt;&lt;dates&gt;&lt;year&gt;2006&lt;/year&gt;&lt;/dates&gt;&lt;pub-location&gt;San Antonio, Texas, USA&lt;/pub-location&gt;&lt;publisher&gt;Psychological Corporation&lt;/publisher&gt;&lt;urls&gt;&lt;/urls&gt;&lt;/record&gt;&lt;/Cite&gt;&lt;/EndNote&gt;</w:instrText>
      </w:r>
      <w:r w:rsidR="0059374C" w:rsidRPr="00B4346E">
        <w:fldChar w:fldCharType="separate"/>
      </w:r>
      <w:r w:rsidR="00E73CB5" w:rsidRPr="00E73CB5">
        <w:rPr>
          <w:noProof/>
          <w:vertAlign w:val="superscript"/>
        </w:rPr>
        <w:t>51</w:t>
      </w:r>
      <w:r w:rsidR="0059374C" w:rsidRPr="00B4346E">
        <w:fldChar w:fldCharType="end"/>
      </w:r>
      <w:r w:rsidR="005E40EE" w:rsidRPr="00B4346E">
        <w:t xml:space="preserve"> Cognitive, receptive and expressive </w:t>
      </w:r>
      <w:r w:rsidR="00483FFD">
        <w:t>language</w:t>
      </w:r>
      <w:r w:rsidR="005E40EE" w:rsidRPr="00B4346E">
        <w:t>, and fine and gross motor domains were collected</w:t>
      </w:r>
      <w:r w:rsidR="008F2A35" w:rsidRPr="00B4346E">
        <w:t xml:space="preserve"> by trained assessors</w:t>
      </w:r>
      <w:r w:rsidR="00F243BF">
        <w:t>. For each domain, standard BSITD s</w:t>
      </w:r>
      <w:r w:rsidR="00C3410B" w:rsidRPr="00B4346E">
        <w:t>caled</w:t>
      </w:r>
      <w:r w:rsidR="008F2A35" w:rsidRPr="00B4346E">
        <w:t xml:space="preserve"> scores were </w:t>
      </w:r>
      <w:r w:rsidR="00F243BF">
        <w:t>generated</w:t>
      </w:r>
      <w:r w:rsidR="00F243BF" w:rsidRPr="00B4346E">
        <w:t xml:space="preserve"> </w:t>
      </w:r>
      <w:r w:rsidR="008F2A35" w:rsidRPr="00B4346E">
        <w:t>using child age.</w:t>
      </w:r>
      <w:r w:rsidR="00F243BF">
        <w:fldChar w:fldCharType="begin"/>
      </w:r>
      <w:r w:rsidR="00F243BF">
        <w:instrText xml:space="preserve"> ADDIN EN.CITE &lt;EndNote&gt;&lt;Cite&gt;&lt;Author&gt;Bayley&lt;/Author&gt;&lt;Year&gt;2006&lt;/Year&gt;&lt;RecNum&gt;55&lt;/RecNum&gt;&lt;DisplayText&gt;&lt;style face="superscript"&gt;51&lt;/style&gt;&lt;/DisplayText&gt;&lt;record&gt;&lt;rec-number&gt;55&lt;/rec-number&gt;&lt;foreign-keys&gt;&lt;key app="EN" db-id="ex2x9xrwozzd02ezff1xv524tw5zvxaa9pxz" timestamp="1489542488"&gt;55&lt;/key&gt;&lt;/foreign-keys&gt;&lt;ref-type name="Generic"&gt;13&lt;/ref-type&gt;&lt;contributors&gt;&lt;authors&gt;&lt;author&gt;Bayley, N&lt;/author&gt;&lt;/authors&gt;&lt;/contributors&gt;&lt;titles&gt;&lt;title&gt;Bayley Scales of Infant Development-III&lt;/title&gt;&lt;/titles&gt;&lt;dates&gt;&lt;year&gt;2006&lt;/year&gt;&lt;/dates&gt;&lt;pub-location&gt;San Antonio, Texas, USA&lt;/pub-location&gt;&lt;publisher&gt;Psychological Corporation&lt;/publisher&gt;&lt;urls&gt;&lt;/urls&gt;&lt;/record&gt;&lt;/Cite&gt;&lt;/EndNote&gt;</w:instrText>
      </w:r>
      <w:r w:rsidR="00F243BF">
        <w:fldChar w:fldCharType="separate"/>
      </w:r>
      <w:r w:rsidR="00F243BF" w:rsidRPr="00F243BF">
        <w:rPr>
          <w:noProof/>
          <w:vertAlign w:val="superscript"/>
        </w:rPr>
        <w:t>51</w:t>
      </w:r>
      <w:r w:rsidR="00F243BF">
        <w:fldChar w:fldCharType="end"/>
      </w:r>
      <w:r w:rsidR="005E40EE" w:rsidRPr="00B4346E">
        <w:t xml:space="preserve"> At 24 months, socioemotional development was measured using the</w:t>
      </w:r>
      <w:r w:rsidR="00FB768C" w:rsidRPr="00B4346E">
        <w:t xml:space="preserve"> 25-item</w:t>
      </w:r>
      <w:r w:rsidR="005E40EE" w:rsidRPr="00B4346E">
        <w:t xml:space="preserve"> </w:t>
      </w:r>
      <w:r w:rsidR="0047620D" w:rsidRPr="00B4346E">
        <w:t xml:space="preserve">caregiver-reported </w:t>
      </w:r>
      <w:r w:rsidR="005E40EE" w:rsidRPr="00B4346E">
        <w:t>Ages and Stages Questionnaire</w:t>
      </w:r>
      <w:r w:rsidR="00A2247C" w:rsidRPr="00B4346E">
        <w:t xml:space="preserve"> Socioemotional Scale</w:t>
      </w:r>
      <w:r w:rsidR="005E40EE" w:rsidRPr="00B4346E">
        <w:t xml:space="preserve"> (ASQ</w:t>
      </w:r>
      <w:r w:rsidR="00A2247C" w:rsidRPr="00B4346E">
        <w:t>-SE</w:t>
      </w:r>
      <w:r w:rsidR="005E40EE" w:rsidRPr="00B4346E">
        <w:t>).</w:t>
      </w:r>
      <w:r w:rsidR="0059374C" w:rsidRPr="00B4346E">
        <w:fldChar w:fldCharType="begin"/>
      </w:r>
      <w:r w:rsidR="00E73CB5">
        <w:instrText xml:space="preserve"> ADDIN EN.CITE &lt;EndNote&gt;&lt;Cite&gt;&lt;Author&gt;Squires&lt;/Author&gt;&lt;Year&gt;2002&lt;/Year&gt;&lt;RecNum&gt;1027&lt;/RecNum&gt;&lt;DisplayText&gt;&lt;style face="superscript"&gt;52&lt;/style&gt;&lt;/DisplayText&gt;&lt;record&gt;&lt;rec-number&gt;1027&lt;/rec-number&gt;&lt;foreign-keys&gt;&lt;key app="EN" db-id="ex2x9xrwozzd02ezff1xv524tw5zvxaa9pxz" timestamp="1548004819"&gt;1027&lt;/key&gt;&lt;/foreign-keys&gt;&lt;ref-type name="Journal Article"&gt;17&lt;/ref-type&gt;&lt;contributors&gt;&lt;authors&gt;&lt;author&gt;Squires, Jane&lt;/author&gt;&lt;author&gt;Bricker, Diane&lt;/author&gt;&lt;author&gt;Twombly, E&lt;/author&gt;&lt;/authors&gt;&lt;/contributors&gt;&lt;titles&gt;&lt;title&gt;Ages and Stages Questionnaires: Social-Emotional (ASQ: SE): apparent completed, child-monitoring system for social-emotional behaviors&lt;/title&gt;&lt;secondary-title&gt;Baltimore: Paul H. Brookes&lt;/secondary-title&gt;&lt;/titles&gt;&lt;periodical&gt;&lt;full-title&gt;Baltimore: Paul H. Brookes&lt;/full-title&gt;&lt;/periodical&gt;&lt;dates&gt;&lt;year&gt;2002&lt;/year&gt;&lt;/dates&gt;&lt;urls&gt;&lt;/urls&gt;&lt;/record&gt;&lt;/Cite&gt;&lt;/EndNote&gt;</w:instrText>
      </w:r>
      <w:r w:rsidR="0059374C" w:rsidRPr="00B4346E">
        <w:fldChar w:fldCharType="separate"/>
      </w:r>
      <w:r w:rsidR="00E73CB5" w:rsidRPr="00E73CB5">
        <w:rPr>
          <w:noProof/>
          <w:vertAlign w:val="superscript"/>
        </w:rPr>
        <w:t>52</w:t>
      </w:r>
      <w:r w:rsidR="0059374C" w:rsidRPr="00B4346E">
        <w:fldChar w:fldCharType="end"/>
      </w:r>
      <w:r w:rsidR="005E40EE" w:rsidRPr="00B4346E">
        <w:t xml:space="preserve"> </w:t>
      </w:r>
      <w:r w:rsidR="000460A2">
        <w:t>R</w:t>
      </w:r>
      <w:r w:rsidR="00062831" w:rsidRPr="00B4346E">
        <w:t>esponses were summed to create an overall ASQ-SE score</w:t>
      </w:r>
      <w:r w:rsidR="00C3410B" w:rsidRPr="00B4346E">
        <w:t>,</w:t>
      </w:r>
      <w:r w:rsidR="00062831" w:rsidRPr="00B4346E">
        <w:t xml:space="preserve"> where a higher score indicates more socioemotional difficulties. </w:t>
      </w:r>
    </w:p>
    <w:p w14:paraId="75C596BC" w14:textId="77777777" w:rsidR="000244DA" w:rsidRPr="00B4346E" w:rsidRDefault="000244DA" w:rsidP="001748DE">
      <w:pPr>
        <w:spacing w:line="480" w:lineRule="auto"/>
      </w:pPr>
    </w:p>
    <w:p w14:paraId="6AF88769" w14:textId="5C62B11D" w:rsidR="002F42BF" w:rsidRPr="00B4346E" w:rsidRDefault="001A29ED" w:rsidP="001748DE">
      <w:pPr>
        <w:spacing w:line="480" w:lineRule="auto"/>
      </w:pPr>
      <w:r>
        <w:rPr>
          <w:i/>
        </w:rPr>
        <w:t>Grandmother involvement</w:t>
      </w:r>
    </w:p>
    <w:p w14:paraId="730A783B" w14:textId="61A7FD5F" w:rsidR="00012DC9" w:rsidRPr="00B4346E" w:rsidRDefault="00881809" w:rsidP="00741B2F">
      <w:pPr>
        <w:spacing w:line="480" w:lineRule="auto"/>
      </w:pPr>
      <w:r w:rsidRPr="00B4346E">
        <w:t xml:space="preserve">Grandmother involvement was </w:t>
      </w:r>
      <w:r w:rsidR="00B76C5D" w:rsidRPr="00B4346E">
        <w:t>maternal</w:t>
      </w:r>
      <w:r w:rsidR="00520CA7">
        <w:t xml:space="preserve">ly reported </w:t>
      </w:r>
      <w:r w:rsidRPr="00B4346E">
        <w:t xml:space="preserve">using </w:t>
      </w:r>
      <w:r w:rsidR="00B76C5D" w:rsidRPr="00B4346E">
        <w:t>a</w:t>
      </w:r>
      <w:r w:rsidR="00260F09">
        <w:t>n 11-item</w:t>
      </w:r>
      <w:r w:rsidR="00B76C5D" w:rsidRPr="00B4346E">
        <w:t xml:space="preserve"> </w:t>
      </w:r>
      <w:r w:rsidR="00162457">
        <w:t>“</w:t>
      </w:r>
      <w:r w:rsidR="009A7161" w:rsidRPr="00B4346E">
        <w:t>Day in the Life</w:t>
      </w:r>
      <w:r w:rsidR="00162457">
        <w:t xml:space="preserve">” </w:t>
      </w:r>
      <w:r w:rsidR="009A7161" w:rsidRPr="00B4346E">
        <w:t>measure</w:t>
      </w:r>
      <w:r w:rsidR="008D6DAC" w:rsidRPr="00B4346E">
        <w:t xml:space="preserve"> at </w:t>
      </w:r>
      <w:r w:rsidR="00D63902">
        <w:t>3</w:t>
      </w:r>
      <w:r w:rsidR="008D6DAC" w:rsidRPr="00B4346E">
        <w:t xml:space="preserve"> and 12 months postpartum</w:t>
      </w:r>
      <w:r w:rsidR="00922EDE" w:rsidRPr="00B4346E">
        <w:t xml:space="preserve"> (</w:t>
      </w:r>
      <w:r w:rsidR="005C2B31">
        <w:t>Appendix</w:t>
      </w:r>
      <w:r w:rsidR="00922EDE" w:rsidRPr="00B4346E">
        <w:t xml:space="preserve"> Table</w:t>
      </w:r>
      <w:r w:rsidR="00C3410B" w:rsidRPr="00B4346E">
        <w:t xml:space="preserve"> </w:t>
      </w:r>
      <w:r w:rsidR="00801F28">
        <w:t>1</w:t>
      </w:r>
      <w:r w:rsidR="00922EDE" w:rsidRPr="00B4346E">
        <w:t>)</w:t>
      </w:r>
      <w:r w:rsidR="00B76C5D" w:rsidRPr="00B4346E">
        <w:t>.</w:t>
      </w:r>
      <w:r w:rsidR="009F330F">
        <w:fldChar w:fldCharType="begin"/>
      </w:r>
      <w:r w:rsidR="00E73CB5">
        <w:instrText xml:space="preserve"> ADDIN EN.CITE &lt;EndNote&gt;&lt;Cite&gt;&lt;Author&gt;O’Donnell&lt;/Author&gt;&lt;Year&gt;2019&lt;/Year&gt;&lt;RecNum&gt;1046&lt;/RecNum&gt;&lt;DisplayText&gt;&lt;style face="superscript"&gt;53&lt;/style&gt;&lt;/DisplayText&gt;&lt;record&gt;&lt;rec-number&gt;1046&lt;/rec-number&gt;&lt;foreign-keys&gt;&lt;key app="EN" db-id="ex2x9xrwozzd02ezff1xv524tw5zvxaa9pxz" timestamp="1551208951"&gt;1046&lt;/key&gt;&lt;/foreign-keys&gt;&lt;ref-type name="Journal Article"&gt;17&lt;/ref-type&gt;&lt;contributors&gt;&lt;authors&gt;&lt;author&gt;O’Donnell, Karen,&lt;/author&gt;&lt;author&gt;Gallis, J.&lt;/author&gt;&lt;author&gt;Turner, E. L.&lt;/author&gt;&lt;author&gt;Hagaman, A.&lt;/author&gt;&lt;author&gt;Sikander, S.&lt;/author&gt;&lt;author&gt;Maselko, J.&lt;/author&gt;&lt;/authors&gt;&lt;/contributors&gt;&lt;titles&gt;&lt;title&gt;The Day in the Life Interview: Assessing Infant Caregiving Practice in Rural Pakistan [Under Review]&lt;/title&gt;&lt;secondary-title&gt;Field Methods&lt;/secondary-title&gt;&lt;/titles&gt;&lt;periodical&gt;&lt;full-title&gt;Field Methods&lt;/full-title&gt;&lt;/periodical&gt;&lt;dates&gt;&lt;year&gt;2019&lt;/year&gt;&lt;/dates&gt;&lt;urls&gt;&lt;/urls&gt;&lt;/record&gt;&lt;/Cite&gt;&lt;/EndNote&gt;</w:instrText>
      </w:r>
      <w:r w:rsidR="009F330F">
        <w:fldChar w:fldCharType="separate"/>
      </w:r>
      <w:r w:rsidR="00E73CB5" w:rsidRPr="00E73CB5">
        <w:rPr>
          <w:noProof/>
          <w:vertAlign w:val="superscript"/>
        </w:rPr>
        <w:t>53</w:t>
      </w:r>
      <w:r w:rsidR="009F330F">
        <w:fldChar w:fldCharType="end"/>
      </w:r>
      <w:r w:rsidR="00B76C5D" w:rsidRPr="00B4346E">
        <w:t xml:space="preserve"> </w:t>
      </w:r>
      <w:r w:rsidR="00340EF8">
        <w:t>This new</w:t>
      </w:r>
      <w:r w:rsidR="00897D41">
        <w:t>ly developed</w:t>
      </w:r>
      <w:r w:rsidR="00340EF8">
        <w:t xml:space="preserve"> measure involve</w:t>
      </w:r>
      <w:r w:rsidR="00C45365">
        <w:t>d</w:t>
      </w:r>
      <w:r w:rsidR="00340EF8">
        <w:t xml:space="preserve"> a semi-structured interview designed to indirectly capture the extent to which the mother performs </w:t>
      </w:r>
      <w:r w:rsidR="00C45365">
        <w:t xml:space="preserve">child </w:t>
      </w:r>
      <w:r w:rsidR="00340EF8">
        <w:t>caregiving tasks alone or with the help of other</w:t>
      </w:r>
      <w:r w:rsidR="00F603F6">
        <w:t xml:space="preserve"> specified</w:t>
      </w:r>
      <w:r w:rsidR="00340EF8">
        <w:t xml:space="preserve"> family members. </w:t>
      </w:r>
      <w:r w:rsidR="00B76C5D" w:rsidRPr="00B4346E">
        <w:t>Mothers were asked to report</w:t>
      </w:r>
      <w:r w:rsidR="00520CA7">
        <w:t xml:space="preserve"> in the previous 24 hours</w:t>
      </w:r>
      <w:r w:rsidR="0083484F" w:rsidRPr="00B4346E">
        <w:t xml:space="preserve"> </w:t>
      </w:r>
      <w:r w:rsidR="00F603F6">
        <w:t>household member</w:t>
      </w:r>
      <w:r w:rsidR="00851CDA">
        <w:t>s</w:t>
      </w:r>
      <w:r w:rsidR="004B08DF">
        <w:t xml:space="preserve"> that</w:t>
      </w:r>
      <w:r w:rsidR="00F603F6" w:rsidRPr="00B4346E">
        <w:t xml:space="preserve"> </w:t>
      </w:r>
      <w:r w:rsidR="00B76C5D" w:rsidRPr="00B4346E">
        <w:t>were</w:t>
      </w:r>
      <w:r w:rsidRPr="00B4346E">
        <w:t xml:space="preserve"> </w:t>
      </w:r>
      <w:r w:rsidR="00B76C5D" w:rsidRPr="00B4346E">
        <w:t>involved in</w:t>
      </w:r>
      <w:r w:rsidR="00190C12">
        <w:t xml:space="preserve"> 11</w:t>
      </w:r>
      <w:r w:rsidR="000F6BE9" w:rsidRPr="00B4346E">
        <w:t xml:space="preserve"> various activities </w:t>
      </w:r>
      <w:r w:rsidR="00B61660">
        <w:t>related to</w:t>
      </w:r>
      <w:r w:rsidR="00B76C5D" w:rsidRPr="00B4346E">
        <w:t xml:space="preserve"> instrumental</w:t>
      </w:r>
      <w:r w:rsidR="00622387" w:rsidRPr="00B4346E">
        <w:t xml:space="preserve"> </w:t>
      </w:r>
      <w:r w:rsidR="000F6BE9" w:rsidRPr="00B4346E">
        <w:t xml:space="preserve">care </w:t>
      </w:r>
      <w:r w:rsidR="00622387" w:rsidRPr="00B4346E">
        <w:t>(e.g. feeding and changing diaper</w:t>
      </w:r>
      <w:r w:rsidR="000F6BE9" w:rsidRPr="00B4346E">
        <w:t xml:space="preserve">s), </w:t>
      </w:r>
      <w:r w:rsidR="00B76C5D" w:rsidRPr="00B4346E">
        <w:t xml:space="preserve">non-instrumental </w:t>
      </w:r>
      <w:r w:rsidR="002B3403" w:rsidRPr="00B4346E">
        <w:t>care</w:t>
      </w:r>
      <w:r w:rsidR="00622387" w:rsidRPr="00B4346E">
        <w:t xml:space="preserve"> (e.g. playing with and soothing the child)</w:t>
      </w:r>
      <w:r w:rsidR="002B3403" w:rsidRPr="00B4346E">
        <w:t xml:space="preserve"> and </w:t>
      </w:r>
      <w:r w:rsidR="000F6BE9" w:rsidRPr="00B4346E">
        <w:t>other support</w:t>
      </w:r>
      <w:r w:rsidR="002B3403" w:rsidRPr="00B4346E">
        <w:t xml:space="preserve"> </w:t>
      </w:r>
      <w:r w:rsidR="000F6BE9" w:rsidRPr="00B4346E">
        <w:t>(</w:t>
      </w:r>
      <w:r w:rsidR="00784E72">
        <w:t>e.g</w:t>
      </w:r>
      <w:r w:rsidR="000F6BE9" w:rsidRPr="00B4346E">
        <w:t xml:space="preserve">. </w:t>
      </w:r>
      <w:r w:rsidR="002B3403" w:rsidRPr="00B4346E">
        <w:t xml:space="preserve">when </w:t>
      </w:r>
      <w:r w:rsidR="00E9484F">
        <w:t>the mother</w:t>
      </w:r>
      <w:r w:rsidR="00E9484F" w:rsidRPr="00B4346E">
        <w:t xml:space="preserve"> </w:t>
      </w:r>
      <w:r w:rsidR="002B3403" w:rsidRPr="00B4346E">
        <w:t>was unwell or busy</w:t>
      </w:r>
      <w:r w:rsidR="000F6BE9" w:rsidRPr="00B4346E">
        <w:t>)</w:t>
      </w:r>
      <w:r w:rsidR="002B3403" w:rsidRPr="00B4346E">
        <w:t xml:space="preserve">. </w:t>
      </w:r>
    </w:p>
    <w:p w14:paraId="2E6B5D27" w14:textId="77777777" w:rsidR="00741B2F" w:rsidRDefault="00741B2F" w:rsidP="00741B2F">
      <w:pPr>
        <w:spacing w:line="480" w:lineRule="auto"/>
      </w:pPr>
    </w:p>
    <w:p w14:paraId="4AF1957E" w14:textId="4AD57700" w:rsidR="00CD365B" w:rsidRDefault="00190C12" w:rsidP="00741B2F">
      <w:pPr>
        <w:spacing w:line="480" w:lineRule="auto"/>
      </w:pPr>
      <w:r>
        <w:lastRenderedPageBreak/>
        <w:t xml:space="preserve">Of the 11 activities, </w:t>
      </w:r>
      <w:r w:rsidR="00784E72">
        <w:t>five</w:t>
      </w:r>
      <w:r w:rsidR="0045503B" w:rsidRPr="00B4346E">
        <w:t xml:space="preserve"> items were asked </w:t>
      </w:r>
      <w:r w:rsidR="0031624E">
        <w:t>about</w:t>
      </w:r>
      <w:r w:rsidR="00FE7F9A">
        <w:t xml:space="preserve"> in</w:t>
      </w:r>
      <w:r w:rsidR="0031624E">
        <w:t xml:space="preserve"> </w:t>
      </w:r>
      <w:r w:rsidR="0045503B" w:rsidRPr="00B4346E">
        <w:t>the morning, afternoon, and evening: sleep routine, feeding, snacks (only afternoon and evening), changing diapers or clothes, and caring for the child when the mother is occupied with other chores</w:t>
      </w:r>
      <w:r w:rsidR="00A135E9" w:rsidRPr="00B4346E">
        <w:t>.</w:t>
      </w:r>
      <w:r w:rsidR="0031624E">
        <w:t xml:space="preserve"> </w:t>
      </w:r>
      <w:r w:rsidR="006C40C2">
        <w:t xml:space="preserve">We </w:t>
      </w:r>
      <w:r w:rsidR="00F4274E">
        <w:t>weighted each activity equally</w:t>
      </w:r>
      <w:r w:rsidR="00BE1540">
        <w:t xml:space="preserve"> and</w:t>
      </w:r>
      <w:r w:rsidR="006C40C2">
        <w:t xml:space="preserve"> </w:t>
      </w:r>
      <w:r w:rsidR="00784E72">
        <w:t>therefore</w:t>
      </w:r>
      <w:r w:rsidR="00401BB8">
        <w:t xml:space="preserve"> only counted participation in these five activities once. We </w:t>
      </w:r>
      <w:r w:rsidR="009A7161" w:rsidRPr="00B4346E">
        <w:t>summed the number of times grandmother</w:t>
      </w:r>
      <w:r w:rsidR="00E1372B">
        <w:t>s</w:t>
      </w:r>
      <w:r w:rsidR="009A7161" w:rsidRPr="00B4346E">
        <w:t xml:space="preserve"> </w:t>
      </w:r>
      <w:r w:rsidR="00F26348">
        <w:t xml:space="preserve">(paternal and/or maternal) </w:t>
      </w:r>
      <w:r w:rsidR="009A7161" w:rsidRPr="00B4346E">
        <w:t>w</w:t>
      </w:r>
      <w:r w:rsidR="00E1372B">
        <w:t>ere</w:t>
      </w:r>
      <w:r w:rsidR="009A7161" w:rsidRPr="00B4346E">
        <w:t xml:space="preserve"> reported </w:t>
      </w:r>
      <w:r w:rsidR="00F45DF6">
        <w:t>for each activity</w:t>
      </w:r>
      <w:r w:rsidR="00BE1540">
        <w:t>.</w:t>
      </w:r>
      <w:r w:rsidR="00260F09">
        <w:t xml:space="preserve"> </w:t>
      </w:r>
      <w:r w:rsidR="00057434">
        <w:t xml:space="preserve">We </w:t>
      </w:r>
      <w:r w:rsidR="00AA7AEC">
        <w:t>aimed to capture the</w:t>
      </w:r>
      <w:r w:rsidR="000C5D5B">
        <w:t xml:space="preserve"> global</w:t>
      </w:r>
      <w:r w:rsidR="00AA7AEC">
        <w:t xml:space="preserve"> caregiving and stimulation </w:t>
      </w:r>
      <w:r w:rsidR="000C5D5B">
        <w:t>provided by</w:t>
      </w:r>
      <w:r w:rsidR="00AA7AEC">
        <w:t xml:space="preserve"> grandmothers</w:t>
      </w:r>
      <w:r w:rsidR="00926F72">
        <w:t>,</w:t>
      </w:r>
      <w:r w:rsidR="000C5D5B">
        <w:t xml:space="preserve"> </w:t>
      </w:r>
      <w:r w:rsidR="00AA7AEC">
        <w:t>regardless of origin</w:t>
      </w:r>
      <w:r w:rsidR="00A82E3B">
        <w:t xml:space="preserve"> and co-residence</w:t>
      </w:r>
      <w:r w:rsidR="00926F72">
        <w:t>,</w:t>
      </w:r>
      <w:r w:rsidR="00AA7AEC">
        <w:t xml:space="preserve"> and therefore </w:t>
      </w:r>
      <w:r w:rsidR="00057434" w:rsidRPr="00B4346E">
        <w:t>created one overall grandmother</w:t>
      </w:r>
      <w:r w:rsidR="00057434">
        <w:t xml:space="preserve"> score</w:t>
      </w:r>
      <w:r>
        <w:t>, combining reports of both grandmothers.</w:t>
      </w:r>
      <w:r w:rsidR="00401BB8">
        <w:t xml:space="preserve"> </w:t>
      </w:r>
      <w:r>
        <w:t>The</w:t>
      </w:r>
      <w:r w:rsidR="00CA5A1E" w:rsidRPr="00B4346E">
        <w:t xml:space="preserve"> total </w:t>
      </w:r>
      <w:r w:rsidR="00401BB8">
        <w:t xml:space="preserve">theoretical </w:t>
      </w:r>
      <w:r w:rsidR="00CA5A1E" w:rsidRPr="00B4346E">
        <w:t xml:space="preserve">score </w:t>
      </w:r>
      <w:r w:rsidR="00DA6925">
        <w:t>ranges from 0 to</w:t>
      </w:r>
      <w:r w:rsidRPr="00B4346E">
        <w:t xml:space="preserve"> </w:t>
      </w:r>
      <w:r w:rsidR="00CA5A1E" w:rsidRPr="00B4346E">
        <w:t>22</w:t>
      </w:r>
      <w:r>
        <w:t xml:space="preserve">; our analytic </w:t>
      </w:r>
      <w:r w:rsidR="00401BB8">
        <w:t xml:space="preserve">data </w:t>
      </w:r>
      <w:r w:rsidR="003741E2" w:rsidRPr="00B4346E">
        <w:t xml:space="preserve">ranged from </w:t>
      </w:r>
      <w:r w:rsidR="004F0E19">
        <w:t>0</w:t>
      </w:r>
      <w:r w:rsidR="003741E2" w:rsidRPr="00B4346E">
        <w:t xml:space="preserve"> to 15 at </w:t>
      </w:r>
      <w:r w:rsidR="00D63902">
        <w:t>3</w:t>
      </w:r>
      <w:r w:rsidR="003741E2" w:rsidRPr="00B4346E">
        <w:t xml:space="preserve"> months and </w:t>
      </w:r>
      <w:r w:rsidR="004F0E19">
        <w:t>0</w:t>
      </w:r>
      <w:r w:rsidR="003741E2" w:rsidRPr="00B4346E">
        <w:t xml:space="preserve"> to 20 at 12 months.</w:t>
      </w:r>
      <w:r w:rsidR="00CA5A1E" w:rsidRPr="00B4346E">
        <w:t xml:space="preserve"> </w:t>
      </w:r>
      <w:r w:rsidR="00DA6925">
        <w:t xml:space="preserve">As these variables were highly right skewed, we categorized the measure </w:t>
      </w:r>
      <w:r w:rsidR="006C1283">
        <w:t xml:space="preserve">using a data-driven approach </w:t>
      </w:r>
      <w:r w:rsidR="00DA6925">
        <w:t>to assist with</w:t>
      </w:r>
      <w:r w:rsidR="00AA5343">
        <w:t xml:space="preserve"> fit to the data and</w:t>
      </w:r>
      <w:r w:rsidR="00DA6925">
        <w:t xml:space="preserve"> interpretability. </w:t>
      </w:r>
      <w:r w:rsidR="00294360">
        <w:t xml:space="preserve">After </w:t>
      </w:r>
      <w:r w:rsidR="00054A65">
        <w:t>labeling all z</w:t>
      </w:r>
      <w:r w:rsidR="00294360">
        <w:t xml:space="preserve">ero </w:t>
      </w:r>
      <w:r w:rsidR="00F45A95">
        <w:t>values</w:t>
      </w:r>
      <w:r w:rsidR="00054A65">
        <w:t xml:space="preserve"> as non-involved</w:t>
      </w:r>
      <w:r w:rsidR="00F45A95">
        <w:t xml:space="preserve">, we </w:t>
      </w:r>
      <w:r w:rsidR="00E86C04">
        <w:t>selected the median value</w:t>
      </w:r>
      <w:r w:rsidR="007F5A20">
        <w:t xml:space="preserve"> of </w:t>
      </w:r>
      <w:r w:rsidR="00DA6925">
        <w:t xml:space="preserve">both </w:t>
      </w:r>
      <w:r w:rsidR="007F5A20">
        <w:t>timepoints</w:t>
      </w:r>
      <w:r w:rsidR="00E86C04">
        <w:t xml:space="preserve"> to </w:t>
      </w:r>
      <w:r w:rsidR="008E7963">
        <w:t>define</w:t>
      </w:r>
      <w:r w:rsidR="00E86C04">
        <w:t xml:space="preserve"> low and high involvement</w:t>
      </w:r>
      <w:r w:rsidR="000B1B79">
        <w:t xml:space="preserve">, thus </w:t>
      </w:r>
      <w:r w:rsidR="00FC4193">
        <w:t>categorizing</w:t>
      </w:r>
      <w:r w:rsidR="000B1B79" w:rsidRPr="00B4346E">
        <w:t xml:space="preserve"> the overall score into three groups: Non-involved (0); Low (1-5); High (6 and higher).</w:t>
      </w:r>
    </w:p>
    <w:p w14:paraId="72686138" w14:textId="77777777" w:rsidR="000244DA" w:rsidRPr="00B4346E" w:rsidRDefault="000244DA" w:rsidP="001748DE">
      <w:pPr>
        <w:spacing w:line="480" w:lineRule="auto"/>
      </w:pPr>
    </w:p>
    <w:p w14:paraId="201FAB91" w14:textId="222F7F39" w:rsidR="00741B2F" w:rsidRPr="00DF5D34" w:rsidRDefault="00FC4574" w:rsidP="00741B2F">
      <w:pPr>
        <w:spacing w:line="480" w:lineRule="auto"/>
      </w:pPr>
      <w:r>
        <w:rPr>
          <w:i/>
        </w:rPr>
        <w:t>Statistical</w:t>
      </w:r>
      <w:r w:rsidR="009A7161" w:rsidRPr="00B4346E">
        <w:rPr>
          <w:i/>
        </w:rPr>
        <w:t xml:space="preserve"> analysis </w:t>
      </w:r>
    </w:p>
    <w:p w14:paraId="5CF27411" w14:textId="04B015E8" w:rsidR="00EF4669" w:rsidRDefault="00977A8C" w:rsidP="0095380F">
      <w:pPr>
        <w:tabs>
          <w:tab w:val="left" w:pos="2790"/>
        </w:tabs>
        <w:spacing w:line="480" w:lineRule="auto"/>
      </w:pPr>
      <w:r>
        <w:rPr>
          <w:bCs/>
        </w:rPr>
        <w:t xml:space="preserve">We </w:t>
      </w:r>
      <w:r w:rsidR="00804540">
        <w:rPr>
          <w:bCs/>
        </w:rPr>
        <w:t>described</w:t>
      </w:r>
      <w:r>
        <w:rPr>
          <w:bCs/>
        </w:rPr>
        <w:t xml:space="preserve"> grandmother</w:t>
      </w:r>
      <w:r w:rsidR="00401BB8">
        <w:rPr>
          <w:bCs/>
        </w:rPr>
        <w:t xml:space="preserve"> involvement</w:t>
      </w:r>
      <w:r>
        <w:rPr>
          <w:bCs/>
        </w:rPr>
        <w:t xml:space="preserve"> </w:t>
      </w:r>
      <w:r w:rsidR="008E7963">
        <w:rPr>
          <w:bCs/>
        </w:rPr>
        <w:t xml:space="preserve">with </w:t>
      </w:r>
      <w:r w:rsidR="00E56C72">
        <w:rPr>
          <w:bCs/>
        </w:rPr>
        <w:t>child caregiving</w:t>
      </w:r>
      <w:r w:rsidR="007042D9">
        <w:rPr>
          <w:bCs/>
        </w:rPr>
        <w:t xml:space="preserve"> tasks</w:t>
      </w:r>
      <w:r w:rsidR="0034576D">
        <w:rPr>
          <w:bCs/>
        </w:rPr>
        <w:t xml:space="preserve"> at </w:t>
      </w:r>
      <w:r w:rsidR="00D63902">
        <w:rPr>
          <w:bCs/>
        </w:rPr>
        <w:t>3</w:t>
      </w:r>
      <w:r w:rsidR="0034576D">
        <w:rPr>
          <w:bCs/>
        </w:rPr>
        <w:t xml:space="preserve"> and 12 months postpartum</w:t>
      </w:r>
      <w:r w:rsidR="00C10F2F">
        <w:rPr>
          <w:bCs/>
        </w:rPr>
        <w:t xml:space="preserve"> and</w:t>
      </w:r>
      <w:r w:rsidR="00270AFD">
        <w:t xml:space="preserve"> examine</w:t>
      </w:r>
      <w:r w:rsidR="006F1C49">
        <w:t>d</w:t>
      </w:r>
      <w:r w:rsidR="00270AFD">
        <w:t xml:space="preserve"> </w:t>
      </w:r>
      <w:r w:rsidR="00401BB8">
        <w:t>separate</w:t>
      </w:r>
      <w:r w:rsidR="00D86443">
        <w:t xml:space="preserve"> </w:t>
      </w:r>
      <w:r w:rsidR="00270AFD">
        <w:t xml:space="preserve">effects of </w:t>
      </w:r>
      <w:r w:rsidR="00D63902">
        <w:t>3</w:t>
      </w:r>
      <w:r w:rsidR="00270AFD">
        <w:t>- and 12-month grandmother involvement on child growth</w:t>
      </w:r>
      <w:r w:rsidR="00475865">
        <w:t xml:space="preserve"> </w:t>
      </w:r>
      <w:r w:rsidR="00BB413E">
        <w:t>and development at 12 and 24 months of age</w:t>
      </w:r>
      <w:r w:rsidR="009732B5">
        <w:t xml:space="preserve"> (BSITD at 12 months and ASQ-SE at 24 months)</w:t>
      </w:r>
      <w:r w:rsidR="00270AFD">
        <w:t>.</w:t>
      </w:r>
      <w:r w:rsidR="00E16A70">
        <w:t xml:space="preserve"> </w:t>
      </w:r>
      <w:r w:rsidR="003A2787">
        <w:t>W</w:t>
      </w:r>
      <w:r w:rsidR="003A2787" w:rsidRPr="00484549">
        <w:t xml:space="preserve">e </w:t>
      </w:r>
      <w:r w:rsidR="009251EC">
        <w:t xml:space="preserve">calculated mean differences in scores </w:t>
      </w:r>
      <w:r w:rsidR="00541479">
        <w:t xml:space="preserve">using </w:t>
      </w:r>
      <w:r w:rsidR="00994E52">
        <w:t xml:space="preserve">multivariable generalized </w:t>
      </w:r>
      <w:r w:rsidR="003A2787" w:rsidRPr="00484549">
        <w:t>linear model</w:t>
      </w:r>
      <w:r w:rsidR="003A2787">
        <w:t>s</w:t>
      </w:r>
      <w:r w:rsidR="008B188B">
        <w:t xml:space="preserve"> </w:t>
      </w:r>
      <w:r w:rsidR="00994E52">
        <w:t>with cluster robust standard errors to account for clustering</w:t>
      </w:r>
      <w:r w:rsidR="0033390B">
        <w:t xml:space="preserve"> by village</w:t>
      </w:r>
      <w:r w:rsidR="003A2787" w:rsidRPr="00484549">
        <w:t>.</w:t>
      </w:r>
      <w:r w:rsidR="00A00BE2">
        <w:t xml:space="preserve"> </w:t>
      </w:r>
      <w:r w:rsidR="003A2787">
        <w:rPr>
          <w:bCs/>
        </w:rPr>
        <w:t>We included the following potential</w:t>
      </w:r>
      <w:r w:rsidR="008E0BB4">
        <w:t xml:space="preserve"> confounders</w:t>
      </w:r>
      <w:r w:rsidR="004F0E19">
        <w:t xml:space="preserve"> determined </w:t>
      </w:r>
      <w:r w:rsidR="004F0E19">
        <w:rPr>
          <w:i/>
        </w:rPr>
        <w:t>a priori</w:t>
      </w:r>
      <w:r w:rsidR="00BE520C">
        <w:t>:</w:t>
      </w:r>
      <w:r w:rsidR="008E0BB4">
        <w:t xml:space="preserve"> </w:t>
      </w:r>
      <w:r w:rsidR="008E0BB4" w:rsidRPr="00B4346E">
        <w:t>maternal and paternal education</w:t>
      </w:r>
      <w:r w:rsidR="003E231B">
        <w:t xml:space="preserve"> (none, primary or middle, secondary, higher secondary or tertiary)</w:t>
      </w:r>
      <w:r w:rsidR="008E0BB4">
        <w:t xml:space="preserve">, </w:t>
      </w:r>
      <w:r w:rsidR="008E0BB4" w:rsidRPr="00B4346E">
        <w:t xml:space="preserve">family structure (nuclear family vs. extended or multiple families), household asset-index </w:t>
      </w:r>
      <w:r w:rsidR="000909A0">
        <w:t>quintiles</w:t>
      </w:r>
      <w:r w:rsidR="008E0BB4" w:rsidRPr="00B4346E">
        <w:t>,</w:t>
      </w:r>
      <w:r w:rsidR="00E440C0">
        <w:fldChar w:fldCharType="begin"/>
      </w:r>
      <w:r w:rsidR="00E73CB5">
        <w:instrText xml:space="preserve"> ADDIN EN.CITE &lt;EndNote&gt;&lt;Cite&gt;&lt;Author&gt;Maselko&lt;/Author&gt;&lt;Year&gt;2018&lt;/Year&gt;&lt;RecNum&gt;1038&lt;/RecNum&gt;&lt;DisplayText&gt;&lt;style face="superscript"&gt;54&lt;/style&gt;&lt;/DisplayText&gt;&lt;record&gt;&lt;rec-number&gt;1038&lt;/rec-number&gt;&lt;foreign-keys&gt;&lt;key app="EN" db-id="wp2pvd9vztarz4eaavb5t00r2svwrzvwa0tr" timestamp="1535036879"&gt;1038&lt;/key&gt;&lt;/foreign-keys&gt;&lt;ref-type name="Journal Article"&gt;17&lt;/ref-type&gt;&lt;contributors&gt;&lt;authors&gt;&lt;author&gt;Maselko, Joanna&lt;/author&gt;&lt;author&gt;Bates, Lisa&lt;/author&gt;&lt;author&gt;Bhalotra, Sonia&lt;/author&gt;&lt;author&gt;Gallis, John A&lt;/author&gt;&lt;author&gt;O’Donnell, Karen&lt;/author&gt;&lt;author&gt;Sikander, Siham&lt;/author&gt;&lt;author&gt;Turner, Elizabeth L&lt;/author&gt;&lt;/authors&gt;&lt;/contributors&gt;&lt;titles&gt;&lt;title&gt;Socioeconomic status indicators and common mental disorders: Evidence from a study of prenatal depression in Pakistan&lt;/title&gt;&lt;secondary-title&gt;SSM-Population Health&lt;/secondary-title&gt;&lt;/titles&gt;&lt;periodical&gt;&lt;full-title&gt;SSM-Population Health&lt;/full-title&gt;&lt;/periodical&gt;&lt;pages&gt;1-9&lt;/pages&gt;&lt;volume&gt;4&lt;/volume&gt;&lt;dates&gt;&lt;year&gt;2018&lt;/year&gt;&lt;/dates&gt;&lt;isbn&gt;2352-8273&lt;/isbn&gt;&lt;urls&gt;&lt;/urls&gt;&lt;/record&gt;&lt;/Cite&gt;&lt;/EndNote&gt;</w:instrText>
      </w:r>
      <w:r w:rsidR="00E440C0">
        <w:fldChar w:fldCharType="separate"/>
      </w:r>
      <w:r w:rsidR="00E73CB5" w:rsidRPr="00E73CB5">
        <w:rPr>
          <w:noProof/>
          <w:vertAlign w:val="superscript"/>
        </w:rPr>
        <w:t>54</w:t>
      </w:r>
      <w:r w:rsidR="00E440C0">
        <w:fldChar w:fldCharType="end"/>
      </w:r>
      <w:r w:rsidR="008E0BB4" w:rsidRPr="00B4346E">
        <w:t xml:space="preserve"> treatment arm</w:t>
      </w:r>
      <w:r w:rsidR="003A2787">
        <w:t>,</w:t>
      </w:r>
      <w:r w:rsidR="008E0BB4">
        <w:t xml:space="preserve"> child sex</w:t>
      </w:r>
      <w:r w:rsidR="003A2787">
        <w:t xml:space="preserve">, </w:t>
      </w:r>
      <w:r w:rsidR="008B2E10">
        <w:lastRenderedPageBreak/>
        <w:t xml:space="preserve">reported </w:t>
      </w:r>
      <w:r w:rsidR="00274662">
        <w:t xml:space="preserve">child </w:t>
      </w:r>
      <w:r w:rsidR="008B2E10">
        <w:t>diarrhea</w:t>
      </w:r>
      <w:r w:rsidR="008E0BB4">
        <w:t>,</w:t>
      </w:r>
      <w:r w:rsidR="008E0BB4" w:rsidRPr="00B4346E">
        <w:t xml:space="preserve"> </w:t>
      </w:r>
      <w:r w:rsidR="00D63902">
        <w:t>3</w:t>
      </w:r>
      <w:r w:rsidR="008E0BB4">
        <w:t xml:space="preserve">- and 12-month maternal depression </w:t>
      </w:r>
      <w:r w:rsidR="00AA4714">
        <w:t>using the Structured Clinical Interview for DSM (SCID)</w:t>
      </w:r>
      <w:r w:rsidR="008E5D79">
        <w:t>,</w:t>
      </w:r>
      <w:r w:rsidR="008E0BB4" w:rsidRPr="00B4346E">
        <w:fldChar w:fldCharType="begin"/>
      </w:r>
      <w:r w:rsidR="00E73CB5">
        <w:instrText xml:space="preserve"> ADDIN EN.CITE &lt;EndNote&gt;&lt;Cite&gt;&lt;Author&gt;Spitzer&lt;/Author&gt;&lt;Year&gt;1992&lt;/Year&gt;&lt;RecNum&gt;1026&lt;/RecNum&gt;&lt;DisplayText&gt;&lt;style face="superscript"&gt;55&lt;/style&gt;&lt;/DisplayText&gt;&lt;record&gt;&lt;rec-number&gt;1026&lt;/rec-number&gt;&lt;foreign-keys&gt;&lt;key app="EN" db-id="ex2x9xrwozzd02ezff1xv524tw5zvxaa9pxz" timestamp="1548004767"&gt;1026&lt;/key&gt;&lt;/foreign-keys&gt;&lt;ref-type name="Journal Article"&gt;17&lt;/ref-type&gt;&lt;contributors&gt;&lt;authors&gt;&lt;author&gt;Spitzer, Robert L&lt;/author&gt;&lt;author&gt;Williams, Janet BW&lt;/author&gt;&lt;author&gt;Gibbon, Miriam&lt;/author&gt;&lt;author&gt;First, Michael B&lt;/author&gt;&lt;/authors&gt;&lt;/contributors&gt;&lt;titles&gt;&lt;title&gt;The structured clinical interview for DSM-III-R (SCID): I: history, rationale, and description&lt;/title&gt;&lt;secondary-title&gt;Archives of general psychiatry&lt;/secondary-title&gt;&lt;/titles&gt;&lt;periodical&gt;&lt;full-title&gt;Archives of General Psychiatry&lt;/full-title&gt;&lt;/periodical&gt;&lt;pages&gt;624-629&lt;/pages&gt;&lt;volume&gt;49&lt;/volume&gt;&lt;number&gt;8&lt;/number&gt;&lt;dates&gt;&lt;year&gt;1992&lt;/year&gt;&lt;/dates&gt;&lt;isbn&gt;0003-990X&lt;/isbn&gt;&lt;urls&gt;&lt;/urls&gt;&lt;/record&gt;&lt;/Cite&gt;&lt;/EndNote&gt;</w:instrText>
      </w:r>
      <w:r w:rsidR="008E0BB4" w:rsidRPr="00B4346E">
        <w:fldChar w:fldCharType="separate"/>
      </w:r>
      <w:r w:rsidR="00E73CB5" w:rsidRPr="00E73CB5">
        <w:rPr>
          <w:noProof/>
          <w:vertAlign w:val="superscript"/>
        </w:rPr>
        <w:t>55</w:t>
      </w:r>
      <w:r w:rsidR="008E0BB4" w:rsidRPr="00B4346E">
        <w:fldChar w:fldCharType="end"/>
      </w:r>
      <w:r w:rsidR="008E0BB4" w:rsidRPr="00B4346E">
        <w:t xml:space="preserve"> </w:t>
      </w:r>
      <w:r w:rsidR="008E0BB4">
        <w:t xml:space="preserve">12- and 24-month </w:t>
      </w:r>
      <w:r w:rsidR="008E0BB4" w:rsidRPr="00B4346E">
        <w:t>maternal report of any intimate partner violence in the past year,</w:t>
      </w:r>
      <w:r w:rsidR="008E0BB4" w:rsidRPr="00B4346E">
        <w:fldChar w:fldCharType="begin"/>
      </w:r>
      <w:r w:rsidR="00E73CB5">
        <w:instrText xml:space="preserve"> ADDIN EN.CITE &lt;EndNote&gt;&lt;Cite&gt;&lt;Author&gt;Organization&lt;/Author&gt;&lt;Year&gt;2005&lt;/Year&gt;&lt;RecNum&gt;1031&lt;/RecNum&gt;&lt;DisplayText&gt;&lt;style face="superscript"&gt;56&lt;/style&gt;&lt;/DisplayText&gt;&lt;record&gt;&lt;rec-number&gt;1031&lt;/rec-number&gt;&lt;foreign-keys&gt;&lt;key app="EN" db-id="ex2x9xrwozzd02ezff1xv524tw5zvxaa9pxz" timestamp="1548007512"&gt;1031&lt;/key&gt;&lt;/foreign-keys&gt;&lt;ref-type name="Journal Article"&gt;17&lt;/ref-type&gt;&lt;contributors&gt;&lt;authors&gt;&lt;author&gt;World Health Organization,&lt;/author&gt;&lt;/authors&gt;&lt;/contributors&gt;&lt;titles&gt;&lt;title&gt;WHO multi-country study on women&amp;apos;s health and domestic violence against women: initial results on prevalence, health outcomes and women&amp;apos;s responses&lt;/title&gt;&lt;/titles&gt;&lt;dates&gt;&lt;year&gt;2005&lt;/year&gt;&lt;/dates&gt;&lt;urls&gt;&lt;/urls&gt;&lt;/record&gt;&lt;/Cite&gt;&lt;/EndNote&gt;</w:instrText>
      </w:r>
      <w:r w:rsidR="008E0BB4" w:rsidRPr="00B4346E">
        <w:fldChar w:fldCharType="separate"/>
      </w:r>
      <w:r w:rsidR="00E73CB5" w:rsidRPr="00E73CB5">
        <w:rPr>
          <w:noProof/>
          <w:vertAlign w:val="superscript"/>
        </w:rPr>
        <w:t>56</w:t>
      </w:r>
      <w:r w:rsidR="008E0BB4" w:rsidRPr="00B4346E">
        <w:fldChar w:fldCharType="end"/>
      </w:r>
      <w:r w:rsidR="008E0BB4">
        <w:t xml:space="preserve"> and </w:t>
      </w:r>
      <w:r w:rsidR="00D63902">
        <w:t>3</w:t>
      </w:r>
      <w:r w:rsidR="008E0BB4">
        <w:t>- and 12-month father absence.</w:t>
      </w:r>
      <w:r w:rsidR="00F018D6">
        <w:t xml:space="preserve"> </w:t>
      </w:r>
      <w:r w:rsidR="0073449C">
        <w:t xml:space="preserve">Confounders </w:t>
      </w:r>
      <w:r w:rsidR="00F018D6">
        <w:t xml:space="preserve">with multiple timepoints were included </w:t>
      </w:r>
      <w:r w:rsidR="00F52D1A">
        <w:t xml:space="preserve">according to appropriate time ordering with respect to </w:t>
      </w:r>
      <w:r w:rsidR="00C7575F">
        <w:t>exposure</w:t>
      </w:r>
      <w:r w:rsidR="006337CF">
        <w:t xml:space="preserve"> timing</w:t>
      </w:r>
      <w:r w:rsidR="006A53F7">
        <w:t xml:space="preserve"> (</w:t>
      </w:r>
      <w:r w:rsidR="006A53F7" w:rsidRPr="006A53F7">
        <w:t>e.g. 12</w:t>
      </w:r>
      <w:r w:rsidR="006A53F7">
        <w:t>-month</w:t>
      </w:r>
      <w:r w:rsidR="006A53F7" w:rsidRPr="006A53F7">
        <w:t xml:space="preserve"> SCID was included in models </w:t>
      </w:r>
      <w:r w:rsidR="00581927">
        <w:t>examining</w:t>
      </w:r>
      <w:r w:rsidR="006A53F7" w:rsidRPr="006A53F7">
        <w:t xml:space="preserve"> 12</w:t>
      </w:r>
      <w:r w:rsidR="006A53F7">
        <w:t>-month</w:t>
      </w:r>
      <w:r w:rsidR="006A53F7" w:rsidRPr="006A53F7">
        <w:t xml:space="preserve"> grandmother involvement, but not in </w:t>
      </w:r>
      <w:r w:rsidR="00D63902">
        <w:t>3</w:t>
      </w:r>
      <w:r w:rsidR="006A53F7">
        <w:t xml:space="preserve">-month </w:t>
      </w:r>
      <w:r w:rsidR="002C515B">
        <w:t>models</w:t>
      </w:r>
      <w:r w:rsidR="006A53F7">
        <w:t>)</w:t>
      </w:r>
      <w:r w:rsidR="00F52D1A">
        <w:t>.</w:t>
      </w:r>
      <w:r w:rsidR="00E0283A" w:rsidRPr="00E0283A">
        <w:t xml:space="preserve"> </w:t>
      </w:r>
      <w:r w:rsidR="00935F3A">
        <w:t xml:space="preserve">Child growth </w:t>
      </w:r>
      <w:r w:rsidR="006337CF">
        <w:t>models accounted for prior</w:t>
      </w:r>
      <w:r w:rsidR="00401BB8">
        <w:t xml:space="preserve"> growth</w:t>
      </w:r>
      <w:r w:rsidR="006337CF">
        <w:t xml:space="preserve"> measurements</w:t>
      </w:r>
      <w:r w:rsidR="00935F3A">
        <w:t xml:space="preserve">. </w:t>
      </w:r>
    </w:p>
    <w:p w14:paraId="44A2A4B5" w14:textId="77777777" w:rsidR="00741B2F" w:rsidRDefault="00741B2F" w:rsidP="00741B2F">
      <w:pPr>
        <w:spacing w:line="480" w:lineRule="auto"/>
        <w:rPr>
          <w:bCs/>
        </w:rPr>
      </w:pPr>
    </w:p>
    <w:p w14:paraId="37F5130D" w14:textId="4F2DD041" w:rsidR="002F0B44" w:rsidRPr="00B4346E" w:rsidRDefault="00FA1596" w:rsidP="00183716">
      <w:pPr>
        <w:spacing w:line="480" w:lineRule="auto"/>
      </w:pPr>
      <w:r>
        <w:t>We used s</w:t>
      </w:r>
      <w:r w:rsidR="002B3F07">
        <w:t>tabilized i</w:t>
      </w:r>
      <w:r w:rsidR="00A00BE2">
        <w:t>nverse probability weighting</w:t>
      </w:r>
      <w:r w:rsidR="00366E6C">
        <w:t xml:space="preserve"> (IPW)</w:t>
      </w:r>
      <w:r w:rsidR="00AE3BD6">
        <w:fldChar w:fldCharType="begin"/>
      </w:r>
      <w:r w:rsidR="00AE3BD6">
        <w:instrText xml:space="preserve"> ADDIN EN.CITE &lt;EndNote&gt;&lt;Cite&gt;&lt;Author&gt;Seaman&lt;/Author&gt;&lt;Year&gt;2013&lt;/Year&gt;&lt;RecNum&gt;1177&lt;/RecNum&gt;&lt;DisplayText&gt;&lt;style face="superscript"&gt;57&lt;/style&gt;&lt;/DisplayText&gt;&lt;record&gt;&lt;rec-number&gt;1177&lt;/rec-number&gt;&lt;foreign-keys&gt;&lt;key app="EN" db-id="ex2x9xrwozzd02ezff1xv524tw5zvxaa9pxz" timestamp="1582564463"&gt;1177&lt;/key&gt;&lt;/foreign-keys&gt;&lt;ref-type name="Journal Article"&gt;17&lt;/ref-type&gt;&lt;contributors&gt;&lt;authors&gt;&lt;author&gt;Seaman, Shaun R&lt;/author&gt;&lt;author&gt;White, Ian R&lt;/author&gt;&lt;/authors&gt;&lt;/contributors&gt;&lt;titles&gt;&lt;title&gt;Review of inverse probability weighting for dealing with missing data&lt;/title&gt;&lt;secondary-title&gt;Statistical methods in medical research&lt;/secondary-title&gt;&lt;/titles&gt;&lt;periodical&gt;&lt;full-title&gt;Statistical methods in medical research&lt;/full-title&gt;&lt;/periodical&gt;&lt;pages&gt;278-295&lt;/pages&gt;&lt;volume&gt;22&lt;/volume&gt;&lt;number&gt;3&lt;/number&gt;&lt;dates&gt;&lt;year&gt;2013&lt;/year&gt;&lt;/dates&gt;&lt;isbn&gt;0962-2802&lt;/isbn&gt;&lt;urls&gt;&lt;/urls&gt;&lt;/record&gt;&lt;/Cite&gt;&lt;/EndNote&gt;</w:instrText>
      </w:r>
      <w:r w:rsidR="00AE3BD6">
        <w:fldChar w:fldCharType="separate"/>
      </w:r>
      <w:r w:rsidR="00AE3BD6" w:rsidRPr="005B440C">
        <w:rPr>
          <w:noProof/>
          <w:vertAlign w:val="superscript"/>
        </w:rPr>
        <w:t>57</w:t>
      </w:r>
      <w:r w:rsidR="00AE3BD6">
        <w:fldChar w:fldCharType="end"/>
      </w:r>
      <w:r w:rsidR="00A00BE2">
        <w:t xml:space="preserve"> to account for informative missingness</w:t>
      </w:r>
      <w:r w:rsidR="005506BA">
        <w:t xml:space="preserve"> between the baseline sample (n=1,154) and the sample with grandmother involvement data at 3 and 12 months (n=783) (Figure 1). </w:t>
      </w:r>
      <w:r w:rsidR="00AE3BD6">
        <w:t>The weight is the inverse probability that an observation is not missing at 3, 12, or 24 months based on observed characteristics.</w:t>
      </w:r>
      <w:r w:rsidR="00157449">
        <w:t xml:space="preserve"> IPW were stabilized by including the marginal probability of being observed in the numerator.</w:t>
      </w:r>
      <w:r w:rsidR="00AE3BD6">
        <w:t xml:space="preserve"> </w:t>
      </w:r>
      <w:r w:rsidR="00B753E6">
        <w:t>Using IPW</w:t>
      </w:r>
      <w:r w:rsidR="005C2988">
        <w:t xml:space="preserve">, non-missing observations with characteristics most similar to characteristics of the missing will be weighted more heavily in the estimation. </w:t>
      </w:r>
      <w:r w:rsidR="003450D1">
        <w:t xml:space="preserve">We included </w:t>
      </w:r>
      <w:r w:rsidR="009A164F">
        <w:t xml:space="preserve">in the </w:t>
      </w:r>
      <w:r w:rsidR="00157449">
        <w:t>IPW model</w:t>
      </w:r>
      <w:r w:rsidR="009A164F">
        <w:t xml:space="preserve"> </w:t>
      </w:r>
      <w:r w:rsidR="003450D1">
        <w:t>baseline variables associated with missingn</w:t>
      </w:r>
      <w:r w:rsidR="00673C78">
        <w:t>ess and baseline variables associated with grandmother involvement and outcomes</w:t>
      </w:r>
      <w:r w:rsidR="003450D1">
        <w:t>, as suggested by Seaman et al.</w:t>
      </w:r>
      <w:r w:rsidR="003450D1">
        <w:fldChar w:fldCharType="begin"/>
      </w:r>
      <w:r w:rsidR="003450D1">
        <w:instrText xml:space="preserve"> ADDIN EN.CITE &lt;EndNote&gt;&lt;Cite&gt;&lt;Author&gt;Seaman&lt;/Author&gt;&lt;Year&gt;2013&lt;/Year&gt;&lt;RecNum&gt;1177&lt;/RecNum&gt;&lt;DisplayText&gt;&lt;style face="superscript"&gt;57&lt;/style&gt;&lt;/DisplayText&gt;&lt;record&gt;&lt;rec-number&gt;1177&lt;/rec-number&gt;&lt;foreign-keys&gt;&lt;key app="EN" db-id="ex2x9xrwozzd02ezff1xv524tw5zvxaa9pxz" timestamp="1582564463"&gt;1177&lt;/key&gt;&lt;/foreign-keys&gt;&lt;ref-type name="Journal Article"&gt;17&lt;/ref-type&gt;&lt;contributors&gt;&lt;authors&gt;&lt;author&gt;Seaman, Shaun R&lt;/author&gt;&lt;author&gt;White, Ian R&lt;/author&gt;&lt;/authors&gt;&lt;/contributors&gt;&lt;titles&gt;&lt;title&gt;Review of inverse probability weighting for dealing with missing data&lt;/title&gt;&lt;secondary-title&gt;Statistical methods in medical research&lt;/secondary-title&gt;&lt;/titles&gt;&lt;periodical&gt;&lt;full-title&gt;Statistical methods in medical research&lt;/full-title&gt;&lt;/periodical&gt;&lt;pages&gt;278-295&lt;/pages&gt;&lt;volume&gt;22&lt;/volume&gt;&lt;number&gt;3&lt;/number&gt;&lt;dates&gt;&lt;year&gt;2013&lt;/year&gt;&lt;/dates&gt;&lt;isbn&gt;0962-2802&lt;/isbn&gt;&lt;urls&gt;&lt;/urls&gt;&lt;/record&gt;&lt;/Cite&gt;&lt;/EndNote&gt;</w:instrText>
      </w:r>
      <w:r w:rsidR="003450D1">
        <w:fldChar w:fldCharType="separate"/>
      </w:r>
      <w:r w:rsidR="003450D1" w:rsidRPr="003450D1">
        <w:rPr>
          <w:noProof/>
          <w:vertAlign w:val="superscript"/>
        </w:rPr>
        <w:t>57</w:t>
      </w:r>
      <w:r w:rsidR="003450D1">
        <w:fldChar w:fldCharType="end"/>
      </w:r>
      <w:r w:rsidR="003450D1">
        <w:t xml:space="preserve"> </w:t>
      </w:r>
      <w:r w:rsidR="00EF4669">
        <w:rPr>
          <w:bCs/>
        </w:rPr>
        <w:t xml:space="preserve">We </w:t>
      </w:r>
      <w:r w:rsidR="009A164F">
        <w:rPr>
          <w:bCs/>
        </w:rPr>
        <w:t xml:space="preserve">examined </w:t>
      </w:r>
      <w:r w:rsidR="00EF4669" w:rsidRPr="00B4346E">
        <w:rPr>
          <w:bCs/>
        </w:rPr>
        <w:t xml:space="preserve">baseline characteristics </w:t>
      </w:r>
      <w:r w:rsidR="00E0283A" w:rsidRPr="00B4346E">
        <w:t xml:space="preserve">associated with missingness </w:t>
      </w:r>
      <w:r w:rsidR="00DF17E9">
        <w:t>and included those with a p-value</w:t>
      </w:r>
      <w:r w:rsidR="00E41649">
        <w:t xml:space="preserve"> </w:t>
      </w:r>
      <w:r w:rsidR="00DF17E9">
        <w:t>&lt;0.10</w:t>
      </w:r>
      <w:r w:rsidR="00157449">
        <w:t xml:space="preserve"> in the IPW model</w:t>
      </w:r>
      <w:r w:rsidR="00DF17E9">
        <w:t>:</w:t>
      </w:r>
      <w:r w:rsidR="00413642">
        <w:t xml:space="preserve"> </w:t>
      </w:r>
      <w:r w:rsidR="00E0283A">
        <w:t>PHQ-9</w:t>
      </w:r>
      <w:r w:rsidR="00E0283A" w:rsidRPr="00B4346E">
        <w:t>,</w:t>
      </w:r>
      <w:r w:rsidR="007D6DC5">
        <w:fldChar w:fldCharType="begin"/>
      </w:r>
      <w:r w:rsidR="00E73CB5">
        <w:instrText xml:space="preserve"> ADDIN EN.CITE &lt;EndNote&gt;&lt;Cite&gt;&lt;Author&gt;Kroenke&lt;/Author&gt;&lt;Year&gt;2001&lt;/Year&gt;&lt;RecNum&gt;1025&lt;/RecNum&gt;&lt;DisplayText&gt;&lt;style face="superscript"&gt;48,49&lt;/style&gt;&lt;/DisplayText&gt;&lt;record&gt;&lt;rec-number&gt;1025&lt;/rec-number&gt;&lt;foreign-keys&gt;&lt;key app="EN" db-id="ex2x9xrwozzd02ezff1xv524tw5zvxaa9pxz" timestamp="1548000851"&gt;1025&lt;/key&gt;&lt;/foreign-keys&gt;&lt;ref-type name="Journal Article"&gt;17&lt;/ref-type&gt;&lt;contributors&gt;&lt;authors&gt;&lt;author&gt;Kroenke, Kurt&lt;/author&gt;&lt;author&gt;Spitzer, Robert L&lt;/author&gt;&lt;author&gt;Williams, Janet BW&lt;/author&gt;&lt;/authors&gt;&lt;/contributors&gt;&lt;titles&gt;&lt;title&gt;The PHQ</w:instrText>
      </w:r>
      <w:r w:rsidR="00E73CB5">
        <w:rPr>
          <w:rFonts w:ascii="Cambria Math" w:hAnsi="Cambria Math" w:cs="Cambria Math"/>
        </w:rPr>
        <w:instrText>‐</w:instrText>
      </w:r>
      <w:r w:rsidR="00E73CB5">
        <w:instrText>9: validity of a brief depression severity measure&lt;/title&gt;&lt;secondary-title&gt;Journal of general internal medicine&lt;/secondary-title&gt;&lt;/titles&gt;&lt;periodical&gt;&lt;full-title&gt;Journal of General Internal Medicine&lt;/full-title&gt;&lt;abbr-1&gt;J. Gen. Intern. Med.&lt;/abbr-1&gt;&lt;/periodical&gt;&lt;pages&gt;606-613&lt;/pages&gt;&lt;volume&gt;16&lt;/volume&gt;&lt;number&gt;9&lt;/number&gt;&lt;dates&gt;&lt;year&gt;2001&lt;/year&gt;&lt;/dates&gt;&lt;isbn&gt;0884-8734&lt;/isbn&gt;&lt;urls&gt;&lt;/urls&gt;&lt;/record&gt;&lt;/Cite&gt;&lt;Cite&gt;&lt;Author&gt;Gallis&lt;/Author&gt;&lt;Year&gt;2018&lt;/Year&gt;&lt;RecNum&gt;1024&lt;/RecNum&gt;&lt;record&gt;&lt;rec-number&gt;1024&lt;/rec-number&gt;&lt;foreign-keys&gt;&lt;key app="EN" db-id="ex2x9xrwozzd02ezff1xv524tw5zvxaa9pxz" timestamp="1548000823"&gt;1024&lt;/key&gt;&lt;/foreign-keys&gt;&lt;ref-type name="Journal Article"&gt;17&lt;/ref-type&gt;&lt;contributors&gt;&lt;authors&gt;&lt;author&gt;Gallis, John A&lt;/author&gt;&lt;author&gt;Maselko, Joanna&lt;/author&gt;&lt;author&gt;O’Donnell, Karen&lt;/author&gt;&lt;author&gt;Song, Ke&lt;/author&gt;&lt;author&gt;Saqib, Kiran&lt;/author&gt;&lt;author&gt;Turner, Elizabeth L&lt;/author&gt;&lt;author&gt;Sikander, Siham&lt;/author&gt;&lt;/authors&gt;&lt;/contributors&gt;&lt;titles&gt;&lt;title&gt;Criterion-related validity and reliability of the Urdu version of the patient health questionnaire in a sample of community-based pregnant women in Pakistan&lt;/title&gt;&lt;secondary-title&gt;PeerJ&lt;/secondary-title&gt;&lt;/titles&gt;&lt;periodical&gt;&lt;full-title&gt;PeerJ&lt;/full-title&gt;&lt;/periodical&gt;&lt;pages&gt;e5185&lt;/pages&gt;&lt;volume&gt;6&lt;/volume&gt;&lt;dates&gt;&lt;year&gt;2018&lt;/year&gt;&lt;/dates&gt;&lt;isbn&gt;2167-8359&lt;/isbn&gt;&lt;urls&gt;&lt;/urls&gt;&lt;/record&gt;&lt;/Cite&gt;&lt;/EndNote&gt;</w:instrText>
      </w:r>
      <w:r w:rsidR="007D6DC5">
        <w:fldChar w:fldCharType="separate"/>
      </w:r>
      <w:r w:rsidR="00E73CB5" w:rsidRPr="00E73CB5">
        <w:rPr>
          <w:noProof/>
          <w:vertAlign w:val="superscript"/>
        </w:rPr>
        <w:t>48,49</w:t>
      </w:r>
      <w:r w:rsidR="007D6DC5">
        <w:fldChar w:fldCharType="end"/>
      </w:r>
      <w:r w:rsidR="00E0283A" w:rsidRPr="00B4346E">
        <w:t xml:space="preserve"> maternal disability,</w:t>
      </w:r>
      <w:r w:rsidR="00AF2CFF" w:rsidRPr="00B4346E">
        <w:fldChar w:fldCharType="begin">
          <w:fldData xml:space="preserve">PEVuZE5vdGU+PENpdGU+PEF1dGhvcj5DaGlzb2xtPC9BdXRob3I+PFllYXI+MjAwNTwvWWVhcj48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</w:fldData>
        </w:fldChar>
      </w:r>
      <w:r w:rsidR="005B440C">
        <w:instrText xml:space="preserve"> ADDIN EN.CITE </w:instrText>
      </w:r>
      <w:r w:rsidR="005B440C">
        <w:fldChar w:fldCharType="begin">
          <w:fldData xml:space="preserve">PEVuZE5vdGU+PENpdGU+PEF1dGhvcj5DaGlzb2xtPC9BdXRob3I+PFllYXI+MjAwNTwvWWVhcj48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</w:fldData>
        </w:fldChar>
      </w:r>
      <w:r w:rsidR="005B440C">
        <w:instrText xml:space="preserve"> ADDIN EN.CITE.DATA </w:instrText>
      </w:r>
      <w:r w:rsidR="005B440C">
        <w:fldChar w:fldCharType="end"/>
      </w:r>
      <w:r w:rsidR="00AF2CFF" w:rsidRPr="00B4346E">
        <w:fldChar w:fldCharType="separate"/>
      </w:r>
      <w:r w:rsidR="005B440C" w:rsidRPr="005B440C">
        <w:rPr>
          <w:noProof/>
          <w:vertAlign w:val="superscript"/>
        </w:rPr>
        <w:t>58</w:t>
      </w:r>
      <w:r w:rsidR="00AF2CFF" w:rsidRPr="00B4346E">
        <w:fldChar w:fldCharType="end"/>
      </w:r>
      <w:r w:rsidR="00E0283A" w:rsidRPr="00B4346E">
        <w:t xml:space="preserve"> maternal perceived stress,</w:t>
      </w:r>
      <w:r w:rsidR="00AF2CFF" w:rsidRPr="00B4346E">
        <w:fldChar w:fldCharType="begin"/>
      </w:r>
      <w:r w:rsidR="005B440C">
        <w:instrText xml:space="preserve"> ADDIN EN.CITE &lt;EndNote&gt;&lt;Cite&gt;&lt;Author&gt;Cohen&lt;/Author&gt;&lt;Year&gt;1983&lt;/Year&gt;&lt;RecNum&gt;1030&lt;/RecNum&gt;&lt;DisplayText&gt;&lt;style face="superscript"&gt;59&lt;/style&gt;&lt;/DisplayText&gt;&lt;record&gt;&lt;rec-number&gt;1030&lt;/rec-number&gt;&lt;foreign-keys&gt;&lt;key app="EN" db-id="ex2x9xrwozzd02ezff1xv524tw5zvxaa9pxz" timestamp="1548007019"&gt;1030&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periodical&gt;&lt;pages&gt;385-396&lt;/pages&gt;&lt;dates&gt;&lt;year&gt;1983&lt;/year&gt;&lt;/dates&gt;&lt;isbn&gt;0022-1465&lt;/isbn&gt;&lt;urls&gt;&lt;/urls&gt;&lt;/record&gt;&lt;/Cite&gt;&lt;/EndNote&gt;</w:instrText>
      </w:r>
      <w:r w:rsidR="00AF2CFF" w:rsidRPr="00B4346E">
        <w:fldChar w:fldCharType="separate"/>
      </w:r>
      <w:r w:rsidR="005B440C" w:rsidRPr="005B440C">
        <w:rPr>
          <w:noProof/>
          <w:vertAlign w:val="superscript"/>
        </w:rPr>
        <w:t>59</w:t>
      </w:r>
      <w:r w:rsidR="00AF2CFF" w:rsidRPr="00B4346E">
        <w:fldChar w:fldCharType="end"/>
      </w:r>
      <w:r w:rsidR="00E0283A" w:rsidRPr="00B4346E">
        <w:t xml:space="preserve"> number of living children</w:t>
      </w:r>
      <w:r w:rsidR="00AF2CFF">
        <w:t xml:space="preserve"> (first pregnancy, </w:t>
      </w:r>
      <w:r w:rsidR="00E46697">
        <w:t>one to three</w:t>
      </w:r>
      <w:r w:rsidR="00AF2CFF">
        <w:t xml:space="preserve"> children</w:t>
      </w:r>
      <w:r w:rsidR="00E0283A" w:rsidRPr="00B4346E">
        <w:t>,</w:t>
      </w:r>
      <w:r w:rsidR="00AF2CFF">
        <w:t xml:space="preserve"> or four or more)</w:t>
      </w:r>
      <w:r w:rsidR="00E0283A" w:rsidRPr="00B4346E">
        <w:t xml:space="preserve"> and crowding</w:t>
      </w:r>
      <w:r w:rsidR="00EB3CB0">
        <w:t xml:space="preserve"> (people per room)</w:t>
      </w:r>
      <w:r w:rsidR="00DF17E9">
        <w:t>, g</w:t>
      </w:r>
      <w:r w:rsidR="007D4A94">
        <w:t>randmother co-residence with grandchild</w:t>
      </w:r>
      <w:r w:rsidR="008D097F">
        <w:t>,</w:t>
      </w:r>
      <w:r w:rsidR="007D4A94">
        <w:t xml:space="preserve"> and whether the husband works</w:t>
      </w:r>
      <w:r w:rsidR="007D4A94" w:rsidRPr="00B4346E">
        <w:t>.</w:t>
      </w:r>
      <w:r w:rsidR="008D0C8F">
        <w:t xml:space="preserve"> </w:t>
      </w:r>
      <w:r w:rsidR="00673C78">
        <w:t xml:space="preserve">The following baseline confounders </w:t>
      </w:r>
      <w:r w:rsidR="003D2A79">
        <w:t xml:space="preserve">were </w:t>
      </w:r>
      <w:r w:rsidR="009B51B1">
        <w:t xml:space="preserve">also </w:t>
      </w:r>
      <w:r w:rsidR="003D2A79">
        <w:t>included</w:t>
      </w:r>
      <w:r w:rsidR="009B51B1">
        <w:t xml:space="preserve"> in the IPW model</w:t>
      </w:r>
      <w:r w:rsidR="003D2A79">
        <w:t xml:space="preserve">: maternal age, maternal and paternal education, </w:t>
      </w:r>
      <w:r w:rsidR="003D2A79" w:rsidRPr="00B4346E">
        <w:t>family structure (nuclear family vs. extended or multiple families)</w:t>
      </w:r>
      <w:r w:rsidR="000F78DF">
        <w:t>, household asset quintiles</w:t>
      </w:r>
      <w:r w:rsidR="003D2A79">
        <w:t>, and treatment arm</w:t>
      </w:r>
      <w:r w:rsidR="00183716">
        <w:t xml:space="preserve">. Sampling weights </w:t>
      </w:r>
      <w:r w:rsidR="00183716">
        <w:lastRenderedPageBreak/>
        <w:t>and IPW were multiplied to create the final weight used in all models.</w:t>
      </w:r>
      <w:r w:rsidR="00183716">
        <w:fldChar w:fldCharType="begin"/>
      </w:r>
      <w:r w:rsidR="005B440C">
        <w:instrText xml:space="preserve"> ADDIN EN.CITE &lt;EndNote&gt;&lt;Cite&gt;&lt;Author&gt;Dugoff&lt;/Author&gt;&lt;Year&gt;2014&lt;/Year&gt;&lt;RecNum&gt;1220&lt;/RecNum&gt;&lt;DisplayText&gt;&lt;style face="superscript"&gt;60&lt;/style&gt;&lt;/DisplayText&gt;&lt;record&gt;&lt;rec-number&gt;1220&lt;/rec-number&gt;&lt;foreign-keys&gt;&lt;key app="EN" db-id="ex2x9xrwozzd02ezff1xv524tw5zvxaa9pxz" timestamp="1587481973"&gt;1220&lt;/key&gt;&lt;/foreign-keys&gt;&lt;ref-type name="Journal Article"&gt;17&lt;/ref-type&gt;&lt;contributors&gt;&lt;authors&gt;&lt;author&gt;Dugoff, E. H.&lt;/author&gt;&lt;author&gt;Schuler, M.&lt;/author&gt;&lt;author&gt;Stuart, E. A.&lt;/author&gt;&lt;/authors&gt;&lt;/contributors&gt;&lt;auth-address&gt;Department of Health Policy and Management, Johns Hopkins Bloomberg School of Public Health, 624 N. Broadway, Rm 301, Baltimore, MD, 21205.&lt;/auth-address&gt;&lt;titles&gt;&lt;title&gt;Generalizing observational study results: applying propensity score methods to complex surveys&lt;/title&gt;&lt;secondary-title&gt;Health Serv Res&lt;/secondary-title&gt;&lt;/titles&gt;&lt;periodical&gt;&lt;full-title&gt;Health Serv Res&lt;/full-title&gt;&lt;/periodical&gt;&lt;pages&gt;284-303&lt;/pages&gt;&lt;volume&gt;49&lt;/volume&gt;&lt;number&gt;1&lt;/number&gt;&lt;edition&gt;2013/07/17&lt;/edition&gt;&lt;keywords&gt;&lt;keyword&gt;Computer Simulation&lt;/keyword&gt;&lt;keyword&gt;Decision Trees&lt;/keyword&gt;&lt;keyword&gt;Health Expenditures/*statistics &amp;amp; numerical data&lt;/keyword&gt;&lt;keyword&gt;Health Services Research/*methods&lt;/keyword&gt;&lt;keyword&gt;Humans&lt;/keyword&gt;&lt;keyword&gt;*Propensity Score&lt;/keyword&gt;&lt;keyword&gt;Research Design&lt;/keyword&gt;&lt;keyword&gt;Surveys and Questionnaires&lt;/keyword&gt;&lt;keyword&gt;Survey research&lt;/keyword&gt;&lt;keyword&gt;health care costs&lt;/keyword&gt;&lt;keyword&gt;primary care&lt;/keyword&gt;&lt;/keywords&gt;&lt;dates&gt;&lt;year&gt;2014&lt;/year&gt;&lt;pub-dates&gt;&lt;date&gt;Feb&lt;/date&gt;&lt;/pub-dates&gt;&lt;/dates&gt;&lt;isbn&gt;1475-6773 (Electronic)&amp;#xD;0017-9124 (Linking)&lt;/isbn&gt;&lt;accession-num&gt;23855598&lt;/accession-num&gt;&lt;urls&gt;&lt;related-urls&gt;&lt;url&gt;https://www.ncbi.nlm.nih.gov/pubmed/23855598&lt;/url&gt;&lt;/related-urls&gt;&lt;/urls&gt;&lt;custom2&gt;PMC3894255&lt;/custom2&gt;&lt;electronic-resource-num&gt;10.1111/1475-6773.12090&lt;/electronic-resource-num&gt;&lt;/record&gt;&lt;/Cite&gt;&lt;/EndNote&gt;</w:instrText>
      </w:r>
      <w:r w:rsidR="00183716">
        <w:fldChar w:fldCharType="separate"/>
      </w:r>
      <w:r w:rsidR="005B440C" w:rsidRPr="005B440C">
        <w:rPr>
          <w:noProof/>
          <w:vertAlign w:val="superscript"/>
        </w:rPr>
        <w:t>60</w:t>
      </w:r>
      <w:r w:rsidR="00183716">
        <w:fldChar w:fldCharType="end"/>
      </w:r>
      <w:r w:rsidR="00DA7F71">
        <w:t xml:space="preserve"> </w:t>
      </w:r>
      <w:r w:rsidR="00183716">
        <w:t>A</w:t>
      </w:r>
      <w:r w:rsidR="00EE084C" w:rsidRPr="00484549">
        <w:t xml:space="preserve">nalyses were conducted using Stata </w:t>
      </w:r>
      <w:r w:rsidR="001240E0">
        <w:t>14</w:t>
      </w:r>
      <w:r w:rsidR="00265798">
        <w:t xml:space="preserve"> and R</w:t>
      </w:r>
      <w:r w:rsidR="00F355B5">
        <w:t xml:space="preserve"> </w:t>
      </w:r>
      <w:r w:rsidR="00F355B5" w:rsidRPr="00F355B5">
        <w:t>version 3.6.1</w:t>
      </w:r>
      <w:r w:rsidR="00EE084C" w:rsidRPr="00484549">
        <w:t>.</w:t>
      </w:r>
      <w:r w:rsidR="00EE084C" w:rsidRPr="00B4346E">
        <w:t xml:space="preserve"> </w:t>
      </w:r>
    </w:p>
    <w:p w14:paraId="2C25DFB0" w14:textId="39F13303" w:rsidR="00FE1475" w:rsidRPr="00B4346E" w:rsidRDefault="00FE1475" w:rsidP="001748DE">
      <w:pPr>
        <w:spacing w:line="480" w:lineRule="auto"/>
      </w:pPr>
    </w:p>
    <w:p w14:paraId="753EC2C4" w14:textId="1FD1B7DB" w:rsidR="00FE1475" w:rsidRPr="00B4346E" w:rsidRDefault="00FE1475" w:rsidP="001748DE">
      <w:pPr>
        <w:spacing w:line="480" w:lineRule="auto"/>
      </w:pPr>
      <w:r w:rsidRPr="00B4346E">
        <w:rPr>
          <w:i/>
          <w:iCs/>
        </w:rPr>
        <w:t>Ethics</w:t>
      </w:r>
      <w:r w:rsidR="00F9776B" w:rsidRPr="00B4346E">
        <w:rPr>
          <w:i/>
          <w:iCs/>
        </w:rPr>
        <w:t xml:space="preserve"> approval</w:t>
      </w:r>
    </w:p>
    <w:p w14:paraId="3D368FE0" w14:textId="6357D9D9" w:rsidR="00FE1475" w:rsidRPr="00B4346E" w:rsidRDefault="00245D03" w:rsidP="001748DE">
      <w:pPr>
        <w:spacing w:line="480" w:lineRule="auto"/>
      </w:pPr>
      <w:r>
        <w:t>Written i</w:t>
      </w:r>
      <w:r w:rsidR="004B08DF">
        <w:t xml:space="preserve">nformed consent </w:t>
      </w:r>
      <w:r>
        <w:t xml:space="preserve">(or witnessed consent, if the participant was illiterate) </w:t>
      </w:r>
      <w:r w:rsidR="004B08DF">
        <w:t xml:space="preserve">was obtained from mothers </w:t>
      </w:r>
      <w:r>
        <w:t xml:space="preserve">before study participation. </w:t>
      </w:r>
      <w:r w:rsidR="00276D7B" w:rsidRPr="00B4346E">
        <w:t xml:space="preserve">This study was approved by </w:t>
      </w:r>
      <w:r w:rsidR="009176E6" w:rsidRPr="00B4346E">
        <w:t xml:space="preserve">institutional review boards at the Human Development Research Foundation (HDRF), the University of North Carolina at Chapel Hill, and Duke University. </w:t>
      </w:r>
    </w:p>
    <w:p w14:paraId="77DCF5CC" w14:textId="77777777" w:rsidR="00C85136" w:rsidRDefault="00C85136" w:rsidP="00C85136">
      <w:pPr>
        <w:spacing w:line="480" w:lineRule="auto"/>
        <w:rPr>
          <w:i/>
          <w:iCs/>
        </w:rPr>
      </w:pPr>
    </w:p>
    <w:p w14:paraId="4937715B" w14:textId="3707825A" w:rsidR="00C85136" w:rsidRPr="00B4346E" w:rsidRDefault="00C85136" w:rsidP="00C85136">
      <w:pPr>
        <w:spacing w:line="480" w:lineRule="auto"/>
      </w:pPr>
      <w:r>
        <w:rPr>
          <w:i/>
          <w:iCs/>
        </w:rPr>
        <w:t>Role of funding source</w:t>
      </w:r>
    </w:p>
    <w:p w14:paraId="05CDBCA7" w14:textId="3D10B0AC" w:rsidR="009F2F3B" w:rsidRDefault="00C85136" w:rsidP="001748DE">
      <w:pPr>
        <w:spacing w:line="480" w:lineRule="auto"/>
        <w:rPr>
          <w:bCs/>
        </w:rPr>
      </w:pPr>
      <w:r>
        <w:rPr>
          <w:bCs/>
        </w:rPr>
        <w:t>The funders had no role in study design, data collection, analysis, interpretation</w:t>
      </w:r>
      <w:r w:rsidR="00BF153C">
        <w:rPr>
          <w:bCs/>
        </w:rPr>
        <w:t xml:space="preserve"> of results</w:t>
      </w:r>
      <w:r>
        <w:rPr>
          <w:bCs/>
        </w:rPr>
        <w:t xml:space="preserve"> or writing of the report. The authors had access to all the data and had full responsibility to submit for publication.  </w:t>
      </w:r>
    </w:p>
    <w:p w14:paraId="05B4F2F9" w14:textId="3A13ECE9" w:rsidR="008702A3" w:rsidRDefault="008702A3" w:rsidP="001748DE">
      <w:pPr>
        <w:spacing w:line="480" w:lineRule="auto"/>
        <w:rPr>
          <w:bCs/>
          <w:i/>
          <w:iCs/>
        </w:rPr>
      </w:pPr>
    </w:p>
    <w:p w14:paraId="297484FB" w14:textId="05FE5923" w:rsidR="008702A3" w:rsidRDefault="008702A3" w:rsidP="001748DE">
      <w:pPr>
        <w:spacing w:line="480" w:lineRule="auto"/>
        <w:rPr>
          <w:bCs/>
        </w:rPr>
      </w:pPr>
      <w:r>
        <w:rPr>
          <w:bCs/>
          <w:i/>
          <w:iCs/>
        </w:rPr>
        <w:t>Patient and Public Involvement</w:t>
      </w:r>
    </w:p>
    <w:p w14:paraId="09AE39C8" w14:textId="48836210" w:rsidR="008702A3" w:rsidRPr="008702A3" w:rsidRDefault="00391A70" w:rsidP="001748DE">
      <w:pPr>
        <w:spacing w:line="480" w:lineRule="auto"/>
        <w:rPr>
          <w:bCs/>
        </w:rPr>
      </w:pPr>
      <w:r w:rsidRPr="00391A70">
        <w:rPr>
          <w:bCs/>
        </w:rPr>
        <w:t>There has been no patient and/or public involvement in the study design, data collection, data analysis and writing of this research.</w:t>
      </w:r>
    </w:p>
    <w:p w14:paraId="338B8419" w14:textId="77777777" w:rsidR="00C85136" w:rsidRPr="00C85136" w:rsidRDefault="00C85136" w:rsidP="001748DE">
      <w:pPr>
        <w:spacing w:line="480" w:lineRule="auto"/>
        <w:rPr>
          <w:bCs/>
        </w:rPr>
      </w:pPr>
    </w:p>
    <w:p w14:paraId="5F8182EE" w14:textId="238A1157" w:rsidR="00E435B2" w:rsidRPr="00B4346E" w:rsidRDefault="00A30E13" w:rsidP="001748DE">
      <w:pPr>
        <w:spacing w:line="480" w:lineRule="auto"/>
        <w:rPr>
          <w:b/>
        </w:rPr>
      </w:pPr>
      <w:r w:rsidRPr="00B4346E">
        <w:rPr>
          <w:b/>
        </w:rPr>
        <w:t>RESULTS</w:t>
      </w:r>
    </w:p>
    <w:p w14:paraId="79DF7C83" w14:textId="59C6F218" w:rsidR="005C1A1A" w:rsidRDefault="00592D3C" w:rsidP="00741B2F">
      <w:pPr>
        <w:spacing w:line="480" w:lineRule="auto"/>
        <w:rPr>
          <w:bCs/>
        </w:rPr>
      </w:pPr>
      <w:r>
        <w:rPr>
          <w:bCs/>
        </w:rPr>
        <w:t xml:space="preserve">Figure 1 presents the flowchart for our two </w:t>
      </w:r>
      <w:r w:rsidR="00803DAB">
        <w:rPr>
          <w:bCs/>
        </w:rPr>
        <w:t>final analytic samples</w:t>
      </w:r>
      <w:r>
        <w:rPr>
          <w:bCs/>
        </w:rPr>
        <w:t xml:space="preserve"> (n=727 for 12-month</w:t>
      </w:r>
      <w:r w:rsidR="000C36C7">
        <w:rPr>
          <w:bCs/>
        </w:rPr>
        <w:t>s</w:t>
      </w:r>
      <w:r>
        <w:rPr>
          <w:bCs/>
        </w:rPr>
        <w:t xml:space="preserve"> and n=712 for 24-month</w:t>
      </w:r>
      <w:r w:rsidR="000C36C7">
        <w:rPr>
          <w:bCs/>
        </w:rPr>
        <w:t>s</w:t>
      </w:r>
      <w:r>
        <w:rPr>
          <w:bCs/>
        </w:rPr>
        <w:t>)</w:t>
      </w:r>
      <w:r w:rsidR="00803DAB">
        <w:rPr>
          <w:bCs/>
        </w:rPr>
        <w:t xml:space="preserve">. </w:t>
      </w:r>
      <w:r w:rsidR="005C1A1A">
        <w:rPr>
          <w:bCs/>
        </w:rPr>
        <w:t>Of the</w:t>
      </w:r>
      <w:r w:rsidR="00C16668">
        <w:rPr>
          <w:bCs/>
        </w:rPr>
        <w:t xml:space="preserve"> 1,154 women at baseline, 783 had</w:t>
      </w:r>
      <w:r w:rsidR="005C1A1A">
        <w:rPr>
          <w:bCs/>
        </w:rPr>
        <w:t xml:space="preserve"> available d</w:t>
      </w:r>
      <w:r w:rsidR="005C1A1A" w:rsidRPr="00B4346E">
        <w:rPr>
          <w:bCs/>
        </w:rPr>
        <w:t>ata on grandmother involvement</w:t>
      </w:r>
      <w:r w:rsidR="002A3BA3">
        <w:rPr>
          <w:bCs/>
        </w:rPr>
        <w:t xml:space="preserve"> </w:t>
      </w:r>
      <w:r w:rsidR="00C16668">
        <w:rPr>
          <w:bCs/>
        </w:rPr>
        <w:t xml:space="preserve">at </w:t>
      </w:r>
      <w:r w:rsidR="00D63902">
        <w:rPr>
          <w:bCs/>
        </w:rPr>
        <w:t>3</w:t>
      </w:r>
      <w:r w:rsidR="002A3BA3">
        <w:rPr>
          <w:bCs/>
        </w:rPr>
        <w:t xml:space="preserve"> and 12 months</w:t>
      </w:r>
      <w:r w:rsidR="00C16668">
        <w:rPr>
          <w:bCs/>
        </w:rPr>
        <w:t xml:space="preserve">. For 12-month outcomes, 39 had missing outcome data and an additional 25 </w:t>
      </w:r>
      <w:r w:rsidR="005C1A1A">
        <w:rPr>
          <w:bCs/>
        </w:rPr>
        <w:t xml:space="preserve">were </w:t>
      </w:r>
      <w:r w:rsidR="005C1A1A" w:rsidRPr="00B4346E">
        <w:rPr>
          <w:bCs/>
        </w:rPr>
        <w:t xml:space="preserve">excluded </w:t>
      </w:r>
      <w:r w:rsidR="005C1A1A">
        <w:rPr>
          <w:bCs/>
        </w:rPr>
        <w:t>due to</w:t>
      </w:r>
      <w:r w:rsidR="005C1A1A" w:rsidRPr="00B4346E">
        <w:rPr>
          <w:bCs/>
        </w:rPr>
        <w:t xml:space="preserve"> extreme anthropometric </w:t>
      </w:r>
      <w:r w:rsidR="00D40504">
        <w:rPr>
          <w:bCs/>
        </w:rPr>
        <w:t>measurements</w:t>
      </w:r>
      <w:r w:rsidR="0015488B">
        <w:rPr>
          <w:bCs/>
        </w:rPr>
        <w:t>.</w:t>
      </w:r>
      <w:r w:rsidR="005C1A1A" w:rsidRPr="00B4346E">
        <w:rPr>
          <w:bCs/>
        </w:rPr>
        <w:fldChar w:fldCharType="begin"/>
      </w:r>
      <w:r w:rsidR="00E73CB5">
        <w:rPr>
          <w:bCs/>
        </w:rPr>
        <w:instrText xml:space="preserve"> ADDIN EN.CITE &lt;EndNote&gt;&lt;Cite&gt;&lt;Author&gt;WHO Multicentre Growth Reference Study Group&lt;/Author&gt;&lt;Year&gt;2006&lt;/Year&gt;&lt;RecNum&gt;115&lt;/RecNum&gt;&lt;DisplayText&gt;&lt;style face="superscript"&gt;50&lt;/style&gt;&lt;/DisplayText&gt;&lt;record&gt;&lt;rec-number&gt;115&lt;/rec-number&gt;&lt;foreign-keys&gt;&lt;key app="EN" db-id="ex2x9xrwozzd02ezff1xv524tw5zvxaa9pxz" timestamp="1513185204"&gt;115&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005C1A1A" w:rsidRPr="00B4346E">
        <w:rPr>
          <w:bCs/>
        </w:rPr>
        <w:fldChar w:fldCharType="separate"/>
      </w:r>
      <w:r w:rsidR="00E73CB5" w:rsidRPr="00E73CB5">
        <w:rPr>
          <w:bCs/>
          <w:noProof/>
          <w:vertAlign w:val="superscript"/>
        </w:rPr>
        <w:t>50</w:t>
      </w:r>
      <w:r w:rsidR="005C1A1A" w:rsidRPr="00B4346E">
        <w:rPr>
          <w:bCs/>
        </w:rPr>
        <w:fldChar w:fldCharType="end"/>
      </w:r>
      <w:r w:rsidR="00224A34">
        <w:rPr>
          <w:bCs/>
        </w:rPr>
        <w:t xml:space="preserve"> For 24-month </w:t>
      </w:r>
      <w:r w:rsidR="00224A34">
        <w:rPr>
          <w:bCs/>
        </w:rPr>
        <w:lastRenderedPageBreak/>
        <w:t xml:space="preserve">outcomes, 44 observations were missing at </w:t>
      </w:r>
      <w:r w:rsidR="00803DAB">
        <w:rPr>
          <w:bCs/>
        </w:rPr>
        <w:t>the 24-month interview</w:t>
      </w:r>
      <w:r w:rsidR="00224A34">
        <w:rPr>
          <w:bCs/>
        </w:rPr>
        <w:t xml:space="preserve">, 8 had missing outcome data, and an additional 19 </w:t>
      </w:r>
      <w:r w:rsidR="00803DAB">
        <w:rPr>
          <w:bCs/>
        </w:rPr>
        <w:t xml:space="preserve">were excluded due to extreme anthropometric measurements. </w:t>
      </w:r>
      <w:r w:rsidR="00DB3385">
        <w:rPr>
          <w:bCs/>
        </w:rPr>
        <w:t xml:space="preserve"> </w:t>
      </w:r>
    </w:p>
    <w:p w14:paraId="7DCE1A7F" w14:textId="77777777" w:rsidR="005C1A1A" w:rsidRDefault="005C1A1A" w:rsidP="00741B2F">
      <w:pPr>
        <w:spacing w:line="480" w:lineRule="auto"/>
        <w:rPr>
          <w:bCs/>
        </w:rPr>
      </w:pPr>
    </w:p>
    <w:p w14:paraId="3F58FDF7" w14:textId="1B94226D" w:rsidR="00DC149E" w:rsidRPr="00C72CED" w:rsidRDefault="00C72CED" w:rsidP="00741B2F">
      <w:pPr>
        <w:spacing w:line="480" w:lineRule="auto"/>
        <w:rPr>
          <w:bCs/>
        </w:rPr>
      </w:pPr>
      <w:r>
        <w:rPr>
          <w:bCs/>
        </w:rPr>
        <w:t>Using the total weighted sample present at either 12-months or 24-months</w:t>
      </w:r>
      <w:r w:rsidR="00406460" w:rsidRPr="00C72CED">
        <w:rPr>
          <w:bCs/>
        </w:rPr>
        <w:t>, mothers were, on average, 27 years old</w:t>
      </w:r>
      <w:r w:rsidR="00970DAD" w:rsidRPr="00C72CED">
        <w:rPr>
          <w:bCs/>
        </w:rPr>
        <w:t xml:space="preserve"> </w:t>
      </w:r>
      <w:r w:rsidR="00406460" w:rsidRPr="00C72CED">
        <w:rPr>
          <w:bCs/>
        </w:rPr>
        <w:t xml:space="preserve">and </w:t>
      </w:r>
      <w:r w:rsidR="00E34D7D" w:rsidRPr="00C72CED">
        <w:rPr>
          <w:bCs/>
        </w:rPr>
        <w:t>3</w:t>
      </w:r>
      <w:r>
        <w:rPr>
          <w:bCs/>
        </w:rPr>
        <w:t>2</w:t>
      </w:r>
      <w:r w:rsidR="00E34D7D" w:rsidRPr="00C72CED">
        <w:rPr>
          <w:bCs/>
        </w:rPr>
        <w:t>%</w:t>
      </w:r>
      <w:r w:rsidR="00406460" w:rsidRPr="00C72CED">
        <w:rPr>
          <w:bCs/>
        </w:rPr>
        <w:t xml:space="preserve"> were pregnant with their first child </w:t>
      </w:r>
      <w:r w:rsidR="00CA083B" w:rsidRPr="00C72CED">
        <w:rPr>
          <w:bCs/>
        </w:rPr>
        <w:t xml:space="preserve">at baseline </w:t>
      </w:r>
      <w:r w:rsidR="00406460" w:rsidRPr="00C72CED">
        <w:rPr>
          <w:bCs/>
        </w:rPr>
        <w:t>(Table 1).</w:t>
      </w:r>
      <w:r w:rsidR="0075344C">
        <w:rPr>
          <w:bCs/>
        </w:rPr>
        <w:t xml:space="preserve"> Unweighted sample characteristics are presented in Appendix Table 2.</w:t>
      </w:r>
      <w:r w:rsidR="00406460" w:rsidRPr="00C72CED">
        <w:rPr>
          <w:bCs/>
        </w:rPr>
        <w:t xml:space="preserve"> Approximately </w:t>
      </w:r>
      <w:r w:rsidR="005C0161" w:rsidRPr="00C72CED">
        <w:rPr>
          <w:bCs/>
        </w:rPr>
        <w:t>1</w:t>
      </w:r>
      <w:r>
        <w:rPr>
          <w:bCs/>
        </w:rPr>
        <w:t>3</w:t>
      </w:r>
      <w:r w:rsidR="00406460" w:rsidRPr="00C72CED">
        <w:rPr>
          <w:bCs/>
        </w:rPr>
        <w:t xml:space="preserve">% of the sample lived in nuclear families and </w:t>
      </w:r>
      <w:r>
        <w:rPr>
          <w:bCs/>
        </w:rPr>
        <w:t>68</w:t>
      </w:r>
      <w:r w:rsidR="00406460" w:rsidRPr="00C72CED">
        <w:rPr>
          <w:bCs/>
        </w:rPr>
        <w:t>%</w:t>
      </w:r>
      <w:r w:rsidR="00BD380C" w:rsidRPr="00C72CED">
        <w:rPr>
          <w:bCs/>
        </w:rPr>
        <w:t xml:space="preserve"> of mothers</w:t>
      </w:r>
      <w:r w:rsidR="00406460" w:rsidRPr="00C72CED">
        <w:rPr>
          <w:bCs/>
        </w:rPr>
        <w:t xml:space="preserve"> reported grandmothers living with the </w:t>
      </w:r>
      <w:r w:rsidR="00B91853" w:rsidRPr="00C72CED">
        <w:rPr>
          <w:bCs/>
        </w:rPr>
        <w:t xml:space="preserve">target </w:t>
      </w:r>
      <w:r w:rsidR="008A670F" w:rsidRPr="00C72CED">
        <w:rPr>
          <w:bCs/>
        </w:rPr>
        <w:t>c</w:t>
      </w:r>
      <w:r w:rsidR="00406460" w:rsidRPr="00C72CED">
        <w:rPr>
          <w:bCs/>
        </w:rPr>
        <w:t xml:space="preserve">hild. Mean </w:t>
      </w:r>
      <w:r w:rsidR="008E60EE" w:rsidRPr="00C72CED">
        <w:rPr>
          <w:bCs/>
        </w:rPr>
        <w:t xml:space="preserve">(SD) </w:t>
      </w:r>
      <w:r w:rsidR="000137DE" w:rsidRPr="00C72CED">
        <w:rPr>
          <w:bCs/>
        </w:rPr>
        <w:t>LAZ</w:t>
      </w:r>
      <w:r w:rsidR="00406460" w:rsidRPr="00C72CED">
        <w:rPr>
          <w:bCs/>
        </w:rPr>
        <w:t xml:space="preserve"> at 12 and 24 months was -0</w:t>
      </w:r>
      <w:r w:rsidR="00BF3FD7" w:rsidRPr="00C72CED">
        <w:rPr>
          <w:bCs/>
        </w:rPr>
        <w:t>·</w:t>
      </w:r>
      <w:r w:rsidR="00406460" w:rsidRPr="00C72CED">
        <w:rPr>
          <w:bCs/>
        </w:rPr>
        <w:t>7</w:t>
      </w:r>
      <w:r w:rsidR="008E60EE" w:rsidRPr="00C72CED">
        <w:rPr>
          <w:bCs/>
        </w:rPr>
        <w:t>3</w:t>
      </w:r>
      <w:r w:rsidR="00406460" w:rsidRPr="00C72CED">
        <w:rPr>
          <w:bCs/>
        </w:rPr>
        <w:t xml:space="preserve"> (1</w:t>
      </w:r>
      <w:r w:rsidR="00BF3FD7" w:rsidRPr="00C72CED">
        <w:rPr>
          <w:bCs/>
        </w:rPr>
        <w:t>·</w:t>
      </w:r>
      <w:r w:rsidR="00C169EF">
        <w:rPr>
          <w:bCs/>
        </w:rPr>
        <w:t>21</w:t>
      </w:r>
      <w:r w:rsidR="00406460" w:rsidRPr="00C72CED">
        <w:rPr>
          <w:bCs/>
        </w:rPr>
        <w:t>) and -1</w:t>
      </w:r>
      <w:r w:rsidR="00BF3FD7" w:rsidRPr="00C72CED">
        <w:rPr>
          <w:bCs/>
        </w:rPr>
        <w:t>·</w:t>
      </w:r>
      <w:r w:rsidR="00C169EF">
        <w:rPr>
          <w:bCs/>
        </w:rPr>
        <w:t>19</w:t>
      </w:r>
      <w:r w:rsidR="00C169EF" w:rsidRPr="00C72CED">
        <w:rPr>
          <w:bCs/>
        </w:rPr>
        <w:t xml:space="preserve"> </w:t>
      </w:r>
      <w:r w:rsidR="00406460" w:rsidRPr="00C72CED">
        <w:rPr>
          <w:bCs/>
        </w:rPr>
        <w:t>(1</w:t>
      </w:r>
      <w:r w:rsidR="00BF3FD7" w:rsidRPr="00C72CED">
        <w:rPr>
          <w:bCs/>
        </w:rPr>
        <w:t>·</w:t>
      </w:r>
      <w:r w:rsidR="00406460" w:rsidRPr="00C72CED">
        <w:rPr>
          <w:bCs/>
        </w:rPr>
        <w:t>2</w:t>
      </w:r>
      <w:r w:rsidR="00F17E2C" w:rsidRPr="00C72CED">
        <w:rPr>
          <w:bCs/>
        </w:rPr>
        <w:t>0</w:t>
      </w:r>
      <w:r w:rsidR="00406460" w:rsidRPr="00C72CED">
        <w:rPr>
          <w:bCs/>
        </w:rPr>
        <w:t xml:space="preserve">), </w:t>
      </w:r>
      <w:r w:rsidR="00701EAD" w:rsidRPr="00C72CED">
        <w:rPr>
          <w:bCs/>
        </w:rPr>
        <w:t>and mean</w:t>
      </w:r>
      <w:r w:rsidR="008730F8" w:rsidRPr="00C72CED">
        <w:rPr>
          <w:bCs/>
        </w:rPr>
        <w:t xml:space="preserve"> (SD)</w:t>
      </w:r>
      <w:r w:rsidR="00701EAD" w:rsidRPr="00C72CED">
        <w:rPr>
          <w:bCs/>
        </w:rPr>
        <w:t xml:space="preserve"> WAZ at 12 and 24 months was -0</w:t>
      </w:r>
      <w:r w:rsidR="00BF3FD7" w:rsidRPr="00C72CED">
        <w:rPr>
          <w:bCs/>
        </w:rPr>
        <w:t>·</w:t>
      </w:r>
      <w:r w:rsidR="00701EAD" w:rsidRPr="00C72CED">
        <w:rPr>
          <w:bCs/>
        </w:rPr>
        <w:t>7</w:t>
      </w:r>
      <w:r w:rsidR="00C169EF">
        <w:rPr>
          <w:bCs/>
        </w:rPr>
        <w:t>7</w:t>
      </w:r>
      <w:r w:rsidR="00701EAD" w:rsidRPr="00C72CED">
        <w:rPr>
          <w:bCs/>
        </w:rPr>
        <w:t xml:space="preserve"> (1</w:t>
      </w:r>
      <w:r w:rsidR="00BF3FD7" w:rsidRPr="00C72CED">
        <w:rPr>
          <w:bCs/>
        </w:rPr>
        <w:t>·</w:t>
      </w:r>
      <w:r w:rsidR="00701EAD" w:rsidRPr="00C72CED">
        <w:rPr>
          <w:bCs/>
        </w:rPr>
        <w:t>1</w:t>
      </w:r>
      <w:r w:rsidR="00C169EF">
        <w:rPr>
          <w:bCs/>
        </w:rPr>
        <w:t>2</w:t>
      </w:r>
      <w:r w:rsidR="00701EAD" w:rsidRPr="00C72CED">
        <w:rPr>
          <w:bCs/>
        </w:rPr>
        <w:t>) and -0</w:t>
      </w:r>
      <w:r w:rsidR="00BF3FD7" w:rsidRPr="00C72CED">
        <w:rPr>
          <w:bCs/>
        </w:rPr>
        <w:t>·</w:t>
      </w:r>
      <w:r w:rsidR="00701EAD" w:rsidRPr="00C72CED">
        <w:rPr>
          <w:bCs/>
        </w:rPr>
        <w:t>89 (0</w:t>
      </w:r>
      <w:r w:rsidR="00BF3FD7" w:rsidRPr="00C72CED">
        <w:rPr>
          <w:bCs/>
        </w:rPr>
        <w:t>·</w:t>
      </w:r>
      <w:r w:rsidR="00701EAD" w:rsidRPr="00C72CED">
        <w:rPr>
          <w:bCs/>
        </w:rPr>
        <w:t>99).</w:t>
      </w:r>
      <w:r w:rsidR="000947FE" w:rsidRPr="00C72CED">
        <w:rPr>
          <w:bCs/>
        </w:rPr>
        <w:t xml:space="preserve"> </w:t>
      </w:r>
    </w:p>
    <w:p w14:paraId="5F583D23" w14:textId="77777777" w:rsidR="00DC149E" w:rsidRPr="00C72CED" w:rsidRDefault="00DC149E" w:rsidP="005A36E7">
      <w:pPr>
        <w:spacing w:line="480" w:lineRule="auto"/>
        <w:ind w:left="720" w:hanging="720"/>
        <w:rPr>
          <w:bCs/>
        </w:rPr>
      </w:pPr>
    </w:p>
    <w:p w14:paraId="05C8BA4E" w14:textId="619D4224" w:rsidR="008954F3" w:rsidRPr="00B4346E" w:rsidRDefault="00441B16" w:rsidP="00741B2F">
      <w:pPr>
        <w:spacing w:line="480" w:lineRule="auto"/>
        <w:rPr>
          <w:bCs/>
        </w:rPr>
      </w:pPr>
      <w:r w:rsidRPr="00C72CED">
        <w:rPr>
          <w:bCs/>
        </w:rPr>
        <w:t xml:space="preserve">The majority of mothers reported </w:t>
      </w:r>
      <w:r w:rsidR="0045752A" w:rsidRPr="00C72CED">
        <w:rPr>
          <w:bCs/>
        </w:rPr>
        <w:t xml:space="preserve">at least </w:t>
      </w:r>
      <w:r w:rsidR="00970DAD" w:rsidRPr="00C72CED">
        <w:rPr>
          <w:bCs/>
        </w:rPr>
        <w:t xml:space="preserve">some </w:t>
      </w:r>
      <w:r w:rsidRPr="00C72CED">
        <w:rPr>
          <w:bCs/>
        </w:rPr>
        <w:t>grandmother</w:t>
      </w:r>
      <w:r w:rsidR="002B3DEF" w:rsidRPr="00C72CED">
        <w:rPr>
          <w:bCs/>
        </w:rPr>
        <w:t xml:space="preserve"> involvement in child caregiving </w:t>
      </w:r>
      <w:r w:rsidRPr="00C72CED">
        <w:rPr>
          <w:bCs/>
        </w:rPr>
        <w:t xml:space="preserve">at </w:t>
      </w:r>
      <w:r w:rsidR="00D63902" w:rsidRPr="00C72CED">
        <w:rPr>
          <w:bCs/>
        </w:rPr>
        <w:t>3</w:t>
      </w:r>
      <w:r w:rsidRPr="00C72CED">
        <w:rPr>
          <w:bCs/>
        </w:rPr>
        <w:t xml:space="preserve"> and 12 months </w:t>
      </w:r>
      <w:r w:rsidR="003232D7" w:rsidRPr="00C72CED">
        <w:rPr>
          <w:bCs/>
        </w:rPr>
        <w:t>postpartum</w:t>
      </w:r>
      <w:r w:rsidR="00CB7ABE" w:rsidRPr="00C72CED">
        <w:rPr>
          <w:bCs/>
        </w:rPr>
        <w:t xml:space="preserve"> (Table 2)</w:t>
      </w:r>
      <w:r w:rsidR="000947FE" w:rsidRPr="00C72CED">
        <w:rPr>
          <w:bCs/>
        </w:rPr>
        <w:t xml:space="preserve">. </w:t>
      </w:r>
      <w:r w:rsidR="00406301" w:rsidRPr="00C72CED">
        <w:rPr>
          <w:bCs/>
        </w:rPr>
        <w:t>A</w:t>
      </w:r>
      <w:r w:rsidR="009A2406" w:rsidRPr="00C72CED">
        <w:rPr>
          <w:bCs/>
        </w:rPr>
        <w:t xml:space="preserve">t </w:t>
      </w:r>
      <w:r w:rsidR="00D63902" w:rsidRPr="00C72CED">
        <w:rPr>
          <w:bCs/>
        </w:rPr>
        <w:t>3</w:t>
      </w:r>
      <w:r w:rsidR="009A2406" w:rsidRPr="00C72CED">
        <w:rPr>
          <w:bCs/>
        </w:rPr>
        <w:t xml:space="preserve"> months, </w:t>
      </w:r>
      <w:r w:rsidR="000947FE" w:rsidRPr="00C72CED">
        <w:rPr>
          <w:bCs/>
        </w:rPr>
        <w:t xml:space="preserve">48% </w:t>
      </w:r>
      <w:r w:rsidR="006479B4" w:rsidRPr="00C72CED">
        <w:rPr>
          <w:bCs/>
        </w:rPr>
        <w:t xml:space="preserve">of grandmothers </w:t>
      </w:r>
      <w:r w:rsidR="00406301" w:rsidRPr="00C72CED">
        <w:rPr>
          <w:bCs/>
        </w:rPr>
        <w:t xml:space="preserve">engaged in 1 to 5 caregiving activities (characterized as </w:t>
      </w:r>
      <w:r w:rsidR="000947FE" w:rsidRPr="00C72CED">
        <w:rPr>
          <w:bCs/>
        </w:rPr>
        <w:t>low involvement</w:t>
      </w:r>
      <w:r w:rsidR="00406301" w:rsidRPr="00C72CED">
        <w:rPr>
          <w:bCs/>
        </w:rPr>
        <w:t>)</w:t>
      </w:r>
      <w:r w:rsidR="000947FE" w:rsidRPr="00C72CED">
        <w:rPr>
          <w:bCs/>
        </w:rPr>
        <w:t xml:space="preserve"> and 23% </w:t>
      </w:r>
      <w:r w:rsidR="00406301" w:rsidRPr="00C72CED">
        <w:rPr>
          <w:bCs/>
        </w:rPr>
        <w:t>engaged in 6 or more (characterized as</w:t>
      </w:r>
      <w:r w:rsidR="000947FE" w:rsidRPr="00C72CED">
        <w:rPr>
          <w:bCs/>
        </w:rPr>
        <w:t xml:space="preserve"> high involvement</w:t>
      </w:r>
      <w:r w:rsidR="00406301" w:rsidRPr="00C72CED">
        <w:rPr>
          <w:bCs/>
        </w:rPr>
        <w:t>)</w:t>
      </w:r>
      <w:r w:rsidR="000947FE" w:rsidRPr="00C72CED">
        <w:rPr>
          <w:bCs/>
        </w:rPr>
        <w:t>. At 12 months,</w:t>
      </w:r>
      <w:r w:rsidR="00E12036" w:rsidRPr="00C72CED">
        <w:rPr>
          <w:bCs/>
        </w:rPr>
        <w:t xml:space="preserve"> </w:t>
      </w:r>
      <w:r w:rsidR="000947FE" w:rsidRPr="00C72CED">
        <w:rPr>
          <w:bCs/>
        </w:rPr>
        <w:t>2</w:t>
      </w:r>
      <w:r w:rsidR="0006367E">
        <w:rPr>
          <w:bCs/>
        </w:rPr>
        <w:t>8</w:t>
      </w:r>
      <w:r w:rsidR="000947FE" w:rsidRPr="00C72CED">
        <w:rPr>
          <w:bCs/>
        </w:rPr>
        <w:t xml:space="preserve">% had low involvement and </w:t>
      </w:r>
      <w:r w:rsidR="0006367E">
        <w:rPr>
          <w:bCs/>
        </w:rPr>
        <w:t>30</w:t>
      </w:r>
      <w:r w:rsidR="000947FE" w:rsidRPr="00C72CED">
        <w:rPr>
          <w:bCs/>
        </w:rPr>
        <w:t>% had high involvement</w:t>
      </w:r>
      <w:r w:rsidRPr="00C72CED">
        <w:rPr>
          <w:bCs/>
        </w:rPr>
        <w:t xml:space="preserve">. </w:t>
      </w:r>
      <w:r w:rsidR="00520CA7" w:rsidRPr="00C72CED">
        <w:rPr>
          <w:bCs/>
        </w:rPr>
        <w:t>Mothers commonly reported grandmothers</w:t>
      </w:r>
      <w:r w:rsidR="00F02716" w:rsidRPr="00C72CED">
        <w:rPr>
          <w:bCs/>
        </w:rPr>
        <w:t xml:space="preserve"> providing support when the mother was busy with other chores</w:t>
      </w:r>
      <w:r w:rsidR="00770F36" w:rsidRPr="00C72CED">
        <w:rPr>
          <w:bCs/>
        </w:rPr>
        <w:t xml:space="preserve"> (</w:t>
      </w:r>
      <w:r w:rsidR="00D63902" w:rsidRPr="00C72CED">
        <w:rPr>
          <w:bCs/>
        </w:rPr>
        <w:t>3</w:t>
      </w:r>
      <w:r w:rsidR="00DD7EF9" w:rsidRPr="00C72CED">
        <w:rPr>
          <w:bCs/>
        </w:rPr>
        <w:t xml:space="preserve"> months: </w:t>
      </w:r>
      <w:r w:rsidR="00770F36" w:rsidRPr="00C72CED">
        <w:rPr>
          <w:bCs/>
        </w:rPr>
        <w:t>5</w:t>
      </w:r>
      <w:r w:rsidR="001F5A5A">
        <w:rPr>
          <w:bCs/>
        </w:rPr>
        <w:t>8</w:t>
      </w:r>
      <w:r w:rsidR="00770F36" w:rsidRPr="00C72CED">
        <w:rPr>
          <w:bCs/>
        </w:rPr>
        <w:t>·</w:t>
      </w:r>
      <w:r w:rsidR="001F5A5A">
        <w:rPr>
          <w:bCs/>
        </w:rPr>
        <w:t>29</w:t>
      </w:r>
      <w:r w:rsidR="00770F36" w:rsidRPr="00C72CED">
        <w:rPr>
          <w:bCs/>
        </w:rPr>
        <w:t>%</w:t>
      </w:r>
      <w:r w:rsidR="00DD7EF9" w:rsidRPr="00C72CED">
        <w:rPr>
          <w:bCs/>
        </w:rPr>
        <w:t xml:space="preserve">; 12 months: </w:t>
      </w:r>
      <w:r w:rsidR="001F5A5A">
        <w:rPr>
          <w:bCs/>
        </w:rPr>
        <w:t>49</w:t>
      </w:r>
      <w:r w:rsidR="00DD7EF9" w:rsidRPr="00C72CED">
        <w:rPr>
          <w:bCs/>
        </w:rPr>
        <w:t>·</w:t>
      </w:r>
      <w:r w:rsidR="001F5A5A">
        <w:rPr>
          <w:bCs/>
        </w:rPr>
        <w:t>34</w:t>
      </w:r>
      <w:r w:rsidR="00DD7EF9" w:rsidRPr="00C72CED">
        <w:rPr>
          <w:bCs/>
        </w:rPr>
        <w:t>%</w:t>
      </w:r>
      <w:r w:rsidR="00770F36" w:rsidRPr="00C72CED">
        <w:rPr>
          <w:bCs/>
        </w:rPr>
        <w:t>)</w:t>
      </w:r>
      <w:r w:rsidR="00F02716" w:rsidRPr="00C72CED">
        <w:rPr>
          <w:bCs/>
        </w:rPr>
        <w:t>, unwell</w:t>
      </w:r>
      <w:r w:rsidR="00770F36" w:rsidRPr="00C72CED">
        <w:rPr>
          <w:bCs/>
        </w:rPr>
        <w:t xml:space="preserve"> (</w:t>
      </w:r>
      <w:r w:rsidR="00D63902" w:rsidRPr="00C72CED">
        <w:rPr>
          <w:bCs/>
        </w:rPr>
        <w:t>3</w:t>
      </w:r>
      <w:r w:rsidR="00DD7EF9" w:rsidRPr="00C72CED">
        <w:rPr>
          <w:bCs/>
        </w:rPr>
        <w:t xml:space="preserve"> months: </w:t>
      </w:r>
      <w:r w:rsidR="001F5A5A">
        <w:rPr>
          <w:bCs/>
        </w:rPr>
        <w:t>49</w:t>
      </w:r>
      <w:r w:rsidR="00770F36" w:rsidRPr="00C72CED">
        <w:rPr>
          <w:bCs/>
        </w:rPr>
        <w:t>·</w:t>
      </w:r>
      <w:r w:rsidR="001F5A5A">
        <w:rPr>
          <w:bCs/>
        </w:rPr>
        <w:t>92</w:t>
      </w:r>
      <w:r w:rsidR="00770F36" w:rsidRPr="00C72CED">
        <w:rPr>
          <w:bCs/>
        </w:rPr>
        <w:t>%</w:t>
      </w:r>
      <w:r w:rsidR="00DD7EF9" w:rsidRPr="00C72CED">
        <w:rPr>
          <w:bCs/>
        </w:rPr>
        <w:t>; 12 months: 4</w:t>
      </w:r>
      <w:r w:rsidR="001F5A5A">
        <w:rPr>
          <w:bCs/>
        </w:rPr>
        <w:t>7</w:t>
      </w:r>
      <w:r w:rsidR="00192942" w:rsidRPr="00C72CED">
        <w:rPr>
          <w:bCs/>
        </w:rPr>
        <w:t>·</w:t>
      </w:r>
      <w:r w:rsidR="00DD7EF9" w:rsidRPr="00C72CED">
        <w:rPr>
          <w:bCs/>
        </w:rPr>
        <w:t>1</w:t>
      </w:r>
      <w:r w:rsidR="001F5A5A">
        <w:rPr>
          <w:bCs/>
        </w:rPr>
        <w:t>2</w:t>
      </w:r>
      <w:r w:rsidR="00DD7EF9" w:rsidRPr="00C72CED">
        <w:rPr>
          <w:bCs/>
        </w:rPr>
        <w:t>%</w:t>
      </w:r>
      <w:r w:rsidR="00770F36" w:rsidRPr="00C72CED">
        <w:rPr>
          <w:bCs/>
        </w:rPr>
        <w:t>)</w:t>
      </w:r>
      <w:r w:rsidR="00F02716" w:rsidRPr="00C72CED">
        <w:rPr>
          <w:bCs/>
        </w:rPr>
        <w:t>, or working</w:t>
      </w:r>
      <w:r w:rsidR="00770F36" w:rsidRPr="00C72CED">
        <w:rPr>
          <w:bCs/>
        </w:rPr>
        <w:t xml:space="preserve"> (</w:t>
      </w:r>
      <w:r w:rsidR="00D63902" w:rsidRPr="00C72CED">
        <w:rPr>
          <w:bCs/>
        </w:rPr>
        <w:t>3</w:t>
      </w:r>
      <w:r w:rsidR="00DD7EF9" w:rsidRPr="00C72CED">
        <w:rPr>
          <w:bCs/>
        </w:rPr>
        <w:t xml:space="preserve"> months: </w:t>
      </w:r>
      <w:r w:rsidR="00770F36" w:rsidRPr="00C72CED">
        <w:rPr>
          <w:bCs/>
        </w:rPr>
        <w:t>4</w:t>
      </w:r>
      <w:r w:rsidR="001F5A5A">
        <w:rPr>
          <w:bCs/>
        </w:rPr>
        <w:t>8</w:t>
      </w:r>
      <w:r w:rsidR="00770F36" w:rsidRPr="00C72CED">
        <w:rPr>
          <w:bCs/>
        </w:rPr>
        <w:t>·</w:t>
      </w:r>
      <w:r w:rsidR="001F5A5A">
        <w:rPr>
          <w:bCs/>
        </w:rPr>
        <w:t>04</w:t>
      </w:r>
      <w:r w:rsidR="00770F36" w:rsidRPr="00C72CED">
        <w:rPr>
          <w:bCs/>
        </w:rPr>
        <w:t>%</w:t>
      </w:r>
      <w:r w:rsidR="00DD7EF9" w:rsidRPr="00C72CED">
        <w:rPr>
          <w:bCs/>
        </w:rPr>
        <w:t>; 12 months: 4</w:t>
      </w:r>
      <w:r w:rsidR="001F5A5A">
        <w:rPr>
          <w:bCs/>
        </w:rPr>
        <w:t>6</w:t>
      </w:r>
      <w:r w:rsidR="00DD7EF9" w:rsidRPr="00C72CED">
        <w:rPr>
          <w:bCs/>
        </w:rPr>
        <w:t>·</w:t>
      </w:r>
      <w:r w:rsidR="001F5A5A">
        <w:rPr>
          <w:bCs/>
        </w:rPr>
        <w:t>86</w:t>
      </w:r>
      <w:r w:rsidR="00DD7EF9" w:rsidRPr="00C72CED">
        <w:rPr>
          <w:bCs/>
        </w:rPr>
        <w:t>%</w:t>
      </w:r>
      <w:r w:rsidR="00770F36" w:rsidRPr="00C72CED">
        <w:rPr>
          <w:bCs/>
        </w:rPr>
        <w:t>)</w:t>
      </w:r>
      <w:r w:rsidR="00F02716" w:rsidRPr="00C72CED">
        <w:rPr>
          <w:bCs/>
        </w:rPr>
        <w:t>.</w:t>
      </w:r>
      <w:r w:rsidR="00D475A9" w:rsidRPr="00C72CED">
        <w:rPr>
          <w:bCs/>
        </w:rPr>
        <w:t xml:space="preserve"> Grandmothers were frequently reported playing and interacting with the child (</w:t>
      </w:r>
      <w:r w:rsidR="00D63902" w:rsidRPr="00C72CED">
        <w:rPr>
          <w:bCs/>
        </w:rPr>
        <w:t>3</w:t>
      </w:r>
      <w:r w:rsidR="00DD7EF9" w:rsidRPr="00C72CED">
        <w:rPr>
          <w:bCs/>
        </w:rPr>
        <w:t xml:space="preserve"> months: </w:t>
      </w:r>
      <w:r w:rsidR="00EA33B5" w:rsidRPr="00C72CED">
        <w:rPr>
          <w:bCs/>
        </w:rPr>
        <w:t>4</w:t>
      </w:r>
      <w:r w:rsidR="00C46F79">
        <w:rPr>
          <w:bCs/>
        </w:rPr>
        <w:t>2</w:t>
      </w:r>
      <w:r w:rsidR="00192942" w:rsidRPr="00C72CED">
        <w:rPr>
          <w:bCs/>
        </w:rPr>
        <w:t>·</w:t>
      </w:r>
      <w:r w:rsidR="00C46F79">
        <w:rPr>
          <w:bCs/>
        </w:rPr>
        <w:t>88</w:t>
      </w:r>
      <w:r w:rsidR="00EA33B5" w:rsidRPr="00C72CED">
        <w:rPr>
          <w:bCs/>
        </w:rPr>
        <w:t>%</w:t>
      </w:r>
      <w:r w:rsidR="00DD7EF9" w:rsidRPr="00C72CED">
        <w:rPr>
          <w:bCs/>
        </w:rPr>
        <w:t>; 12 months: 4</w:t>
      </w:r>
      <w:r w:rsidR="00C46F79">
        <w:rPr>
          <w:bCs/>
        </w:rPr>
        <w:t>2</w:t>
      </w:r>
      <w:r w:rsidR="00DD7EF9" w:rsidRPr="00C72CED">
        <w:rPr>
          <w:bCs/>
        </w:rPr>
        <w:t>·</w:t>
      </w:r>
      <w:r w:rsidR="00C46F79">
        <w:rPr>
          <w:bCs/>
        </w:rPr>
        <w:t>52</w:t>
      </w:r>
      <w:r w:rsidR="00DD7EF9" w:rsidRPr="00C72CED">
        <w:rPr>
          <w:bCs/>
        </w:rPr>
        <w:t>%</w:t>
      </w:r>
      <w:r w:rsidR="00EA33B5" w:rsidRPr="00C72CED">
        <w:rPr>
          <w:bCs/>
        </w:rPr>
        <w:t>).</w:t>
      </w:r>
      <w:r w:rsidR="0021123F" w:rsidRPr="00C72CED">
        <w:rPr>
          <w:bCs/>
        </w:rPr>
        <w:t xml:space="preserve"> Mothers reported paternal grandmothers more often than maternal grandmothers on all caregiving items</w:t>
      </w:r>
      <w:r w:rsidR="00DC1AB3" w:rsidRPr="00C72CED">
        <w:rPr>
          <w:bCs/>
        </w:rPr>
        <w:t xml:space="preserve"> (Appendix Table </w:t>
      </w:r>
      <w:r w:rsidR="001872B9">
        <w:rPr>
          <w:bCs/>
        </w:rPr>
        <w:t>3</w:t>
      </w:r>
      <w:r w:rsidR="00DC1AB3" w:rsidRPr="00C72CED">
        <w:rPr>
          <w:bCs/>
        </w:rPr>
        <w:t>)</w:t>
      </w:r>
      <w:r w:rsidR="0021123F" w:rsidRPr="00C72CED">
        <w:rPr>
          <w:bCs/>
        </w:rPr>
        <w:t xml:space="preserve">. </w:t>
      </w:r>
      <w:r w:rsidR="00BF2563" w:rsidRPr="00C72CED">
        <w:rPr>
          <w:bCs/>
        </w:rPr>
        <w:t xml:space="preserve">We found no differences in grandmother involvement </w:t>
      </w:r>
      <w:r w:rsidR="004620AA" w:rsidRPr="00C72CED">
        <w:rPr>
          <w:bCs/>
        </w:rPr>
        <w:t xml:space="preserve">by child sex </w:t>
      </w:r>
      <w:r w:rsidR="00BF2563" w:rsidRPr="00C72CED">
        <w:rPr>
          <w:bCs/>
        </w:rPr>
        <w:t>(results not shown).</w:t>
      </w:r>
      <w:r w:rsidR="00BF2563">
        <w:rPr>
          <w:bCs/>
        </w:rPr>
        <w:t xml:space="preserve"> </w:t>
      </w:r>
    </w:p>
    <w:p w14:paraId="7F1E7097" w14:textId="43B357AB" w:rsidR="00741B2F" w:rsidRDefault="00741B2F" w:rsidP="00741B2F">
      <w:pPr>
        <w:spacing w:line="480" w:lineRule="auto"/>
        <w:rPr>
          <w:bCs/>
        </w:rPr>
      </w:pPr>
    </w:p>
    <w:p w14:paraId="523717A8" w14:textId="2A8664C1" w:rsidR="00CF3988" w:rsidRDefault="00CF3988" w:rsidP="00741B2F">
      <w:pPr>
        <w:spacing w:line="480" w:lineRule="auto"/>
        <w:rPr>
          <w:bCs/>
        </w:rPr>
      </w:pPr>
      <w:r>
        <w:rPr>
          <w:bCs/>
        </w:rPr>
        <w:lastRenderedPageBreak/>
        <w:t>We assessed the relationship between grandmother involvement and child outcomes</w:t>
      </w:r>
      <w:r w:rsidR="00841E8E">
        <w:rPr>
          <w:bCs/>
        </w:rPr>
        <w:t xml:space="preserve"> using mean differences</w:t>
      </w:r>
      <w:r>
        <w:rPr>
          <w:bCs/>
        </w:rPr>
        <w:t xml:space="preserve"> and highlight</w:t>
      </w:r>
      <w:r w:rsidR="007C048D">
        <w:rPr>
          <w:bCs/>
        </w:rPr>
        <w:t xml:space="preserve"> </w:t>
      </w:r>
      <w:r>
        <w:rPr>
          <w:bCs/>
        </w:rPr>
        <w:t>findings below</w:t>
      </w:r>
      <w:r w:rsidR="00F464D7">
        <w:rPr>
          <w:bCs/>
        </w:rPr>
        <w:t xml:space="preserve">. Full estimates are presented in </w:t>
      </w:r>
      <w:r w:rsidR="006D0B01">
        <w:rPr>
          <w:bCs/>
        </w:rPr>
        <w:t xml:space="preserve">Appendix Tables </w:t>
      </w:r>
      <w:r w:rsidR="001872B9">
        <w:rPr>
          <w:bCs/>
        </w:rPr>
        <w:t>4-5</w:t>
      </w:r>
      <w:r w:rsidR="00F464D7">
        <w:rPr>
          <w:bCs/>
        </w:rPr>
        <w:t>.</w:t>
      </w:r>
    </w:p>
    <w:p w14:paraId="2BAF6FF4" w14:textId="77777777" w:rsidR="00CF3988" w:rsidRDefault="00CF3988" w:rsidP="00741B2F">
      <w:pPr>
        <w:spacing w:line="480" w:lineRule="auto"/>
        <w:rPr>
          <w:bCs/>
        </w:rPr>
      </w:pPr>
    </w:p>
    <w:p w14:paraId="22669086" w14:textId="0CF8931E" w:rsidR="00772BEC" w:rsidRPr="00CF3988" w:rsidRDefault="00EC7670" w:rsidP="00741B2F">
      <w:pPr>
        <w:spacing w:line="480" w:lineRule="auto"/>
        <w:rPr>
          <w:bCs/>
          <w:i/>
          <w:iCs/>
        </w:rPr>
      </w:pPr>
      <w:r>
        <w:rPr>
          <w:bCs/>
          <w:i/>
          <w:iCs/>
        </w:rPr>
        <w:t>Twelve-month g</w:t>
      </w:r>
      <w:r w:rsidR="00772BEC">
        <w:rPr>
          <w:bCs/>
          <w:i/>
          <w:iCs/>
        </w:rPr>
        <w:t>rowth outcomes</w:t>
      </w:r>
    </w:p>
    <w:p w14:paraId="0CED1B8B" w14:textId="61CD11F3" w:rsidR="00EC7670" w:rsidRDefault="00B12442" w:rsidP="00741B2F">
      <w:pPr>
        <w:spacing w:line="480" w:lineRule="auto"/>
        <w:rPr>
          <w:bCs/>
        </w:rPr>
      </w:pPr>
      <w:r w:rsidRPr="00B4346E">
        <w:rPr>
          <w:bCs/>
        </w:rPr>
        <w:t>In adjusted models, high</w:t>
      </w:r>
      <w:r w:rsidR="00655F34">
        <w:rPr>
          <w:bCs/>
        </w:rPr>
        <w:t xml:space="preserve"> </w:t>
      </w:r>
      <w:r w:rsidR="00D63902">
        <w:rPr>
          <w:bCs/>
        </w:rPr>
        <w:t>3</w:t>
      </w:r>
      <w:r w:rsidR="008F7ED9">
        <w:rPr>
          <w:bCs/>
        </w:rPr>
        <w:t xml:space="preserve">-month </w:t>
      </w:r>
      <w:r w:rsidRPr="00B4346E">
        <w:rPr>
          <w:bCs/>
        </w:rPr>
        <w:t>grandmother involvement</w:t>
      </w:r>
      <w:r w:rsidR="008867D7">
        <w:rPr>
          <w:bCs/>
        </w:rPr>
        <w:t xml:space="preserve"> </w:t>
      </w:r>
      <w:r w:rsidRPr="00B4346E">
        <w:rPr>
          <w:bCs/>
        </w:rPr>
        <w:t>was associated with</w:t>
      </w:r>
      <w:r w:rsidR="008B538F">
        <w:rPr>
          <w:bCs/>
        </w:rPr>
        <w:t xml:space="preserve"> a</w:t>
      </w:r>
      <w:r w:rsidR="008F6E9D">
        <w:rPr>
          <w:bCs/>
        </w:rPr>
        <w:t xml:space="preserve"> </w:t>
      </w:r>
      <w:r w:rsidR="00F07674">
        <w:rPr>
          <w:bCs/>
        </w:rPr>
        <w:t>0</w:t>
      </w:r>
      <w:r w:rsidR="00BF3FD7">
        <w:rPr>
          <w:bCs/>
        </w:rPr>
        <w:t>·</w:t>
      </w:r>
      <w:r w:rsidR="00AB3F3F">
        <w:rPr>
          <w:bCs/>
        </w:rPr>
        <w:t xml:space="preserve">21 </w:t>
      </w:r>
      <w:r w:rsidR="008F6E9D">
        <w:rPr>
          <w:bCs/>
        </w:rPr>
        <w:t>standard deviation</w:t>
      </w:r>
      <w:r w:rsidRPr="00B4346E">
        <w:rPr>
          <w:bCs/>
        </w:rPr>
        <w:t xml:space="preserve"> greater </w:t>
      </w:r>
      <w:r w:rsidR="00012211">
        <w:rPr>
          <w:bCs/>
        </w:rPr>
        <w:t xml:space="preserve">12-month </w:t>
      </w:r>
      <w:r w:rsidR="008F6E9D">
        <w:rPr>
          <w:bCs/>
        </w:rPr>
        <w:t>WLZ</w:t>
      </w:r>
      <w:r w:rsidRPr="00B4346E">
        <w:rPr>
          <w:bCs/>
        </w:rPr>
        <w:t xml:space="preserve"> compared to non-involve</w:t>
      </w:r>
      <w:r w:rsidR="00432BE9">
        <w:rPr>
          <w:bCs/>
        </w:rPr>
        <w:t>ment</w:t>
      </w:r>
      <w:r w:rsidR="007D15C3">
        <w:rPr>
          <w:bCs/>
        </w:rPr>
        <w:t>,</w:t>
      </w:r>
      <w:r w:rsidR="00346489" w:rsidRPr="00B4346E">
        <w:rPr>
          <w:bCs/>
        </w:rPr>
        <w:t xml:space="preserve"> </w:t>
      </w:r>
      <w:r w:rsidR="00346489" w:rsidRPr="004525BD">
        <w:rPr>
          <w:bCs/>
        </w:rPr>
        <w:t>(</w:t>
      </w:r>
      <w:r w:rsidR="00332470" w:rsidRPr="004525BD">
        <w:rPr>
          <w:bCs/>
        </w:rPr>
        <w:t xml:space="preserve">Figure </w:t>
      </w:r>
      <w:r w:rsidR="00446AD4">
        <w:rPr>
          <w:bCs/>
        </w:rPr>
        <w:t>2</w:t>
      </w:r>
      <w:r w:rsidR="00A43520">
        <w:rPr>
          <w:bCs/>
        </w:rPr>
        <w:t>A</w:t>
      </w:r>
      <w:r w:rsidR="00410359">
        <w:rPr>
          <w:bCs/>
        </w:rPr>
        <w:t>,</w:t>
      </w:r>
      <w:r w:rsidR="00F1098B" w:rsidRPr="00B4346E">
        <w:rPr>
          <w:bCs/>
        </w:rPr>
        <w:t xml:space="preserve"> </w:t>
      </w:r>
      <w:r w:rsidR="00346489" w:rsidRPr="00B4346E">
        <w:rPr>
          <w:bCs/>
        </w:rPr>
        <w:t xml:space="preserve">95% CI: </w:t>
      </w:r>
      <w:r w:rsidR="00AB3F3F">
        <w:rPr>
          <w:bCs/>
        </w:rPr>
        <w:t>-</w:t>
      </w:r>
      <w:r w:rsidR="00346489" w:rsidRPr="00B4346E">
        <w:rPr>
          <w:bCs/>
        </w:rPr>
        <w:t>0</w:t>
      </w:r>
      <w:r w:rsidR="00BF3FD7">
        <w:rPr>
          <w:bCs/>
        </w:rPr>
        <w:t>·</w:t>
      </w:r>
      <w:r w:rsidR="00346489" w:rsidRPr="00B4346E">
        <w:rPr>
          <w:bCs/>
        </w:rPr>
        <w:t>0</w:t>
      </w:r>
      <w:r w:rsidR="00AB3F3F">
        <w:rPr>
          <w:bCs/>
        </w:rPr>
        <w:t>2</w:t>
      </w:r>
      <w:r w:rsidR="00F07674">
        <w:rPr>
          <w:bCs/>
        </w:rPr>
        <w:t xml:space="preserve">, </w:t>
      </w:r>
      <w:r w:rsidR="00346489" w:rsidRPr="00B4346E">
        <w:rPr>
          <w:bCs/>
        </w:rPr>
        <w:t>0</w:t>
      </w:r>
      <w:r w:rsidR="00BF3FD7">
        <w:rPr>
          <w:bCs/>
        </w:rPr>
        <w:t>·</w:t>
      </w:r>
      <w:r w:rsidR="00AB3F3F">
        <w:rPr>
          <w:bCs/>
        </w:rPr>
        <w:t>45</w:t>
      </w:r>
      <w:r w:rsidR="00346489" w:rsidRPr="00B4346E">
        <w:rPr>
          <w:bCs/>
        </w:rPr>
        <w:t>)</w:t>
      </w:r>
      <w:r w:rsidR="007A4D51">
        <w:rPr>
          <w:bCs/>
        </w:rPr>
        <w:t xml:space="preserve">. </w:t>
      </w:r>
      <w:r w:rsidR="00DC2765">
        <w:rPr>
          <w:bCs/>
        </w:rPr>
        <w:t xml:space="preserve">We found similar </w:t>
      </w:r>
      <w:r w:rsidR="007A4D51">
        <w:rPr>
          <w:bCs/>
        </w:rPr>
        <w:t>results for</w:t>
      </w:r>
      <w:r w:rsidR="007853D4">
        <w:rPr>
          <w:bCs/>
        </w:rPr>
        <w:t xml:space="preserve"> 12-month</w:t>
      </w:r>
      <w:r w:rsidR="007A4D51">
        <w:rPr>
          <w:bCs/>
        </w:rPr>
        <w:t xml:space="preserve"> WAZ (</w:t>
      </w:r>
      <w:r w:rsidR="00A43520">
        <w:rPr>
          <w:bCs/>
        </w:rPr>
        <w:t xml:space="preserve">Figure </w:t>
      </w:r>
      <w:r w:rsidR="00446AD4">
        <w:rPr>
          <w:bCs/>
        </w:rPr>
        <w:t>2</w:t>
      </w:r>
      <w:r w:rsidR="00A43520">
        <w:rPr>
          <w:bCs/>
        </w:rPr>
        <w:t xml:space="preserve">B, </w:t>
      </w:r>
      <w:r w:rsidR="00B011B5">
        <w:rPr>
          <w:bCs/>
        </w:rPr>
        <w:t>MD</w:t>
      </w:r>
      <w:r w:rsidR="007A4D51" w:rsidRPr="00B4346E">
        <w:rPr>
          <w:bCs/>
        </w:rPr>
        <w:t>=0</w:t>
      </w:r>
      <w:r w:rsidR="00BF3FD7">
        <w:rPr>
          <w:bCs/>
        </w:rPr>
        <w:t>·</w:t>
      </w:r>
      <w:r w:rsidR="00316A3E">
        <w:rPr>
          <w:bCs/>
        </w:rPr>
        <w:t>25</w:t>
      </w:r>
      <w:r w:rsidR="007A4D51" w:rsidRPr="00B4346E">
        <w:rPr>
          <w:bCs/>
        </w:rPr>
        <w:t>, 95% CI: 0</w:t>
      </w:r>
      <w:r w:rsidR="00BF3FD7">
        <w:rPr>
          <w:bCs/>
        </w:rPr>
        <w:t>·</w:t>
      </w:r>
      <w:r w:rsidR="00316A3E">
        <w:rPr>
          <w:bCs/>
        </w:rPr>
        <w:t>07</w:t>
      </w:r>
      <w:r w:rsidR="007A4D51" w:rsidRPr="00B4346E">
        <w:rPr>
          <w:bCs/>
        </w:rPr>
        <w:t>, 0</w:t>
      </w:r>
      <w:r w:rsidR="00BF3FD7">
        <w:rPr>
          <w:bCs/>
        </w:rPr>
        <w:t>·</w:t>
      </w:r>
      <w:r w:rsidR="00316A3E">
        <w:rPr>
          <w:bCs/>
        </w:rPr>
        <w:t>43</w:t>
      </w:r>
      <w:r w:rsidR="007A4D51">
        <w:rPr>
          <w:bCs/>
        </w:rPr>
        <w:t xml:space="preserve">). </w:t>
      </w:r>
      <w:r w:rsidR="00EC3266">
        <w:rPr>
          <w:bCs/>
        </w:rPr>
        <w:t>Grandmother involvement</w:t>
      </w:r>
      <w:r w:rsidR="00666194">
        <w:rPr>
          <w:bCs/>
        </w:rPr>
        <w:t xml:space="preserve"> at 3 months had a positive relationship with 12-month LAZ, </w:t>
      </w:r>
      <w:r w:rsidR="00A02DF2">
        <w:rPr>
          <w:bCs/>
        </w:rPr>
        <w:t>while 12-month involvement</w:t>
      </w:r>
      <w:r w:rsidR="00EC3266">
        <w:rPr>
          <w:bCs/>
        </w:rPr>
        <w:t xml:space="preserve"> had largely </w:t>
      </w:r>
      <w:r w:rsidR="006B2477">
        <w:rPr>
          <w:bCs/>
        </w:rPr>
        <w:t xml:space="preserve">no </w:t>
      </w:r>
      <w:r w:rsidR="00661675">
        <w:rPr>
          <w:bCs/>
        </w:rPr>
        <w:t xml:space="preserve">associations </w:t>
      </w:r>
      <w:r w:rsidR="002D4C4D">
        <w:rPr>
          <w:bCs/>
        </w:rPr>
        <w:t xml:space="preserve">(Figure </w:t>
      </w:r>
      <w:r w:rsidR="00446AD4">
        <w:rPr>
          <w:bCs/>
        </w:rPr>
        <w:t>2</w:t>
      </w:r>
      <w:r w:rsidR="002D4C4D">
        <w:rPr>
          <w:bCs/>
        </w:rPr>
        <w:t>C</w:t>
      </w:r>
      <w:r w:rsidR="00A069A3">
        <w:rPr>
          <w:bCs/>
        </w:rPr>
        <w:t>)</w:t>
      </w:r>
      <w:r w:rsidR="00EC7670">
        <w:rPr>
          <w:bCs/>
        </w:rPr>
        <w:t xml:space="preserve">.   </w:t>
      </w:r>
    </w:p>
    <w:p w14:paraId="25EFA4A5" w14:textId="77777777" w:rsidR="00EC7670" w:rsidRDefault="00EC7670" w:rsidP="00741B2F">
      <w:pPr>
        <w:spacing w:line="480" w:lineRule="auto"/>
        <w:rPr>
          <w:bCs/>
          <w:i/>
          <w:iCs/>
        </w:rPr>
      </w:pPr>
    </w:p>
    <w:p w14:paraId="4C0CD764" w14:textId="6BD73CFE" w:rsidR="00EC7670" w:rsidRPr="00FF2628" w:rsidRDefault="00EC7670" w:rsidP="00741B2F">
      <w:pPr>
        <w:spacing w:line="480" w:lineRule="auto"/>
        <w:rPr>
          <w:bCs/>
          <w:i/>
          <w:iCs/>
        </w:rPr>
      </w:pPr>
      <w:r>
        <w:rPr>
          <w:bCs/>
          <w:i/>
          <w:iCs/>
        </w:rPr>
        <w:t>Twenty-four</w:t>
      </w:r>
      <w:r w:rsidR="00DB0BEF">
        <w:rPr>
          <w:bCs/>
          <w:i/>
          <w:iCs/>
        </w:rPr>
        <w:t>-</w:t>
      </w:r>
      <w:r>
        <w:rPr>
          <w:bCs/>
          <w:i/>
          <w:iCs/>
        </w:rPr>
        <w:t>month growth outcomes</w:t>
      </w:r>
    </w:p>
    <w:p w14:paraId="4C192D00" w14:textId="63DDDB5A" w:rsidR="007B5EAA" w:rsidRDefault="0049403B" w:rsidP="00741B2F">
      <w:pPr>
        <w:spacing w:line="480" w:lineRule="auto"/>
        <w:rPr>
          <w:bCs/>
        </w:rPr>
      </w:pPr>
      <w:r>
        <w:rPr>
          <w:bCs/>
        </w:rPr>
        <w:t>Three</w:t>
      </w:r>
      <w:r w:rsidR="00EC7670">
        <w:rPr>
          <w:bCs/>
        </w:rPr>
        <w:t xml:space="preserve">-month grandmother involvement </w:t>
      </w:r>
      <w:r>
        <w:rPr>
          <w:bCs/>
        </w:rPr>
        <w:t xml:space="preserve">was </w:t>
      </w:r>
      <w:r w:rsidR="00A80288">
        <w:rPr>
          <w:bCs/>
        </w:rPr>
        <w:t xml:space="preserve">negatively associated with </w:t>
      </w:r>
      <w:r w:rsidR="00EC7670">
        <w:rPr>
          <w:bCs/>
        </w:rPr>
        <w:t xml:space="preserve">child WLZ and WAZ at 24 </w:t>
      </w:r>
      <w:r w:rsidR="00EC7670" w:rsidRPr="00A80288">
        <w:rPr>
          <w:bCs/>
        </w:rPr>
        <w:t>months</w:t>
      </w:r>
      <w:r w:rsidR="00A80288">
        <w:rPr>
          <w:bCs/>
        </w:rPr>
        <w:t xml:space="preserve"> (Figures </w:t>
      </w:r>
      <w:r w:rsidR="00446AD4">
        <w:rPr>
          <w:bCs/>
        </w:rPr>
        <w:t>2</w:t>
      </w:r>
      <w:r w:rsidR="00A80288">
        <w:rPr>
          <w:bCs/>
        </w:rPr>
        <w:t xml:space="preserve">D and </w:t>
      </w:r>
      <w:r w:rsidR="00446AD4">
        <w:rPr>
          <w:bCs/>
        </w:rPr>
        <w:t>2</w:t>
      </w:r>
      <w:r w:rsidR="00A80288">
        <w:rPr>
          <w:bCs/>
        </w:rPr>
        <w:t>E).</w:t>
      </w:r>
      <w:r w:rsidR="00EC7670" w:rsidRPr="00A80288">
        <w:rPr>
          <w:bCs/>
        </w:rPr>
        <w:t xml:space="preserve"> </w:t>
      </w:r>
      <w:r w:rsidR="00A80288">
        <w:rPr>
          <w:bCs/>
        </w:rPr>
        <w:t>C</w:t>
      </w:r>
      <w:r w:rsidR="003C1C06" w:rsidRPr="00B4346E">
        <w:rPr>
          <w:bCs/>
        </w:rPr>
        <w:t xml:space="preserve">hildren with high </w:t>
      </w:r>
      <w:r w:rsidR="00B5574D">
        <w:rPr>
          <w:bCs/>
        </w:rPr>
        <w:t xml:space="preserve">12-month grandmother involvement </w:t>
      </w:r>
      <w:r w:rsidR="00AD7236">
        <w:rPr>
          <w:bCs/>
        </w:rPr>
        <w:t>had</w:t>
      </w:r>
      <w:r w:rsidR="003C1C06" w:rsidRPr="00B4346E">
        <w:rPr>
          <w:bCs/>
        </w:rPr>
        <w:t>, on average, 0</w:t>
      </w:r>
      <w:r w:rsidR="00BF3FD7">
        <w:rPr>
          <w:bCs/>
        </w:rPr>
        <w:t>·</w:t>
      </w:r>
      <w:r w:rsidR="003C1C06" w:rsidRPr="00B4346E">
        <w:rPr>
          <w:bCs/>
        </w:rPr>
        <w:t>2</w:t>
      </w:r>
      <w:r w:rsidR="00E364E9">
        <w:rPr>
          <w:bCs/>
        </w:rPr>
        <w:t>2</w:t>
      </w:r>
      <w:r w:rsidR="003C1C06" w:rsidRPr="00B4346E">
        <w:rPr>
          <w:bCs/>
        </w:rPr>
        <w:t xml:space="preserve"> standard deviations lower </w:t>
      </w:r>
      <w:r w:rsidR="00CA49BD">
        <w:rPr>
          <w:bCs/>
        </w:rPr>
        <w:t xml:space="preserve">24-month </w:t>
      </w:r>
      <w:r w:rsidR="003C1C06" w:rsidRPr="00B4346E">
        <w:rPr>
          <w:bCs/>
        </w:rPr>
        <w:t>WLZ</w:t>
      </w:r>
      <w:r w:rsidR="00D62EF7">
        <w:rPr>
          <w:bCs/>
        </w:rPr>
        <w:t xml:space="preserve"> </w:t>
      </w:r>
      <w:r w:rsidR="00D62EF7" w:rsidRPr="00B4346E">
        <w:rPr>
          <w:bCs/>
        </w:rPr>
        <w:t>(</w:t>
      </w:r>
      <w:r w:rsidR="008B5AD7">
        <w:rPr>
          <w:bCs/>
        </w:rPr>
        <w:t xml:space="preserve">Figure </w:t>
      </w:r>
      <w:r w:rsidR="00446AD4">
        <w:rPr>
          <w:bCs/>
        </w:rPr>
        <w:t>2</w:t>
      </w:r>
      <w:r w:rsidR="008B5AD7">
        <w:rPr>
          <w:bCs/>
        </w:rPr>
        <w:t xml:space="preserve">D, </w:t>
      </w:r>
      <w:r w:rsidR="00D62EF7" w:rsidRPr="00B4346E">
        <w:rPr>
          <w:bCs/>
        </w:rPr>
        <w:t>95% CI: -0</w:t>
      </w:r>
      <w:r w:rsidR="00D62EF7">
        <w:rPr>
          <w:bCs/>
        </w:rPr>
        <w:t>·</w:t>
      </w:r>
      <w:r w:rsidR="00D62EF7" w:rsidRPr="00B4346E">
        <w:rPr>
          <w:bCs/>
        </w:rPr>
        <w:t>4</w:t>
      </w:r>
      <w:r w:rsidR="00D62EF7">
        <w:rPr>
          <w:bCs/>
        </w:rPr>
        <w:t>2</w:t>
      </w:r>
      <w:r w:rsidR="00D62EF7" w:rsidRPr="00B4346E">
        <w:rPr>
          <w:bCs/>
        </w:rPr>
        <w:t>, -0</w:t>
      </w:r>
      <w:r w:rsidR="00D62EF7">
        <w:rPr>
          <w:bCs/>
        </w:rPr>
        <w:t>·</w:t>
      </w:r>
      <w:r w:rsidR="00D62EF7" w:rsidRPr="00B4346E">
        <w:rPr>
          <w:bCs/>
        </w:rPr>
        <w:t>0</w:t>
      </w:r>
      <w:r w:rsidR="00D62EF7">
        <w:rPr>
          <w:bCs/>
        </w:rPr>
        <w:t>1</w:t>
      </w:r>
      <w:r w:rsidR="00D62EF7" w:rsidRPr="00B4346E">
        <w:rPr>
          <w:bCs/>
        </w:rPr>
        <w:t>)</w:t>
      </w:r>
      <w:r w:rsidR="00DC62B3">
        <w:rPr>
          <w:bCs/>
        </w:rPr>
        <w:t xml:space="preserve"> </w:t>
      </w:r>
      <w:r w:rsidR="005C0DC0">
        <w:rPr>
          <w:bCs/>
        </w:rPr>
        <w:t>and 0</w:t>
      </w:r>
      <w:r w:rsidR="006C35CB">
        <w:rPr>
          <w:bCs/>
        </w:rPr>
        <w:t>·</w:t>
      </w:r>
      <w:r w:rsidR="00E364E9">
        <w:rPr>
          <w:bCs/>
        </w:rPr>
        <w:t>09</w:t>
      </w:r>
      <w:r w:rsidR="005C0DC0">
        <w:rPr>
          <w:bCs/>
        </w:rPr>
        <w:t xml:space="preserve"> standard deviations lower 24-month WAZ (</w:t>
      </w:r>
      <w:r w:rsidR="008B5AD7">
        <w:rPr>
          <w:bCs/>
        </w:rPr>
        <w:t xml:space="preserve">Figure </w:t>
      </w:r>
      <w:r w:rsidR="00446AD4">
        <w:rPr>
          <w:bCs/>
        </w:rPr>
        <w:t>2</w:t>
      </w:r>
      <w:r w:rsidR="008B5AD7">
        <w:rPr>
          <w:bCs/>
        </w:rPr>
        <w:t xml:space="preserve">E, </w:t>
      </w:r>
      <w:r w:rsidR="005C0DC0">
        <w:rPr>
          <w:bCs/>
        </w:rPr>
        <w:t xml:space="preserve">95% CI: </w:t>
      </w:r>
      <w:r w:rsidR="005C0DC0" w:rsidRPr="005C0DC0">
        <w:rPr>
          <w:bCs/>
        </w:rPr>
        <w:t>-0</w:t>
      </w:r>
      <w:r w:rsidR="006C35CB">
        <w:rPr>
          <w:bCs/>
        </w:rPr>
        <w:t>·</w:t>
      </w:r>
      <w:r w:rsidR="005C0DC0" w:rsidRPr="005C0DC0">
        <w:rPr>
          <w:bCs/>
        </w:rPr>
        <w:t>2</w:t>
      </w:r>
      <w:r w:rsidR="00E364E9">
        <w:rPr>
          <w:bCs/>
        </w:rPr>
        <w:t>2</w:t>
      </w:r>
      <w:r w:rsidR="005C0DC0" w:rsidRPr="005C0DC0">
        <w:rPr>
          <w:bCs/>
        </w:rPr>
        <w:t>, 0</w:t>
      </w:r>
      <w:r w:rsidR="006C35CB">
        <w:rPr>
          <w:bCs/>
        </w:rPr>
        <w:t>·</w:t>
      </w:r>
      <w:r w:rsidR="005C0DC0" w:rsidRPr="005C0DC0">
        <w:rPr>
          <w:bCs/>
        </w:rPr>
        <w:t>04</w:t>
      </w:r>
      <w:r w:rsidR="005C0DC0">
        <w:rPr>
          <w:bCs/>
        </w:rPr>
        <w:t xml:space="preserve">) </w:t>
      </w:r>
      <w:r w:rsidR="003C1C06" w:rsidRPr="00B4346E">
        <w:rPr>
          <w:bCs/>
        </w:rPr>
        <w:t>compared to children with non-involved grandmothers.</w:t>
      </w:r>
      <w:r w:rsidR="005C0DC0">
        <w:rPr>
          <w:bCs/>
        </w:rPr>
        <w:t xml:space="preserve"> </w:t>
      </w:r>
      <w:r w:rsidR="00B87887">
        <w:rPr>
          <w:bCs/>
        </w:rPr>
        <w:t xml:space="preserve">We found no </w:t>
      </w:r>
      <w:r w:rsidR="0045682C">
        <w:rPr>
          <w:bCs/>
        </w:rPr>
        <w:t xml:space="preserve">substantial </w:t>
      </w:r>
      <w:r w:rsidR="00661675">
        <w:rPr>
          <w:bCs/>
        </w:rPr>
        <w:t>relationships between</w:t>
      </w:r>
      <w:r w:rsidR="00B87887">
        <w:rPr>
          <w:bCs/>
        </w:rPr>
        <w:t xml:space="preserve"> grandmother involvement </w:t>
      </w:r>
      <w:r w:rsidR="00661675">
        <w:rPr>
          <w:bCs/>
        </w:rPr>
        <w:t xml:space="preserve">and </w:t>
      </w:r>
      <w:r w:rsidR="00143C87">
        <w:rPr>
          <w:bCs/>
        </w:rPr>
        <w:t xml:space="preserve">24-month </w:t>
      </w:r>
      <w:r w:rsidR="00B87887">
        <w:rPr>
          <w:bCs/>
        </w:rPr>
        <w:t xml:space="preserve">LAZ </w:t>
      </w:r>
      <w:r w:rsidR="00B36867">
        <w:rPr>
          <w:bCs/>
        </w:rPr>
        <w:t xml:space="preserve">(Figure </w:t>
      </w:r>
      <w:r w:rsidR="00446AD4">
        <w:rPr>
          <w:bCs/>
        </w:rPr>
        <w:t>2</w:t>
      </w:r>
      <w:r w:rsidR="00B36867">
        <w:rPr>
          <w:bCs/>
        </w:rPr>
        <w:t>F)</w:t>
      </w:r>
      <w:r w:rsidR="00B87887">
        <w:rPr>
          <w:bCs/>
        </w:rPr>
        <w:t xml:space="preserve">. </w:t>
      </w:r>
    </w:p>
    <w:p w14:paraId="19AD307D" w14:textId="61CBAAAE" w:rsidR="00741B2F" w:rsidRDefault="00741B2F" w:rsidP="00741B2F">
      <w:pPr>
        <w:spacing w:line="480" w:lineRule="auto"/>
        <w:rPr>
          <w:bCs/>
        </w:rPr>
      </w:pPr>
    </w:p>
    <w:p w14:paraId="5D5FB5F1" w14:textId="7EA8E86D" w:rsidR="00772BEC" w:rsidRPr="00A16490" w:rsidRDefault="00AB468D" w:rsidP="00741B2F">
      <w:pPr>
        <w:spacing w:line="480" w:lineRule="auto"/>
        <w:rPr>
          <w:bCs/>
          <w:i/>
          <w:iCs/>
        </w:rPr>
      </w:pPr>
      <w:r>
        <w:rPr>
          <w:bCs/>
          <w:i/>
          <w:iCs/>
        </w:rPr>
        <w:t>Twelve-month d</w:t>
      </w:r>
      <w:r w:rsidR="00772BEC">
        <w:rPr>
          <w:bCs/>
          <w:i/>
          <w:iCs/>
        </w:rPr>
        <w:t>evelopmental outcomes</w:t>
      </w:r>
    </w:p>
    <w:p w14:paraId="59353E2D" w14:textId="7CE3F1C2" w:rsidR="00AB468D" w:rsidRDefault="00541479" w:rsidP="00741B2F">
      <w:pPr>
        <w:spacing w:line="480" w:lineRule="auto"/>
        <w:rPr>
          <w:bCs/>
        </w:rPr>
      </w:pPr>
      <w:r>
        <w:rPr>
          <w:bCs/>
        </w:rPr>
        <w:t xml:space="preserve">Compared to non-involvement, 3-month low and high </w:t>
      </w:r>
      <w:r w:rsidR="00C122FC">
        <w:rPr>
          <w:bCs/>
        </w:rPr>
        <w:t xml:space="preserve">grandmother </w:t>
      </w:r>
      <w:r>
        <w:rPr>
          <w:bCs/>
        </w:rPr>
        <w:t xml:space="preserve">involvement was largely unassociated with developmental outcomes, whereas 12-month grandmother involvement was concurrently associated with higher fine motor and cognitive development. </w:t>
      </w:r>
      <w:r w:rsidR="00A576B4" w:rsidRPr="00B4346E">
        <w:rPr>
          <w:bCs/>
        </w:rPr>
        <w:t>C</w:t>
      </w:r>
      <w:r w:rsidR="00D15A33" w:rsidRPr="00B4346E">
        <w:rPr>
          <w:bCs/>
        </w:rPr>
        <w:t xml:space="preserve">hildren with high </w:t>
      </w:r>
      <w:r w:rsidR="00D63902">
        <w:rPr>
          <w:bCs/>
        </w:rPr>
        <w:t>3</w:t>
      </w:r>
      <w:r w:rsidR="002225F0">
        <w:rPr>
          <w:bCs/>
        </w:rPr>
        <w:t xml:space="preserve">-month </w:t>
      </w:r>
      <w:r w:rsidR="00D15A33" w:rsidRPr="00B4346E">
        <w:rPr>
          <w:bCs/>
        </w:rPr>
        <w:t xml:space="preserve">grandmother involvement had </w:t>
      </w:r>
      <w:r w:rsidR="00395CDB">
        <w:rPr>
          <w:bCs/>
        </w:rPr>
        <w:t>higher</w:t>
      </w:r>
      <w:r w:rsidR="00395CDB" w:rsidRPr="00B4346E">
        <w:rPr>
          <w:bCs/>
        </w:rPr>
        <w:t xml:space="preserve"> </w:t>
      </w:r>
      <w:r w:rsidR="00D15A33" w:rsidRPr="00B4346E">
        <w:rPr>
          <w:bCs/>
        </w:rPr>
        <w:t xml:space="preserve">receptive </w:t>
      </w:r>
      <w:r w:rsidR="00483FFD">
        <w:rPr>
          <w:bCs/>
        </w:rPr>
        <w:t>language</w:t>
      </w:r>
      <w:r w:rsidR="00483FFD" w:rsidRPr="00B4346E">
        <w:rPr>
          <w:bCs/>
        </w:rPr>
        <w:t xml:space="preserve"> </w:t>
      </w:r>
      <w:r w:rsidR="005D65A1">
        <w:rPr>
          <w:bCs/>
        </w:rPr>
        <w:t>scores on the BSITD</w:t>
      </w:r>
      <w:r w:rsidR="00192FB0">
        <w:rPr>
          <w:bCs/>
        </w:rPr>
        <w:t xml:space="preserve"> at 12 </w:t>
      </w:r>
      <w:r w:rsidR="00192FB0">
        <w:rPr>
          <w:bCs/>
        </w:rPr>
        <w:lastRenderedPageBreak/>
        <w:t>months</w:t>
      </w:r>
      <w:r w:rsidR="00D15A33" w:rsidRPr="00B4346E">
        <w:rPr>
          <w:bCs/>
        </w:rPr>
        <w:t xml:space="preserve"> than children with non-involved grandmothers</w:t>
      </w:r>
      <w:r w:rsidR="005C51C7" w:rsidRPr="00B4346E">
        <w:rPr>
          <w:bCs/>
        </w:rPr>
        <w:t xml:space="preserve"> </w:t>
      </w:r>
      <w:r w:rsidR="00D15A33" w:rsidRPr="00B4346E">
        <w:rPr>
          <w:bCs/>
        </w:rPr>
        <w:t>(</w:t>
      </w:r>
      <w:r w:rsidR="004525BD" w:rsidRPr="004525BD">
        <w:rPr>
          <w:bCs/>
        </w:rPr>
        <w:t xml:space="preserve">Figure </w:t>
      </w:r>
      <w:r w:rsidR="00F35336">
        <w:rPr>
          <w:bCs/>
        </w:rPr>
        <w:t>3</w:t>
      </w:r>
      <w:r w:rsidR="003C6741">
        <w:rPr>
          <w:bCs/>
        </w:rPr>
        <w:t>B</w:t>
      </w:r>
      <w:r w:rsidR="00C51098" w:rsidRPr="004525BD">
        <w:rPr>
          <w:bCs/>
        </w:rPr>
        <w:t>,</w:t>
      </w:r>
      <w:r w:rsidR="002225F0">
        <w:rPr>
          <w:bCs/>
        </w:rPr>
        <w:t xml:space="preserve"> </w:t>
      </w:r>
      <w:r w:rsidR="00B011B5">
        <w:rPr>
          <w:bCs/>
        </w:rPr>
        <w:t>MD</w:t>
      </w:r>
      <w:r w:rsidR="00A00C55" w:rsidRPr="00B4346E">
        <w:rPr>
          <w:bCs/>
        </w:rPr>
        <w:t>=0</w:t>
      </w:r>
      <w:r w:rsidR="00693B47">
        <w:rPr>
          <w:bCs/>
        </w:rPr>
        <w:t>·</w:t>
      </w:r>
      <w:r w:rsidR="00F35336">
        <w:rPr>
          <w:bCs/>
        </w:rPr>
        <w:t>2</w:t>
      </w:r>
      <w:r w:rsidR="00CE5E9A" w:rsidRPr="00B4346E">
        <w:rPr>
          <w:bCs/>
        </w:rPr>
        <w:t>2</w:t>
      </w:r>
      <w:r w:rsidR="00A00C55" w:rsidRPr="00B4346E">
        <w:rPr>
          <w:bCs/>
        </w:rPr>
        <w:t xml:space="preserve">, 95% CI: </w:t>
      </w:r>
      <w:r w:rsidR="00F35336">
        <w:rPr>
          <w:bCs/>
        </w:rPr>
        <w:t>-</w:t>
      </w:r>
      <w:r w:rsidR="00A00C55" w:rsidRPr="00B4346E">
        <w:rPr>
          <w:bCs/>
        </w:rPr>
        <w:t>0</w:t>
      </w:r>
      <w:r w:rsidR="00693B47">
        <w:rPr>
          <w:bCs/>
        </w:rPr>
        <w:t>·</w:t>
      </w:r>
      <w:r w:rsidR="00A00C55" w:rsidRPr="00B4346E">
        <w:rPr>
          <w:bCs/>
        </w:rPr>
        <w:t>0</w:t>
      </w:r>
      <w:r w:rsidR="00F35336">
        <w:rPr>
          <w:bCs/>
        </w:rPr>
        <w:t>9</w:t>
      </w:r>
      <w:r w:rsidR="006F070F" w:rsidRPr="00B4346E">
        <w:rPr>
          <w:bCs/>
        </w:rPr>
        <w:t>,</w:t>
      </w:r>
      <w:r w:rsidR="00D03DF9" w:rsidRPr="00B4346E">
        <w:rPr>
          <w:bCs/>
        </w:rPr>
        <w:t xml:space="preserve"> </w:t>
      </w:r>
      <w:r w:rsidR="00A00C55" w:rsidRPr="00B4346E">
        <w:rPr>
          <w:bCs/>
        </w:rPr>
        <w:t>0</w:t>
      </w:r>
      <w:r w:rsidR="00693B47">
        <w:rPr>
          <w:bCs/>
        </w:rPr>
        <w:t>·</w:t>
      </w:r>
      <w:r w:rsidR="00F35336">
        <w:rPr>
          <w:bCs/>
        </w:rPr>
        <w:t>53</w:t>
      </w:r>
      <w:r w:rsidR="00A00C55" w:rsidRPr="00B4346E">
        <w:rPr>
          <w:bCs/>
        </w:rPr>
        <w:t>).</w:t>
      </w:r>
      <w:r w:rsidR="00A576B4" w:rsidRPr="00B4346E">
        <w:rPr>
          <w:bCs/>
        </w:rPr>
        <w:t xml:space="preserve"> </w:t>
      </w:r>
      <w:r w:rsidR="00626EDB">
        <w:rPr>
          <w:bCs/>
        </w:rPr>
        <w:t xml:space="preserve">High </w:t>
      </w:r>
      <w:r w:rsidR="00D63902">
        <w:rPr>
          <w:bCs/>
        </w:rPr>
        <w:t>3</w:t>
      </w:r>
      <w:r w:rsidR="00626EDB">
        <w:rPr>
          <w:bCs/>
        </w:rPr>
        <w:t xml:space="preserve">-month involvement was associated with higher fine motor scores compared to non-involvement (Figure </w:t>
      </w:r>
      <w:r w:rsidR="00033416">
        <w:rPr>
          <w:bCs/>
        </w:rPr>
        <w:t>3</w:t>
      </w:r>
      <w:r w:rsidR="00626EDB">
        <w:rPr>
          <w:bCs/>
        </w:rPr>
        <w:t>D, MD=0</w:t>
      </w:r>
      <w:r w:rsidR="00454497">
        <w:rPr>
          <w:bCs/>
        </w:rPr>
        <w:t>·23</w:t>
      </w:r>
      <w:r w:rsidR="00626EDB">
        <w:rPr>
          <w:bCs/>
        </w:rPr>
        <w:t>, 95% CI: -0</w:t>
      </w:r>
      <w:r w:rsidR="00454497">
        <w:rPr>
          <w:bCs/>
        </w:rPr>
        <w:t>·13</w:t>
      </w:r>
      <w:r w:rsidR="00626EDB">
        <w:rPr>
          <w:bCs/>
        </w:rPr>
        <w:t>, 0</w:t>
      </w:r>
      <w:r w:rsidR="00454497">
        <w:rPr>
          <w:bCs/>
        </w:rPr>
        <w:t>·60</w:t>
      </w:r>
      <w:r w:rsidR="00626EDB">
        <w:rPr>
          <w:bCs/>
        </w:rPr>
        <w:t xml:space="preserve">). </w:t>
      </w:r>
      <w:r w:rsidR="00A576B4" w:rsidRPr="00B4346E">
        <w:rPr>
          <w:bCs/>
        </w:rPr>
        <w:t xml:space="preserve">Moreover, high </w:t>
      </w:r>
      <w:r w:rsidR="00CB0606">
        <w:rPr>
          <w:bCs/>
        </w:rPr>
        <w:t xml:space="preserve">12-month </w:t>
      </w:r>
      <w:r w:rsidR="00A576B4" w:rsidRPr="00B4346E">
        <w:rPr>
          <w:bCs/>
        </w:rPr>
        <w:t>grandmother involvement</w:t>
      </w:r>
      <w:r w:rsidR="00041E4A">
        <w:rPr>
          <w:bCs/>
        </w:rPr>
        <w:t xml:space="preserve"> versus</w:t>
      </w:r>
      <w:r w:rsidR="00A576B4" w:rsidRPr="00B4346E">
        <w:rPr>
          <w:bCs/>
        </w:rPr>
        <w:t xml:space="preserve"> non-involve</w:t>
      </w:r>
      <w:r w:rsidR="0043306E">
        <w:rPr>
          <w:bCs/>
        </w:rPr>
        <w:t>d</w:t>
      </w:r>
      <w:r w:rsidR="00A576B4" w:rsidRPr="00B4346E">
        <w:rPr>
          <w:bCs/>
        </w:rPr>
        <w:t xml:space="preserve"> was associated with improved child cognitive and fine motor skills</w:t>
      </w:r>
      <w:r w:rsidR="009E278E" w:rsidRPr="00B4346E">
        <w:rPr>
          <w:bCs/>
        </w:rPr>
        <w:t xml:space="preserve">. </w:t>
      </w:r>
      <w:r w:rsidR="00DF4839">
        <w:rPr>
          <w:bCs/>
        </w:rPr>
        <w:t>C</w:t>
      </w:r>
      <w:r w:rsidR="009E278E" w:rsidRPr="00B4346E">
        <w:rPr>
          <w:bCs/>
        </w:rPr>
        <w:t>hildren with highly involved grandmothers scored, on average, 0</w:t>
      </w:r>
      <w:r w:rsidR="00693B47">
        <w:rPr>
          <w:bCs/>
        </w:rPr>
        <w:t>·</w:t>
      </w:r>
      <w:r w:rsidR="00B0026F">
        <w:rPr>
          <w:bCs/>
        </w:rPr>
        <w:t>3</w:t>
      </w:r>
      <w:r w:rsidR="003F6980" w:rsidRPr="00B4346E">
        <w:rPr>
          <w:bCs/>
        </w:rPr>
        <w:t>8</w:t>
      </w:r>
      <w:r w:rsidR="009E278E" w:rsidRPr="00B4346E">
        <w:rPr>
          <w:bCs/>
        </w:rPr>
        <w:t xml:space="preserve"> points higher on the cognitive subscale (</w:t>
      </w:r>
      <w:r w:rsidR="001D0849">
        <w:rPr>
          <w:bCs/>
        </w:rPr>
        <w:t xml:space="preserve">Figure </w:t>
      </w:r>
      <w:r w:rsidR="00033416">
        <w:rPr>
          <w:bCs/>
        </w:rPr>
        <w:t>3</w:t>
      </w:r>
      <w:r w:rsidR="001D0849">
        <w:rPr>
          <w:bCs/>
        </w:rPr>
        <w:t xml:space="preserve">A, </w:t>
      </w:r>
      <w:r w:rsidR="009E278E" w:rsidRPr="00B4346E">
        <w:rPr>
          <w:bCs/>
        </w:rPr>
        <w:t xml:space="preserve">95% CI: </w:t>
      </w:r>
      <w:r w:rsidR="00B0026F">
        <w:rPr>
          <w:bCs/>
        </w:rPr>
        <w:t>-</w:t>
      </w:r>
      <w:r w:rsidR="009E278E" w:rsidRPr="00B4346E">
        <w:rPr>
          <w:bCs/>
        </w:rPr>
        <w:t>0</w:t>
      </w:r>
      <w:r w:rsidR="00693B47">
        <w:rPr>
          <w:bCs/>
        </w:rPr>
        <w:t>·</w:t>
      </w:r>
      <w:r w:rsidR="00B0026F">
        <w:rPr>
          <w:bCs/>
        </w:rPr>
        <w:t>01</w:t>
      </w:r>
      <w:r w:rsidR="006F070F" w:rsidRPr="00B4346E">
        <w:rPr>
          <w:bCs/>
        </w:rPr>
        <w:t>,</w:t>
      </w:r>
      <w:r w:rsidR="00D03DF9" w:rsidRPr="00B4346E">
        <w:rPr>
          <w:bCs/>
        </w:rPr>
        <w:t xml:space="preserve"> </w:t>
      </w:r>
      <w:r w:rsidR="009E278E" w:rsidRPr="00B4346E">
        <w:rPr>
          <w:bCs/>
        </w:rPr>
        <w:t>0</w:t>
      </w:r>
      <w:r w:rsidR="00693B47">
        <w:rPr>
          <w:bCs/>
        </w:rPr>
        <w:t>·</w:t>
      </w:r>
      <w:r w:rsidR="00B0026F">
        <w:rPr>
          <w:bCs/>
        </w:rPr>
        <w:t>76</w:t>
      </w:r>
      <w:r w:rsidR="009E278E" w:rsidRPr="00B4346E">
        <w:rPr>
          <w:bCs/>
        </w:rPr>
        <w:t>) and 0</w:t>
      </w:r>
      <w:r w:rsidR="00693B47">
        <w:rPr>
          <w:bCs/>
        </w:rPr>
        <w:t>·</w:t>
      </w:r>
      <w:r w:rsidR="003F6980" w:rsidRPr="00B4346E">
        <w:rPr>
          <w:bCs/>
        </w:rPr>
        <w:t>4</w:t>
      </w:r>
      <w:r w:rsidR="00B0026F">
        <w:rPr>
          <w:bCs/>
        </w:rPr>
        <w:t>5</w:t>
      </w:r>
      <w:r w:rsidR="009E278E" w:rsidRPr="00B4346E">
        <w:rPr>
          <w:bCs/>
        </w:rPr>
        <w:t xml:space="preserve"> points higher on the fine motor subscale (</w:t>
      </w:r>
      <w:r w:rsidR="00041E4A">
        <w:rPr>
          <w:bCs/>
        </w:rPr>
        <w:t xml:space="preserve">Figure </w:t>
      </w:r>
      <w:r w:rsidR="00033416">
        <w:rPr>
          <w:bCs/>
        </w:rPr>
        <w:t>3</w:t>
      </w:r>
      <w:r w:rsidR="00041E4A">
        <w:rPr>
          <w:bCs/>
        </w:rPr>
        <w:t xml:space="preserve">D, </w:t>
      </w:r>
      <w:r w:rsidR="009E278E" w:rsidRPr="00B4346E">
        <w:rPr>
          <w:bCs/>
        </w:rPr>
        <w:t>95% CI: 0</w:t>
      </w:r>
      <w:r w:rsidR="00693B47">
        <w:rPr>
          <w:bCs/>
        </w:rPr>
        <w:t>·</w:t>
      </w:r>
      <w:r w:rsidR="003F6980" w:rsidRPr="00B4346E">
        <w:rPr>
          <w:bCs/>
        </w:rPr>
        <w:t>0</w:t>
      </w:r>
      <w:r w:rsidR="00B0026F">
        <w:rPr>
          <w:bCs/>
        </w:rPr>
        <w:t>8</w:t>
      </w:r>
      <w:r w:rsidR="006F070F" w:rsidRPr="00B4346E">
        <w:rPr>
          <w:bCs/>
        </w:rPr>
        <w:t>,</w:t>
      </w:r>
      <w:r w:rsidR="00D03DF9" w:rsidRPr="00B4346E">
        <w:rPr>
          <w:bCs/>
        </w:rPr>
        <w:t xml:space="preserve"> </w:t>
      </w:r>
      <w:r w:rsidR="009E278E" w:rsidRPr="00B4346E">
        <w:rPr>
          <w:bCs/>
        </w:rPr>
        <w:t>0</w:t>
      </w:r>
      <w:r w:rsidR="00693B47">
        <w:rPr>
          <w:bCs/>
        </w:rPr>
        <w:t>·</w:t>
      </w:r>
      <w:r w:rsidR="00B0026F">
        <w:rPr>
          <w:bCs/>
        </w:rPr>
        <w:t>83</w:t>
      </w:r>
      <w:r w:rsidR="009E278E" w:rsidRPr="00B4346E">
        <w:rPr>
          <w:bCs/>
        </w:rPr>
        <w:t xml:space="preserve">) than children with non-involved grandmothers. </w:t>
      </w:r>
    </w:p>
    <w:p w14:paraId="5CCFAEC4" w14:textId="77777777" w:rsidR="00AB468D" w:rsidRDefault="00AB468D" w:rsidP="00741B2F">
      <w:pPr>
        <w:spacing w:line="480" w:lineRule="auto"/>
        <w:rPr>
          <w:bCs/>
        </w:rPr>
      </w:pPr>
    </w:p>
    <w:p w14:paraId="6EB9B04D" w14:textId="050112CC" w:rsidR="00AB468D" w:rsidRDefault="00AB468D" w:rsidP="00741B2F">
      <w:pPr>
        <w:spacing w:line="480" w:lineRule="auto"/>
        <w:rPr>
          <w:bCs/>
        </w:rPr>
      </w:pPr>
      <w:r>
        <w:rPr>
          <w:bCs/>
          <w:i/>
          <w:iCs/>
        </w:rPr>
        <w:t>Twenty-four</w:t>
      </w:r>
      <w:r w:rsidR="00DB0BEF">
        <w:rPr>
          <w:bCs/>
          <w:i/>
          <w:iCs/>
        </w:rPr>
        <w:t>-</w:t>
      </w:r>
      <w:r>
        <w:rPr>
          <w:bCs/>
          <w:i/>
          <w:iCs/>
        </w:rPr>
        <w:t>month developmental outcomes</w:t>
      </w:r>
      <w:r w:rsidRPr="00B4346E">
        <w:rPr>
          <w:bCs/>
        </w:rPr>
        <w:t xml:space="preserve"> </w:t>
      </w:r>
    </w:p>
    <w:p w14:paraId="51B5C9A6" w14:textId="1EF45A3F" w:rsidR="00F50B89" w:rsidRDefault="002C6461" w:rsidP="00741B2F">
      <w:pPr>
        <w:spacing w:line="480" w:lineRule="auto"/>
        <w:rPr>
          <w:bCs/>
        </w:rPr>
      </w:pPr>
      <w:r>
        <w:rPr>
          <w:bCs/>
        </w:rPr>
        <w:t xml:space="preserve">Compared to non-involvement, </w:t>
      </w:r>
      <w:r w:rsidR="00250893">
        <w:rPr>
          <w:bCs/>
        </w:rPr>
        <w:t xml:space="preserve">low </w:t>
      </w:r>
      <w:r w:rsidR="009E7BD8">
        <w:rPr>
          <w:bCs/>
        </w:rPr>
        <w:t>and</w:t>
      </w:r>
      <w:r w:rsidR="00250893">
        <w:rPr>
          <w:bCs/>
        </w:rPr>
        <w:t xml:space="preserve"> high </w:t>
      </w:r>
      <w:r w:rsidR="003C1C06" w:rsidRPr="00B4346E">
        <w:rPr>
          <w:bCs/>
        </w:rPr>
        <w:t>grandmother involvement</w:t>
      </w:r>
      <w:r w:rsidR="0048502C">
        <w:rPr>
          <w:bCs/>
        </w:rPr>
        <w:t xml:space="preserve"> at 3 months</w:t>
      </w:r>
      <w:r w:rsidR="009E7BD8">
        <w:rPr>
          <w:bCs/>
        </w:rPr>
        <w:t xml:space="preserve"> </w:t>
      </w:r>
      <w:r w:rsidR="003C1C06" w:rsidRPr="00B4346E">
        <w:rPr>
          <w:bCs/>
        </w:rPr>
        <w:t>was not</w:t>
      </w:r>
      <w:r w:rsidR="00132200">
        <w:rPr>
          <w:bCs/>
        </w:rPr>
        <w:t xml:space="preserve"> strongly</w:t>
      </w:r>
      <w:r w:rsidR="003C1C06" w:rsidRPr="00B4346E">
        <w:rPr>
          <w:bCs/>
        </w:rPr>
        <w:t xml:space="preserve"> associated with child socioemotional development</w:t>
      </w:r>
      <w:r w:rsidR="0043306E">
        <w:rPr>
          <w:bCs/>
        </w:rPr>
        <w:t xml:space="preserve">; however, </w:t>
      </w:r>
      <w:r>
        <w:rPr>
          <w:bCs/>
        </w:rPr>
        <w:t xml:space="preserve">grandmother involvement </w:t>
      </w:r>
      <w:r w:rsidR="0048502C">
        <w:rPr>
          <w:bCs/>
        </w:rPr>
        <w:t xml:space="preserve">at 12 months </w:t>
      </w:r>
      <w:r>
        <w:rPr>
          <w:bCs/>
        </w:rPr>
        <w:t>was</w:t>
      </w:r>
      <w:r w:rsidR="00D32C9C">
        <w:rPr>
          <w:bCs/>
        </w:rPr>
        <w:t xml:space="preserve"> longitudinally</w:t>
      </w:r>
      <w:r w:rsidR="00E201B0">
        <w:rPr>
          <w:bCs/>
        </w:rPr>
        <w:t xml:space="preserve"> associated with socioemotional development.</w:t>
      </w:r>
      <w:r w:rsidR="005455E0">
        <w:rPr>
          <w:bCs/>
        </w:rPr>
        <w:t xml:space="preserve"> </w:t>
      </w:r>
      <w:r w:rsidR="00164997">
        <w:rPr>
          <w:bCs/>
        </w:rPr>
        <w:t>Low and high 3-month grandmother involvement was not associated with ASQ-SE scores (Figure 4, MD=0·25, 95% CI: -6·21, 6·72; MD=2·39, 95% CI: -8·28, 13·07, respectively).</w:t>
      </w:r>
      <w:r w:rsidR="00392CCF">
        <w:rPr>
          <w:bCs/>
        </w:rPr>
        <w:t xml:space="preserve"> Yet, l</w:t>
      </w:r>
      <w:r w:rsidR="00EF0138">
        <w:rPr>
          <w:bCs/>
        </w:rPr>
        <w:t>ow 12-month grandmother involvement was associated with better development</w:t>
      </w:r>
      <w:r w:rsidR="00F61079">
        <w:rPr>
          <w:bCs/>
        </w:rPr>
        <w:t xml:space="preserve"> (lower ASQ-SE scores)</w:t>
      </w:r>
      <w:r w:rsidR="00EF0138">
        <w:rPr>
          <w:bCs/>
        </w:rPr>
        <w:t xml:space="preserve"> (Figure 4, MD=</w:t>
      </w:r>
      <w:r w:rsidR="00EF0138" w:rsidRPr="00B4346E">
        <w:rPr>
          <w:bCs/>
        </w:rPr>
        <w:t>-15</w:t>
      </w:r>
      <w:r w:rsidR="00EF0138">
        <w:rPr>
          <w:bCs/>
        </w:rPr>
        <w:t>·70</w:t>
      </w:r>
      <w:r w:rsidR="00EF0138" w:rsidRPr="00B4346E">
        <w:rPr>
          <w:bCs/>
        </w:rPr>
        <w:t>, 95% CI: -</w:t>
      </w:r>
      <w:r w:rsidR="00EF0138">
        <w:rPr>
          <w:bCs/>
        </w:rPr>
        <w:t>28·68</w:t>
      </w:r>
      <w:r w:rsidR="00EF0138" w:rsidRPr="00B4346E">
        <w:rPr>
          <w:bCs/>
        </w:rPr>
        <w:t>, -</w:t>
      </w:r>
      <w:r w:rsidR="00EF0138">
        <w:rPr>
          <w:bCs/>
        </w:rPr>
        <w:t xml:space="preserve">2·72). </w:t>
      </w:r>
      <w:r w:rsidR="00F61079">
        <w:rPr>
          <w:bCs/>
        </w:rPr>
        <w:t>Children with high grandmother involvement</w:t>
      </w:r>
      <w:r w:rsidR="008D61BE" w:rsidRPr="00B4346E">
        <w:rPr>
          <w:bCs/>
        </w:rPr>
        <w:t xml:space="preserve"> had better </w:t>
      </w:r>
      <w:r w:rsidR="00B24F5D">
        <w:rPr>
          <w:bCs/>
        </w:rPr>
        <w:t>socioemotional development</w:t>
      </w:r>
      <w:r w:rsidR="008D61BE" w:rsidRPr="00B4346E">
        <w:rPr>
          <w:bCs/>
        </w:rPr>
        <w:t xml:space="preserve"> (</w:t>
      </w:r>
      <w:r w:rsidR="00A07153">
        <w:rPr>
          <w:bCs/>
        </w:rPr>
        <w:t xml:space="preserve">Figure </w:t>
      </w:r>
      <w:r w:rsidR="00EF0138">
        <w:rPr>
          <w:bCs/>
        </w:rPr>
        <w:t>4</w:t>
      </w:r>
      <w:r w:rsidR="00A07153">
        <w:rPr>
          <w:bCs/>
        </w:rPr>
        <w:t xml:space="preserve">, </w:t>
      </w:r>
      <w:r w:rsidR="00B011B5">
        <w:rPr>
          <w:bCs/>
        </w:rPr>
        <w:t>MD</w:t>
      </w:r>
      <w:r w:rsidR="004C1ACE" w:rsidRPr="00B4346E">
        <w:rPr>
          <w:bCs/>
        </w:rPr>
        <w:t>=</w:t>
      </w:r>
      <w:r w:rsidR="009D7DA9">
        <w:rPr>
          <w:bCs/>
        </w:rPr>
        <w:t xml:space="preserve"> </w:t>
      </w:r>
      <w:r w:rsidR="0049574D" w:rsidRPr="00B4346E">
        <w:rPr>
          <w:bCs/>
        </w:rPr>
        <w:t>-</w:t>
      </w:r>
      <w:r w:rsidR="003B5620" w:rsidRPr="00B4346E">
        <w:rPr>
          <w:bCs/>
        </w:rPr>
        <w:t>1</w:t>
      </w:r>
      <w:r w:rsidR="003B5620">
        <w:rPr>
          <w:bCs/>
        </w:rPr>
        <w:t>7</w:t>
      </w:r>
      <w:r w:rsidR="00C3221B">
        <w:rPr>
          <w:bCs/>
        </w:rPr>
        <w:t>·</w:t>
      </w:r>
      <w:r w:rsidR="003B5620">
        <w:rPr>
          <w:bCs/>
        </w:rPr>
        <w:t>83</w:t>
      </w:r>
      <w:r w:rsidR="00163C88" w:rsidRPr="00B4346E">
        <w:rPr>
          <w:bCs/>
        </w:rPr>
        <w:t>, 95% CI: -</w:t>
      </w:r>
      <w:r w:rsidR="003B5620">
        <w:rPr>
          <w:bCs/>
        </w:rPr>
        <w:t>31</w:t>
      </w:r>
      <w:r w:rsidR="00C3221B">
        <w:rPr>
          <w:bCs/>
        </w:rPr>
        <w:t>·</w:t>
      </w:r>
      <w:r w:rsidR="003B5620">
        <w:rPr>
          <w:bCs/>
        </w:rPr>
        <w:t>47</w:t>
      </w:r>
      <w:r w:rsidR="00163C88" w:rsidRPr="00B4346E">
        <w:rPr>
          <w:bCs/>
        </w:rPr>
        <w:t>, -</w:t>
      </w:r>
      <w:r w:rsidR="003B5620">
        <w:rPr>
          <w:bCs/>
        </w:rPr>
        <w:t>4</w:t>
      </w:r>
      <w:r w:rsidR="00C3221B">
        <w:rPr>
          <w:bCs/>
        </w:rPr>
        <w:t>·</w:t>
      </w:r>
      <w:r w:rsidR="003B5620">
        <w:rPr>
          <w:bCs/>
        </w:rPr>
        <w:t>19</w:t>
      </w:r>
      <w:r w:rsidR="00163C88" w:rsidRPr="00B4346E">
        <w:rPr>
          <w:bCs/>
        </w:rPr>
        <w:t>)</w:t>
      </w:r>
      <w:r w:rsidR="0049574D" w:rsidRPr="00B4346E">
        <w:rPr>
          <w:bCs/>
        </w:rPr>
        <w:t>.</w:t>
      </w:r>
      <w:r w:rsidR="000657D3" w:rsidRPr="00B4346E">
        <w:rPr>
          <w:bCs/>
        </w:rPr>
        <w:t xml:space="preserve"> </w:t>
      </w:r>
    </w:p>
    <w:p w14:paraId="1B3A10EC" w14:textId="1DA7E389" w:rsidR="00DF1128" w:rsidRDefault="00DF1128" w:rsidP="00741B2F">
      <w:pPr>
        <w:spacing w:line="480" w:lineRule="auto"/>
        <w:rPr>
          <w:bCs/>
        </w:rPr>
      </w:pPr>
    </w:p>
    <w:p w14:paraId="32B93177" w14:textId="0F1DBCCF" w:rsidR="00802C70" w:rsidRPr="00B4346E" w:rsidRDefault="00802C70" w:rsidP="00741B2F">
      <w:pPr>
        <w:spacing w:line="480" w:lineRule="auto"/>
        <w:rPr>
          <w:bCs/>
        </w:rPr>
      </w:pPr>
      <w:r w:rsidRPr="00B4346E">
        <w:rPr>
          <w:bCs/>
        </w:rPr>
        <w:t xml:space="preserve">We conducted a sensitivity analysis to examine whether there were any differences in findings when we excluded maternal grandmothers </w:t>
      </w:r>
      <w:r w:rsidR="00C3674A">
        <w:rPr>
          <w:bCs/>
        </w:rPr>
        <w:t>and</w:t>
      </w:r>
      <w:r w:rsidR="001E1DE8" w:rsidRPr="00B4346E">
        <w:rPr>
          <w:bCs/>
        </w:rPr>
        <w:t xml:space="preserve"> did not find any </w:t>
      </w:r>
      <w:r w:rsidR="001545F3">
        <w:rPr>
          <w:bCs/>
        </w:rPr>
        <w:t>substantial</w:t>
      </w:r>
      <w:r w:rsidR="001E1DE8" w:rsidRPr="00B4346E">
        <w:rPr>
          <w:bCs/>
        </w:rPr>
        <w:t xml:space="preserve"> differences (</w:t>
      </w:r>
      <w:r w:rsidR="0056679B">
        <w:rPr>
          <w:bCs/>
        </w:rPr>
        <w:t>Appendix</w:t>
      </w:r>
      <w:r w:rsidR="001E1DE8" w:rsidRPr="00B4346E">
        <w:rPr>
          <w:bCs/>
        </w:rPr>
        <w:t xml:space="preserve"> Table</w:t>
      </w:r>
      <w:r w:rsidR="0056679B">
        <w:rPr>
          <w:bCs/>
        </w:rPr>
        <w:t>s</w:t>
      </w:r>
      <w:r w:rsidR="007575C4">
        <w:rPr>
          <w:bCs/>
        </w:rPr>
        <w:t xml:space="preserve"> </w:t>
      </w:r>
      <w:r w:rsidR="001C3F63">
        <w:rPr>
          <w:bCs/>
        </w:rPr>
        <w:t>6-7</w:t>
      </w:r>
      <w:r w:rsidR="001E1DE8" w:rsidRPr="00B4346E">
        <w:rPr>
          <w:bCs/>
        </w:rPr>
        <w:t>)</w:t>
      </w:r>
      <w:r w:rsidR="00B82278">
        <w:rPr>
          <w:bCs/>
        </w:rPr>
        <w:t xml:space="preserve">. </w:t>
      </w:r>
    </w:p>
    <w:p w14:paraId="2EE9CA85" w14:textId="77777777" w:rsidR="009B06DC" w:rsidRPr="00B4346E" w:rsidRDefault="009B06DC" w:rsidP="001748DE">
      <w:pPr>
        <w:spacing w:line="480" w:lineRule="auto"/>
        <w:rPr>
          <w:bCs/>
        </w:rPr>
      </w:pPr>
    </w:p>
    <w:p w14:paraId="44DAC29E" w14:textId="4E38321A" w:rsidR="00886053" w:rsidRPr="00B4346E" w:rsidRDefault="00A30E13" w:rsidP="001748DE">
      <w:pPr>
        <w:spacing w:line="480" w:lineRule="auto"/>
        <w:rPr>
          <w:bCs/>
        </w:rPr>
      </w:pPr>
      <w:r w:rsidRPr="00B4346E">
        <w:rPr>
          <w:b/>
        </w:rPr>
        <w:lastRenderedPageBreak/>
        <w:t>DISCUSSION</w:t>
      </w:r>
    </w:p>
    <w:p w14:paraId="1550FFFD" w14:textId="16738E19" w:rsidR="00BE110B" w:rsidRDefault="000E0004" w:rsidP="00741B2F">
      <w:pPr>
        <w:spacing w:line="480" w:lineRule="auto"/>
        <w:rPr>
          <w:bCs/>
        </w:rPr>
      </w:pPr>
      <w:r w:rsidRPr="00B4346E">
        <w:rPr>
          <w:bCs/>
        </w:rPr>
        <w:t xml:space="preserve">In rural Pakistan, </w:t>
      </w:r>
      <w:r w:rsidR="003258AD">
        <w:rPr>
          <w:bCs/>
        </w:rPr>
        <w:t xml:space="preserve">mothers often reported </w:t>
      </w:r>
      <w:r w:rsidRPr="00B4346E">
        <w:rPr>
          <w:bCs/>
        </w:rPr>
        <w:t xml:space="preserve">grandmothers </w:t>
      </w:r>
      <w:r w:rsidR="00127039">
        <w:rPr>
          <w:bCs/>
        </w:rPr>
        <w:t xml:space="preserve">being involved </w:t>
      </w:r>
      <w:r w:rsidRPr="00B4346E">
        <w:rPr>
          <w:bCs/>
        </w:rPr>
        <w:t xml:space="preserve">in child caregiving activities in the first </w:t>
      </w:r>
      <w:r w:rsidR="003258AD">
        <w:rPr>
          <w:bCs/>
        </w:rPr>
        <w:t>year</w:t>
      </w:r>
      <w:r w:rsidRPr="00B4346E">
        <w:rPr>
          <w:bCs/>
        </w:rPr>
        <w:t xml:space="preserve"> of life.</w:t>
      </w:r>
      <w:r w:rsidR="00BE110B">
        <w:rPr>
          <w:bCs/>
        </w:rPr>
        <w:t xml:space="preserve"> </w:t>
      </w:r>
      <w:r w:rsidR="00922C11">
        <w:rPr>
          <w:bCs/>
        </w:rPr>
        <w:t xml:space="preserve">Mothers commonly reported grandmothers </w:t>
      </w:r>
      <w:r w:rsidR="00535782">
        <w:rPr>
          <w:bCs/>
        </w:rPr>
        <w:t xml:space="preserve">providing support to the mother when she was busy or unwell and playing and interacting with the child. </w:t>
      </w:r>
      <w:r w:rsidR="00127039">
        <w:rPr>
          <w:bCs/>
        </w:rPr>
        <w:t xml:space="preserve">We found cross-sectional and longitudinal </w:t>
      </w:r>
      <w:r w:rsidR="00397BA1">
        <w:rPr>
          <w:bCs/>
        </w:rPr>
        <w:t xml:space="preserve">associations between </w:t>
      </w:r>
      <w:r w:rsidR="00127039">
        <w:rPr>
          <w:bCs/>
        </w:rPr>
        <w:t xml:space="preserve">grandmother involvement </w:t>
      </w:r>
      <w:r w:rsidR="00397BA1">
        <w:rPr>
          <w:bCs/>
        </w:rPr>
        <w:t xml:space="preserve">and </w:t>
      </w:r>
      <w:r w:rsidR="00127039">
        <w:rPr>
          <w:bCs/>
        </w:rPr>
        <w:t xml:space="preserve">child growth and development. </w:t>
      </w:r>
      <w:r w:rsidR="007B1D1E">
        <w:rPr>
          <w:bCs/>
        </w:rPr>
        <w:t xml:space="preserve">Specifically, </w:t>
      </w:r>
      <w:r w:rsidR="007B1D1E">
        <w:t>e</w:t>
      </w:r>
      <w:r w:rsidR="00127039" w:rsidRPr="00B4346E">
        <w:t>arly grandmother involvement ha</w:t>
      </w:r>
      <w:r w:rsidR="00127039">
        <w:t>d</w:t>
      </w:r>
      <w:r w:rsidR="00127039" w:rsidRPr="00B4346E">
        <w:t xml:space="preserve"> positive </w:t>
      </w:r>
      <w:r w:rsidR="00397BA1">
        <w:t>relationships</w:t>
      </w:r>
      <w:r w:rsidR="00397BA1" w:rsidRPr="00B4346E">
        <w:t xml:space="preserve"> </w:t>
      </w:r>
      <w:r w:rsidR="00397BA1">
        <w:t>with</w:t>
      </w:r>
      <w:r w:rsidR="00397BA1" w:rsidRPr="00B4346E">
        <w:t xml:space="preserve"> </w:t>
      </w:r>
      <w:r w:rsidR="00127039" w:rsidRPr="00B4346E">
        <w:t xml:space="preserve">child weight, but this </w:t>
      </w:r>
      <w:r w:rsidR="00127039">
        <w:t>association</w:t>
      </w:r>
      <w:r w:rsidR="00127039" w:rsidRPr="00B4346E">
        <w:t xml:space="preserve"> </w:t>
      </w:r>
      <w:r w:rsidR="00127039">
        <w:t>became</w:t>
      </w:r>
      <w:r w:rsidR="00127039" w:rsidRPr="00B4346E">
        <w:t xml:space="preserve"> negative </w:t>
      </w:r>
      <w:r w:rsidR="00127039">
        <w:t>as the child grew older</w:t>
      </w:r>
      <w:r w:rsidR="00127039" w:rsidRPr="00B4346E">
        <w:t xml:space="preserve">. Grandmother involvement </w:t>
      </w:r>
      <w:r w:rsidR="00127039">
        <w:t>wa</w:t>
      </w:r>
      <w:r w:rsidR="00127039" w:rsidRPr="00B4346E">
        <w:t xml:space="preserve">s positively associated with </w:t>
      </w:r>
      <w:r w:rsidR="00127039">
        <w:t>cognitive</w:t>
      </w:r>
      <w:r w:rsidR="00127039" w:rsidRPr="00B4346E">
        <w:t>, fine motor, and socioemotional development</w:t>
      </w:r>
      <w:r w:rsidR="0015429E">
        <w:t xml:space="preserve"> cross-sectionally and longitudinally</w:t>
      </w:r>
      <w:r w:rsidR="00845AC5">
        <w:t xml:space="preserve">, but </w:t>
      </w:r>
      <w:r w:rsidR="00020E6F">
        <w:t xml:space="preserve">was not associated with language </w:t>
      </w:r>
      <w:r w:rsidR="00845AC5">
        <w:t>skills</w:t>
      </w:r>
      <w:r w:rsidR="00127039" w:rsidRPr="00B4346E">
        <w:t>.</w:t>
      </w:r>
      <w:r w:rsidR="00127039">
        <w:t xml:space="preserve"> </w:t>
      </w:r>
      <w:r w:rsidR="00FD20BC">
        <w:rPr>
          <w:bCs/>
        </w:rPr>
        <w:t xml:space="preserve">Our findings demonstrate the important contribution grandmothers have early in life and highlights the need to better understand how grandmothers influence child </w:t>
      </w:r>
      <w:r w:rsidR="00A031CB">
        <w:rPr>
          <w:bCs/>
        </w:rPr>
        <w:t xml:space="preserve">growth and </w:t>
      </w:r>
      <w:r w:rsidR="00FD20BC">
        <w:rPr>
          <w:bCs/>
        </w:rPr>
        <w:t xml:space="preserve">development. </w:t>
      </w:r>
    </w:p>
    <w:p w14:paraId="44C28F7E" w14:textId="77777777" w:rsidR="00741B2F" w:rsidRDefault="00741B2F" w:rsidP="00741B2F">
      <w:pPr>
        <w:spacing w:line="480" w:lineRule="auto"/>
        <w:rPr>
          <w:bCs/>
        </w:rPr>
      </w:pPr>
    </w:p>
    <w:p w14:paraId="4212B060" w14:textId="1ABE266D" w:rsidR="00C70E3D" w:rsidRDefault="00D93A96" w:rsidP="00535782">
      <w:pPr>
        <w:spacing w:line="480" w:lineRule="auto"/>
        <w:rPr>
          <w:bCs/>
        </w:rPr>
      </w:pPr>
      <w:r>
        <w:rPr>
          <w:bCs/>
        </w:rPr>
        <w:t>G</w:t>
      </w:r>
      <w:r w:rsidR="009F1761" w:rsidRPr="00B4346E">
        <w:rPr>
          <w:bCs/>
        </w:rPr>
        <w:t xml:space="preserve">randmother involvement </w:t>
      </w:r>
      <w:r w:rsidR="00D620BF">
        <w:rPr>
          <w:bCs/>
        </w:rPr>
        <w:t xml:space="preserve">in the first year of life was associated with </w:t>
      </w:r>
      <w:r w:rsidR="00F74B9F">
        <w:rPr>
          <w:bCs/>
        </w:rPr>
        <w:t xml:space="preserve">several indicators of </w:t>
      </w:r>
      <w:r w:rsidR="00D620BF">
        <w:rPr>
          <w:bCs/>
        </w:rPr>
        <w:t>better early child development.</w:t>
      </w:r>
      <w:r w:rsidR="00535782">
        <w:rPr>
          <w:bCs/>
        </w:rPr>
        <w:t xml:space="preserve"> </w:t>
      </w:r>
      <w:r w:rsidR="00D620BF">
        <w:rPr>
          <w:bCs/>
        </w:rPr>
        <w:t>Twelve</w:t>
      </w:r>
      <w:r w:rsidR="005503AE" w:rsidRPr="00743D2C">
        <w:rPr>
          <w:bCs/>
        </w:rPr>
        <w:t xml:space="preserve">-month grandmother </w:t>
      </w:r>
      <w:r w:rsidR="00BA47AE">
        <w:rPr>
          <w:bCs/>
        </w:rPr>
        <w:t>involvement</w:t>
      </w:r>
      <w:r w:rsidR="00BA47AE" w:rsidRPr="00743D2C">
        <w:rPr>
          <w:bCs/>
        </w:rPr>
        <w:t xml:space="preserve"> </w:t>
      </w:r>
      <w:r w:rsidR="005503AE" w:rsidRPr="00743D2C">
        <w:rPr>
          <w:bCs/>
        </w:rPr>
        <w:t xml:space="preserve">was associated with greater </w:t>
      </w:r>
      <w:r w:rsidR="00D620BF">
        <w:rPr>
          <w:bCs/>
        </w:rPr>
        <w:t xml:space="preserve">child </w:t>
      </w:r>
      <w:r w:rsidR="005503AE" w:rsidRPr="00743D2C">
        <w:rPr>
          <w:bCs/>
        </w:rPr>
        <w:t>cognitive</w:t>
      </w:r>
      <w:r w:rsidR="007F4040" w:rsidRPr="00743D2C">
        <w:rPr>
          <w:bCs/>
        </w:rPr>
        <w:t xml:space="preserve"> and </w:t>
      </w:r>
      <w:r w:rsidR="005503AE" w:rsidRPr="00743D2C">
        <w:rPr>
          <w:bCs/>
        </w:rPr>
        <w:t>motor</w:t>
      </w:r>
      <w:r w:rsidR="007F4040" w:rsidRPr="00743D2C">
        <w:rPr>
          <w:bCs/>
        </w:rPr>
        <w:t xml:space="preserve"> development at 12 months and</w:t>
      </w:r>
      <w:r w:rsidR="00535782">
        <w:rPr>
          <w:bCs/>
        </w:rPr>
        <w:t xml:space="preserve"> better</w:t>
      </w:r>
      <w:r w:rsidR="007F4040" w:rsidRPr="00743D2C">
        <w:rPr>
          <w:bCs/>
        </w:rPr>
        <w:t xml:space="preserve"> socioemotional </w:t>
      </w:r>
      <w:r w:rsidR="005503AE" w:rsidRPr="00743D2C">
        <w:rPr>
          <w:bCs/>
        </w:rPr>
        <w:t>development</w:t>
      </w:r>
      <w:r w:rsidR="007F4040" w:rsidRPr="00743D2C">
        <w:rPr>
          <w:bCs/>
        </w:rPr>
        <w:t xml:space="preserve"> at 24 months</w:t>
      </w:r>
      <w:r w:rsidR="00AF7712" w:rsidRPr="00743D2C">
        <w:rPr>
          <w:bCs/>
        </w:rPr>
        <w:t>.</w:t>
      </w:r>
      <w:r w:rsidR="00535782">
        <w:rPr>
          <w:bCs/>
        </w:rPr>
        <w:t xml:space="preserve"> While we did not find studies examining </w:t>
      </w:r>
      <w:r w:rsidR="00E22227">
        <w:rPr>
          <w:bCs/>
        </w:rPr>
        <w:t xml:space="preserve">grandmother involvement and </w:t>
      </w:r>
      <w:r w:rsidR="00535782">
        <w:rPr>
          <w:bCs/>
        </w:rPr>
        <w:t xml:space="preserve">developmental outcomes in </w:t>
      </w:r>
      <w:r w:rsidR="00106D4E">
        <w:rPr>
          <w:bCs/>
        </w:rPr>
        <w:t>LMIC</w:t>
      </w:r>
      <w:r w:rsidR="00535782">
        <w:rPr>
          <w:bCs/>
        </w:rPr>
        <w:t>, e</w:t>
      </w:r>
      <w:r w:rsidR="00535782" w:rsidRPr="00B4346E">
        <w:rPr>
          <w:bCs/>
        </w:rPr>
        <w:t xml:space="preserve">vidence from high-income </w:t>
      </w:r>
      <w:r w:rsidR="00535782">
        <w:rPr>
          <w:bCs/>
        </w:rPr>
        <w:t>countries</w:t>
      </w:r>
      <w:r w:rsidR="00535782" w:rsidRPr="00B4346E">
        <w:rPr>
          <w:bCs/>
        </w:rPr>
        <w:t xml:space="preserve"> </w:t>
      </w:r>
      <w:r w:rsidR="00F459A5">
        <w:rPr>
          <w:bCs/>
        </w:rPr>
        <w:t>corroborate our findings</w:t>
      </w:r>
      <w:r w:rsidR="00535782" w:rsidRPr="00B4346E">
        <w:rPr>
          <w:bCs/>
        </w:rPr>
        <w:t>.</w:t>
      </w:r>
      <w:r w:rsidR="00535782">
        <w:rPr>
          <w:bCs/>
        </w:rPr>
        <w:fldChar w:fldCharType="begin">
          <w:fldData xml:space="preserve">PEVuZE5vdGU+PENpdGU+PEF1dGhvcj5CbGFjazwvQXV0aG9yPjxZZWFyPjE5OTY8L1llYXI+PFJl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L3BlcmlvZGljYWw+PHBhZ2VzPjIxOC0yNjwvcGFnZXM+PHZvbHVtZT4xODwvdm9sdW1lPjxu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</w:fldData>
        </w:fldChar>
      </w:r>
      <w:r w:rsidR="005B440C">
        <w:rPr>
          <w:bCs/>
        </w:rPr>
        <w:instrText xml:space="preserve"> ADDIN EN.CITE </w:instrText>
      </w:r>
      <w:r w:rsidR="005B440C">
        <w:rPr>
          <w:bCs/>
        </w:rPr>
        <w:fldChar w:fldCharType="begin">
          <w:fldData xml:space="preserve">PEVuZE5vdGU+PENpdGU+PEF1dGhvcj5CbGFjazwvQXV0aG9yPjxZZWFyPjE5OTY8L1llYXI+PFJl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</w:fldData>
        </w:fldChar>
      </w:r>
      <w:r w:rsidR="005B440C">
        <w:rPr>
          <w:bCs/>
        </w:rPr>
        <w:instrText xml:space="preserve"> ADDIN EN.CITE.DATA </w:instrText>
      </w:r>
      <w:r w:rsidR="005B440C">
        <w:rPr>
          <w:bCs/>
        </w:rPr>
      </w:r>
      <w:r w:rsidR="005B440C">
        <w:rPr>
          <w:bCs/>
        </w:rPr>
        <w:fldChar w:fldCharType="end"/>
      </w:r>
      <w:r w:rsidR="00535782">
        <w:rPr>
          <w:bCs/>
        </w:rPr>
      </w:r>
      <w:r w:rsidR="00535782">
        <w:rPr>
          <w:bCs/>
        </w:rPr>
        <w:fldChar w:fldCharType="separate"/>
      </w:r>
      <w:r w:rsidR="005B440C" w:rsidRPr="005B440C">
        <w:rPr>
          <w:bCs/>
          <w:noProof/>
          <w:vertAlign w:val="superscript"/>
        </w:rPr>
        <w:t>61-64</w:t>
      </w:r>
      <w:r w:rsidR="00535782">
        <w:rPr>
          <w:bCs/>
        </w:rPr>
        <w:fldChar w:fldCharType="end"/>
      </w:r>
      <w:r w:rsidR="00535782">
        <w:rPr>
          <w:bCs/>
        </w:rPr>
        <w:t xml:space="preserve"> </w:t>
      </w:r>
      <w:r w:rsidR="00F459A5">
        <w:rPr>
          <w:bCs/>
        </w:rPr>
        <w:t xml:space="preserve">We </w:t>
      </w:r>
      <w:r w:rsidR="00D52233">
        <w:rPr>
          <w:bCs/>
        </w:rPr>
        <w:t xml:space="preserve">speculate that </w:t>
      </w:r>
      <w:r w:rsidR="00F459A5">
        <w:rPr>
          <w:bCs/>
        </w:rPr>
        <w:t>the</w:t>
      </w:r>
      <w:r w:rsidR="002E3E57">
        <w:rPr>
          <w:bCs/>
        </w:rPr>
        <w:t xml:space="preserve"> </w:t>
      </w:r>
      <w:r w:rsidR="00535782">
        <w:rPr>
          <w:bCs/>
        </w:rPr>
        <w:t xml:space="preserve">positive </w:t>
      </w:r>
      <w:r w:rsidR="00397BA1">
        <w:rPr>
          <w:bCs/>
        </w:rPr>
        <w:t xml:space="preserve">associations </w:t>
      </w:r>
      <w:r w:rsidR="00535782">
        <w:rPr>
          <w:bCs/>
        </w:rPr>
        <w:t>are driven by grandmothers</w:t>
      </w:r>
      <w:r w:rsidR="006F2EA8">
        <w:rPr>
          <w:bCs/>
        </w:rPr>
        <w:t xml:space="preserve"> reportedly</w:t>
      </w:r>
      <w:r w:rsidR="00535782">
        <w:rPr>
          <w:bCs/>
        </w:rPr>
        <w:t xml:space="preserve"> playing and interacting with child</w:t>
      </w:r>
      <w:r w:rsidR="00C70E3D">
        <w:rPr>
          <w:bCs/>
        </w:rPr>
        <w:t>ren.</w:t>
      </w:r>
      <w:r w:rsidR="00B1447C">
        <w:rPr>
          <w:bCs/>
        </w:rPr>
        <w:t xml:space="preserve"> </w:t>
      </w:r>
      <w:r w:rsidR="00F93F9B">
        <w:rPr>
          <w:bCs/>
        </w:rPr>
        <w:t xml:space="preserve">Grandmother involvement may </w:t>
      </w:r>
      <w:r w:rsidR="006C051B">
        <w:rPr>
          <w:bCs/>
        </w:rPr>
        <w:t xml:space="preserve">also </w:t>
      </w:r>
      <w:r w:rsidR="00F93F9B">
        <w:rPr>
          <w:bCs/>
        </w:rPr>
        <w:t xml:space="preserve">improve </w:t>
      </w:r>
      <w:r w:rsidR="00E73CB5">
        <w:rPr>
          <w:bCs/>
        </w:rPr>
        <w:t>child development</w:t>
      </w:r>
      <w:r w:rsidR="00F93F9B">
        <w:rPr>
          <w:bCs/>
        </w:rPr>
        <w:t xml:space="preserve"> through </w:t>
      </w:r>
      <w:r w:rsidR="00700B5E">
        <w:rPr>
          <w:bCs/>
        </w:rPr>
        <w:t xml:space="preserve">indirect pathways. For example, grandmother involvement may decrease family stress by allowing mothers to work or perform chores in the household. Grandmother participation in household chores may also free up time for the mother to engage in responsive </w:t>
      </w:r>
      <w:r w:rsidR="00700B5E">
        <w:rPr>
          <w:bCs/>
        </w:rPr>
        <w:lastRenderedPageBreak/>
        <w:t xml:space="preserve">caregiving with her child. Yet another </w:t>
      </w:r>
      <w:r w:rsidR="00BF5262">
        <w:rPr>
          <w:bCs/>
        </w:rPr>
        <w:t>hypothesis</w:t>
      </w:r>
      <w:r w:rsidR="00700B5E">
        <w:rPr>
          <w:bCs/>
        </w:rPr>
        <w:t xml:space="preserve"> is that </w:t>
      </w:r>
      <w:r w:rsidR="00F93F9B">
        <w:rPr>
          <w:bCs/>
        </w:rPr>
        <w:t xml:space="preserve">the type of caregiver may not be salient, but rather the frequency with which the child receives stimulation. </w:t>
      </w:r>
      <w:r w:rsidR="000E0358">
        <w:rPr>
          <w:bCs/>
        </w:rPr>
        <w:t xml:space="preserve">Further research examining such pathways is needed to inform the development and delivery of caregiving interventions in low-resource settings. </w:t>
      </w:r>
      <w:r w:rsidR="00B1447C">
        <w:rPr>
          <w:bCs/>
        </w:rPr>
        <w:t xml:space="preserve">Our findings highlight the </w:t>
      </w:r>
      <w:r w:rsidR="00F936A3">
        <w:rPr>
          <w:bCs/>
        </w:rPr>
        <w:t xml:space="preserve">significant </w:t>
      </w:r>
      <w:r w:rsidR="00B1447C">
        <w:rPr>
          <w:bCs/>
        </w:rPr>
        <w:t>role of grandmothers for children early in life and suggest the need to consider the</w:t>
      </w:r>
      <w:r w:rsidR="00F936A3">
        <w:rPr>
          <w:bCs/>
        </w:rPr>
        <w:t xml:space="preserve"> larger family context</w:t>
      </w:r>
      <w:r w:rsidR="00B1447C">
        <w:rPr>
          <w:bCs/>
        </w:rPr>
        <w:t xml:space="preserve"> </w:t>
      </w:r>
      <w:r w:rsidR="00F936A3">
        <w:rPr>
          <w:bCs/>
        </w:rPr>
        <w:t>to understand early childhood outcomes.</w:t>
      </w:r>
      <w:r w:rsidR="00B1447C">
        <w:rPr>
          <w:bCs/>
        </w:rPr>
        <w:t xml:space="preserve"> </w:t>
      </w:r>
      <w:r w:rsidR="006D16DB">
        <w:rPr>
          <w:bCs/>
        </w:rPr>
        <w:t>Research</w:t>
      </w:r>
      <w:r w:rsidR="009F25B7">
        <w:rPr>
          <w:bCs/>
        </w:rPr>
        <w:t xml:space="preserve"> from Burkina Faso</w:t>
      </w:r>
      <w:r w:rsidR="006D16DB">
        <w:rPr>
          <w:bCs/>
        </w:rPr>
        <w:t xml:space="preserve"> demonstrate the unique opportunities grandmothers could play in providing low-cost, interactive play for children.</w:t>
      </w:r>
      <w:r w:rsidR="006D16DB">
        <w:rPr>
          <w:bCs/>
        </w:rPr>
        <w:fldChar w:fldCharType="begin"/>
      </w:r>
      <w:r w:rsidR="005B440C">
        <w:rPr>
          <w:bCs/>
        </w:rPr>
        <w:instrText xml:space="preserve"> ADDIN EN.CITE &lt;EndNote&gt;&lt;Cite&gt;&lt;Author&gt;Hollowell&lt;/Author&gt;&lt;Year&gt;2019&lt;/Year&gt;&lt;RecNum&gt;1137&lt;/RecNum&gt;&lt;DisplayText&gt;&lt;style face="superscript"&gt;65&lt;/style&gt;&lt;/DisplayText&gt;&lt;record&gt;&lt;rec-number&gt;1137&lt;/rec-number&gt;&lt;foreign-keys&gt;&lt;key app="EN" db-id="ex2x9xrwozzd02ezff1xv524tw5zvxaa9pxz" timestamp="1571771937"&gt;1137&lt;/key&gt;&lt;/foreign-keys&gt;&lt;ref-type name="Journal Article"&gt;17&lt;/ref-type&gt;&lt;contributors&gt;&lt;authors&gt;&lt;author&gt;Hollowell, Jennifer&lt;/author&gt;&lt;author&gt;Dumbaugh, Mari&lt;/author&gt;&lt;author&gt;Belem, Mireille&lt;/author&gt;&lt;author&gt;Kousse, Sylvain&lt;/author&gt;&lt;author&gt;Swigart, Tessa&lt;/author&gt;&lt;author&gt;Korsaga, Chantal&lt;/author&gt;&lt;author&gt;Lankoande, Pokiandi Solange&lt;/author&gt;&lt;author&gt;Lawson, Kokovi Hogban&lt;/author&gt;&lt;author&gt;Hill, Zelee&lt;/author&gt;&lt;/authors&gt;&lt;/contributors&gt;&lt;titles&gt;&lt;title&gt;&amp;apos;Grandmother, aren&amp;apos;t you going to sing for us?&amp;apos; Current childcare practices and caregivers&amp;apos; perceptions of and receptivity to early childhood development activities in rural Burkina Faso&lt;/title&gt;&lt;secondary-title&gt;BMJ global health&lt;/secondary-title&gt;&lt;alt-title&gt;BMJ Glob Health&lt;/alt-title&gt;&lt;/titles&gt;&lt;periodical&gt;&lt;full-title&gt;BMJ global health&lt;/full-title&gt;&lt;abbr-1&gt;BMJ Glob Health&lt;/abbr-1&gt;&lt;/periodical&gt;&lt;alt-periodical&gt;&lt;full-title&gt;BMJ global health&lt;/full-title&gt;&lt;abbr-1&gt;BMJ Glob Health&lt;/abbr-1&gt;&lt;/alt-periodical&gt;&lt;pages&gt;e001233-e001233&lt;/pages&gt;&lt;volume&gt;4&lt;/volume&gt;&lt;number&gt;2&lt;/number&gt;&lt;keywords&gt;&lt;keyword&gt;Burkina Faso&lt;/keyword&gt;&lt;keyword&gt;early childhood development&lt;/keyword&gt;&lt;keyword&gt;fathers, grandmothers&lt;/keyword&gt;&lt;keyword&gt;mothers&lt;/keyword&gt;&lt;keyword&gt;parenting&lt;/keyword&gt;&lt;keyword&gt;qualitative research&lt;/keyword&gt;&lt;/keywords&gt;&lt;dates&gt;&lt;year&gt;2019&lt;/year&gt;&lt;/dates&gt;&lt;publisher&gt;BMJ Publishing Group&lt;/publisher&gt;&lt;isbn&gt;2059-7908&lt;/isbn&gt;&lt;accession-num&gt;30997165&lt;/accession-num&gt;&lt;urls&gt;&lt;related-urls&gt;&lt;url&gt;https://www.ncbi.nlm.nih.gov/pubmed/30997165&lt;/url&gt;&lt;url&gt;https://www.ncbi.nlm.nih.gov/pmc/articles/PMC6441292/&lt;/url&gt;&lt;/related-urls&gt;&lt;/urls&gt;&lt;electronic-resource-num&gt;10.1136/bmjgh-2018-001233&lt;/electronic-resource-num&gt;&lt;remote-database-name&gt;PubMed&lt;/remote-database-name&gt;&lt;language&gt;eng&lt;/language&gt;&lt;/record&gt;&lt;/Cite&gt;&lt;/EndNote&gt;</w:instrText>
      </w:r>
      <w:r w:rsidR="006D16DB">
        <w:rPr>
          <w:bCs/>
        </w:rPr>
        <w:fldChar w:fldCharType="separate"/>
      </w:r>
      <w:r w:rsidR="005B440C" w:rsidRPr="005B440C">
        <w:rPr>
          <w:bCs/>
          <w:noProof/>
          <w:vertAlign w:val="superscript"/>
        </w:rPr>
        <w:t>65</w:t>
      </w:r>
      <w:r w:rsidR="006D16DB">
        <w:rPr>
          <w:bCs/>
        </w:rPr>
        <w:fldChar w:fldCharType="end"/>
      </w:r>
      <w:r w:rsidR="009F25B7">
        <w:rPr>
          <w:bCs/>
        </w:rPr>
        <w:t xml:space="preserve"> </w:t>
      </w:r>
      <w:r w:rsidR="00F05759">
        <w:rPr>
          <w:bCs/>
        </w:rPr>
        <w:t>Moreover, w</w:t>
      </w:r>
      <w:r w:rsidR="00C70E3D">
        <w:rPr>
          <w:bCs/>
        </w:rPr>
        <w:t>hile early childhood interventions in LMIC largely focus on the mother-child dyad, our results suggest grandmothers can have positive impacts</w:t>
      </w:r>
      <w:r w:rsidR="00397BA1">
        <w:rPr>
          <w:bCs/>
        </w:rPr>
        <w:t xml:space="preserve"> for children</w:t>
      </w:r>
      <w:r w:rsidR="00C70E3D">
        <w:rPr>
          <w:bCs/>
        </w:rPr>
        <w:t xml:space="preserve"> and should be </w:t>
      </w:r>
      <w:r w:rsidR="00F05328">
        <w:rPr>
          <w:bCs/>
        </w:rPr>
        <w:t xml:space="preserve">included in addition to mothers </w:t>
      </w:r>
      <w:r w:rsidR="00C70E3D">
        <w:rPr>
          <w:bCs/>
        </w:rPr>
        <w:t>in parenting programs</w:t>
      </w:r>
      <w:r w:rsidR="00F05328">
        <w:rPr>
          <w:bCs/>
        </w:rPr>
        <w:t xml:space="preserve"> in order to optimize caregiving and promote healthy development</w:t>
      </w:r>
      <w:r w:rsidR="00C70E3D">
        <w:rPr>
          <w:bCs/>
        </w:rPr>
        <w:t>.</w:t>
      </w:r>
      <w:r w:rsidR="00B1447C">
        <w:rPr>
          <w:bCs/>
        </w:rPr>
        <w:t xml:space="preserve"> </w:t>
      </w:r>
    </w:p>
    <w:p w14:paraId="7DC1C0EE" w14:textId="77777777" w:rsidR="00C70E3D" w:rsidRDefault="00C70E3D" w:rsidP="00535782">
      <w:pPr>
        <w:spacing w:line="480" w:lineRule="auto"/>
        <w:rPr>
          <w:bCs/>
        </w:rPr>
      </w:pPr>
    </w:p>
    <w:p w14:paraId="48617A54" w14:textId="02D53CD7" w:rsidR="0005645E" w:rsidRDefault="00F74B9F" w:rsidP="00535782">
      <w:pPr>
        <w:spacing w:line="480" w:lineRule="auto"/>
        <w:rPr>
          <w:bCs/>
        </w:rPr>
      </w:pPr>
      <w:r>
        <w:rPr>
          <w:bCs/>
        </w:rPr>
        <w:t>In contrast to the findings with cognitive, motor and socioemotional developmental indicators, w</w:t>
      </w:r>
      <w:r w:rsidR="0005645E">
        <w:rPr>
          <w:bCs/>
        </w:rPr>
        <w:t xml:space="preserve">e </w:t>
      </w:r>
      <w:r w:rsidR="00627168">
        <w:rPr>
          <w:bCs/>
        </w:rPr>
        <w:t>found</w:t>
      </w:r>
      <w:r w:rsidR="0005645E">
        <w:rPr>
          <w:bCs/>
        </w:rPr>
        <w:t xml:space="preserve"> </w:t>
      </w:r>
      <w:r w:rsidR="00627168">
        <w:rPr>
          <w:bCs/>
        </w:rPr>
        <w:t xml:space="preserve">largely null </w:t>
      </w:r>
      <w:r w:rsidR="0005645E">
        <w:rPr>
          <w:bCs/>
        </w:rPr>
        <w:t xml:space="preserve">results for the language domains across </w:t>
      </w:r>
      <w:r w:rsidR="00D63902">
        <w:rPr>
          <w:bCs/>
        </w:rPr>
        <w:t>3</w:t>
      </w:r>
      <w:r w:rsidR="0005645E">
        <w:rPr>
          <w:bCs/>
        </w:rPr>
        <w:t xml:space="preserve"> and 12-month grandmother involvement. </w:t>
      </w:r>
      <w:r>
        <w:rPr>
          <w:bCs/>
        </w:rPr>
        <w:t xml:space="preserve">It may be that grandmothers in our study do not interact with young children in ways that are specific for the development of language skills, such as </w:t>
      </w:r>
      <w:r w:rsidR="00EA4710">
        <w:rPr>
          <w:bCs/>
        </w:rPr>
        <w:t>talking or singing to the child</w:t>
      </w:r>
      <w:r>
        <w:rPr>
          <w:bCs/>
        </w:rPr>
        <w:t xml:space="preserve">.  </w:t>
      </w:r>
      <w:r w:rsidR="0005645E">
        <w:rPr>
          <w:bCs/>
        </w:rPr>
        <w:t xml:space="preserve">This </w:t>
      </w:r>
      <w:r w:rsidR="002A3A4B">
        <w:rPr>
          <w:bCs/>
        </w:rPr>
        <w:t>points to</w:t>
      </w:r>
      <w:r w:rsidR="00800BE4">
        <w:rPr>
          <w:bCs/>
        </w:rPr>
        <w:t xml:space="preserve"> </w:t>
      </w:r>
      <w:r w:rsidR="0005645E">
        <w:rPr>
          <w:bCs/>
        </w:rPr>
        <w:t>the need for further research into the</w:t>
      </w:r>
      <w:r>
        <w:rPr>
          <w:bCs/>
        </w:rPr>
        <w:t xml:space="preserve"> specific</w:t>
      </w:r>
      <w:r w:rsidR="0005645E">
        <w:rPr>
          <w:bCs/>
        </w:rPr>
        <w:t xml:space="preserve"> types of play and interactions grandmothers have with young children</w:t>
      </w:r>
      <w:r w:rsidR="002C4069">
        <w:rPr>
          <w:bCs/>
        </w:rPr>
        <w:t xml:space="preserve"> that influence different domains of development</w:t>
      </w:r>
      <w:r w:rsidR="0005645E">
        <w:rPr>
          <w:bCs/>
        </w:rPr>
        <w:t xml:space="preserve">. </w:t>
      </w:r>
    </w:p>
    <w:p w14:paraId="7DD3A26B" w14:textId="77777777" w:rsidR="00741B2F" w:rsidRDefault="00741B2F" w:rsidP="00741B2F">
      <w:pPr>
        <w:spacing w:line="480" w:lineRule="auto"/>
        <w:rPr>
          <w:bCs/>
        </w:rPr>
      </w:pPr>
    </w:p>
    <w:p w14:paraId="2A79EFE0" w14:textId="3A89D16C" w:rsidR="00741B2F" w:rsidRDefault="00E56DC1" w:rsidP="00741B2F">
      <w:pPr>
        <w:spacing w:line="480" w:lineRule="auto"/>
        <w:rPr>
          <w:bCs/>
        </w:rPr>
      </w:pPr>
      <w:r>
        <w:rPr>
          <w:bCs/>
        </w:rPr>
        <w:t>T</w:t>
      </w:r>
      <w:r w:rsidR="00E46697">
        <w:rPr>
          <w:bCs/>
        </w:rPr>
        <w:t>hree</w:t>
      </w:r>
      <w:r w:rsidR="00502BAF" w:rsidRPr="00B4346E">
        <w:rPr>
          <w:bCs/>
        </w:rPr>
        <w:t>-month grandmother involvement was associated with improved child weight at 12 months</w:t>
      </w:r>
      <w:r w:rsidR="00F35822" w:rsidRPr="00B4346E">
        <w:rPr>
          <w:bCs/>
        </w:rPr>
        <w:t>; however, 12-month grandmother involvement was associated with poorer child weight at 24</w:t>
      </w:r>
      <w:r w:rsidR="005720CB">
        <w:rPr>
          <w:bCs/>
        </w:rPr>
        <w:t xml:space="preserve"> </w:t>
      </w:r>
      <w:r w:rsidR="00F35822" w:rsidRPr="00B4346E">
        <w:rPr>
          <w:bCs/>
        </w:rPr>
        <w:t xml:space="preserve">months. This </w:t>
      </w:r>
      <w:r w:rsidR="003074F4" w:rsidRPr="00B4346E">
        <w:rPr>
          <w:bCs/>
        </w:rPr>
        <w:t xml:space="preserve">conflicting </w:t>
      </w:r>
      <w:r w:rsidR="00F35822" w:rsidRPr="00B4346E">
        <w:rPr>
          <w:bCs/>
        </w:rPr>
        <w:t xml:space="preserve">finding </w:t>
      </w:r>
      <w:r w:rsidR="00082DD1">
        <w:rPr>
          <w:bCs/>
        </w:rPr>
        <w:t>has been documented</w:t>
      </w:r>
      <w:r w:rsidR="00F85ABE" w:rsidRPr="00B4346E">
        <w:rPr>
          <w:bCs/>
        </w:rPr>
        <w:t xml:space="preserve"> in </w:t>
      </w:r>
      <w:r w:rsidR="00082DD1">
        <w:rPr>
          <w:bCs/>
        </w:rPr>
        <w:t xml:space="preserve">other </w:t>
      </w:r>
      <w:r w:rsidR="00116CE6" w:rsidRPr="00B4346E">
        <w:rPr>
          <w:bCs/>
        </w:rPr>
        <w:t xml:space="preserve">LMIC. </w:t>
      </w:r>
      <w:r w:rsidR="005B1DE4">
        <w:rPr>
          <w:bCs/>
        </w:rPr>
        <w:t>Prior</w:t>
      </w:r>
      <w:r w:rsidR="005B1DE4" w:rsidRPr="00B4346E">
        <w:rPr>
          <w:bCs/>
        </w:rPr>
        <w:t xml:space="preserve"> work</w:t>
      </w:r>
      <w:r w:rsidR="005B1DE4">
        <w:rPr>
          <w:bCs/>
        </w:rPr>
        <w:t xml:space="preserve"> in Mali</w:t>
      </w:r>
      <w:r w:rsidR="005B1DE4" w:rsidRPr="00B4346E">
        <w:rPr>
          <w:bCs/>
        </w:rPr>
        <w:t xml:space="preserve"> found grandmother involvement was associated with poorer child weight</w:t>
      </w:r>
      <w:r w:rsidR="005B1DE4" w:rsidRPr="00B4346E">
        <w:rPr>
          <w:bCs/>
        </w:rPr>
        <w:fldChar w:fldCharType="begin"/>
      </w:r>
      <w:r w:rsidR="00E73CB5">
        <w:rPr>
          <w:bCs/>
        </w:rPr>
        <w:instrText xml:space="preserve"> ADDIN EN.CITE &lt;EndNote&gt;&lt;Cite&gt;&lt;Author&gt;Simon&lt;/Author&gt;&lt;Year&gt;2002&lt;/Year&gt;&lt;RecNum&gt;363&lt;/RecNum&gt;&lt;DisplayText&gt;&lt;style face="superscript"&gt;28&lt;/style&gt;&lt;/DisplayText&gt;&lt;record&gt;&lt;rec-number&gt;363&lt;/rec-number&gt;&lt;foreign-keys&gt;&lt;key app="EN" db-id="ex2x9xrwozzd02ezff1xv524tw5zvxaa9pxz" timestamp="1538927796"&gt;363&lt;/key&gt;&lt;key app="ENWeb" db-id=""&gt;0&lt;/key&gt;&lt;/foreign-keys&gt;&lt;ref-type name="Journal Article"&gt;17&lt;/ref-type&gt;&lt;contributors&gt;&lt;authors&gt;&lt;author&gt;Simon, Dominique&lt;/author&gt;&lt;author&gt;Adams, Alayne M.&lt;/author&gt;&lt;author&gt;Madhavan, Sangeetha&lt;/author&gt;&lt;/authors&gt;&lt;/contributors&gt;&lt;titles&gt;&lt;title&gt;Women’s Social Power, Child Nutrition and Poverty in Mali&lt;/title&gt;&lt;secondary-title&gt;Journal of Biosocial Science&lt;/secondary-title&gt;&lt;/titles&gt;&lt;periodical&gt;&lt;full-title&gt;Journal of biosocial science&lt;/full-title&gt;&lt;/periodical&gt;&lt;volume&gt;34&lt;/volume&gt;&lt;number&gt;02&lt;/number&gt;&lt;section&gt;193&lt;/section&gt;&lt;dates&gt;&lt;year&gt;2002&lt;/year&gt;&lt;/dates&gt;&lt;isbn&gt;0021-9320&amp;#xD;1469-7599&lt;/isbn&gt;&lt;urls&gt;&lt;/urls&gt;&lt;electronic-resource-num&gt;10.1017/s0021932002001931&lt;/electronic-resource-num&gt;&lt;/record&gt;&lt;/Cite&gt;&lt;/EndNote&gt;</w:instrText>
      </w:r>
      <w:r w:rsidR="005B1DE4" w:rsidRPr="00B4346E">
        <w:rPr>
          <w:bCs/>
        </w:rPr>
        <w:fldChar w:fldCharType="separate"/>
      </w:r>
      <w:r w:rsidR="00E73CB5" w:rsidRPr="00E73CB5">
        <w:rPr>
          <w:bCs/>
          <w:noProof/>
          <w:vertAlign w:val="superscript"/>
        </w:rPr>
        <w:t>28</w:t>
      </w:r>
      <w:r w:rsidR="005B1DE4" w:rsidRPr="00B4346E">
        <w:rPr>
          <w:bCs/>
        </w:rPr>
        <w:fldChar w:fldCharType="end"/>
      </w:r>
      <w:r w:rsidR="009E4D20">
        <w:rPr>
          <w:bCs/>
        </w:rPr>
        <w:t xml:space="preserve"> and</w:t>
      </w:r>
      <w:r w:rsidR="004764EB">
        <w:rPr>
          <w:bCs/>
        </w:rPr>
        <w:t xml:space="preserve"> i</w:t>
      </w:r>
      <w:r w:rsidR="00116CE6" w:rsidRPr="00B4346E">
        <w:rPr>
          <w:bCs/>
        </w:rPr>
        <w:t xml:space="preserve">n rural Gambia, </w:t>
      </w:r>
      <w:r w:rsidR="00116CE6" w:rsidRPr="00B4346E">
        <w:rPr>
          <w:bCs/>
        </w:rPr>
        <w:lastRenderedPageBreak/>
        <w:t>children living with their grandmother were significantly heavier in the first year of life; however, this effect disappeared later in childhood.</w:t>
      </w:r>
      <w:r w:rsidR="00116CE6" w:rsidRPr="00B4346E">
        <w:rPr>
          <w:bCs/>
        </w:rPr>
        <w:fldChar w:fldCharType="begin"/>
      </w:r>
      <w:r w:rsidR="00E73CB5">
        <w:rPr>
          <w:bCs/>
        </w:rPr>
        <w:instrText xml:space="preserve"> ADDIN EN.CITE &lt;EndNote&gt;&lt;Cite&gt;&lt;Author&gt;Sear&lt;/Author&gt;&lt;Year&gt;2000&lt;/Year&gt;&lt;RecNum&gt;359&lt;/RecNum&gt;&lt;DisplayText&gt;&lt;style face="superscript"&gt;36&lt;/style&gt;&lt;/DisplayText&gt;&lt;record&gt;&lt;rec-number&gt;359&lt;/rec-number&gt;&lt;foreign-keys&gt;&lt;key app="EN" db-id="ex2x9xrwozzd02ezff1xv524tw5zvxaa9pxz" timestamp="1538927792"&gt;359&lt;/key&gt;&lt;key app="ENWeb" db-id=""&gt;0&lt;/key&gt;&lt;/foreign-keys&gt;&lt;ref-type name="Journal Article"&gt;17&lt;/ref-type&gt;&lt;contributors&gt;&lt;authors&gt;&lt;author&gt;Sear, R.&lt;/author&gt;&lt;author&gt;Mace, R.&lt;/author&gt;&lt;author&gt;McGregor, I. A.&lt;/author&gt;&lt;/authors&gt;&lt;/contributors&gt;&lt;auth-address&gt;Department of Anthropology, University College London, UK. r.sear@ucl.ac.uk&lt;/auth-address&gt;&lt;titles&gt;&lt;title&gt;Maternal grandmothers improve nutritional status and survival of children in rural Gambia&lt;/title&gt;&lt;secondary-title&gt;Proc Biol Sci&lt;/secondary-title&gt;&lt;/titles&gt;&lt;periodical&gt;&lt;full-title&gt;Proc Biol Sci&lt;/full-title&gt;&lt;/periodical&gt;&lt;pages&gt;1641-7&lt;/pages&gt;&lt;volume&gt;267&lt;/volume&gt;&lt;number&gt;1453&lt;/number&gt;&lt;edition&gt;2001/07/27&lt;/edition&gt;&lt;keywords&gt;&lt;keyword&gt;Child, Preschool&lt;/keyword&gt;&lt;keyword&gt;*Family&lt;/keyword&gt;&lt;keyword&gt;Female&lt;/keyword&gt;&lt;keyword&gt;Gambia/epidemiology&lt;/keyword&gt;&lt;keyword&gt;Humans&lt;/keyword&gt;&lt;keyword&gt;Infant&lt;/keyword&gt;&lt;keyword&gt;Infant Mortality&lt;/keyword&gt;&lt;keyword&gt;Infant, Newborn&lt;/keyword&gt;&lt;keyword&gt;Male&lt;/keyword&gt;&lt;keyword&gt;Models, Biological&lt;/keyword&gt;&lt;keyword&gt;*Nutritional Status&lt;/keyword&gt;&lt;keyword&gt;Rural Population&lt;/keyword&gt;&lt;keyword&gt;Social Environment&lt;/keyword&gt;&lt;/keywords&gt;&lt;dates&gt;&lt;year&gt;2000&lt;/year&gt;&lt;pub-dates&gt;&lt;date&gt;Aug 22&lt;/date&gt;&lt;/pub-dates&gt;&lt;/dates&gt;&lt;isbn&gt;0962-8452 (Print)&amp;#xD;0962-8452 (Linking)&lt;/isbn&gt;&lt;accession-num&gt;11467427&lt;/accession-num&gt;&lt;urls&gt;&lt;related-urls&gt;&lt;url&gt;https://www.ncbi.nlm.nih.gov/pubmed/11467427&lt;/url&gt;&lt;/related-urls&gt;&lt;/urls&gt;&lt;custom2&gt;PMC1690719&lt;/custom2&gt;&lt;electronic-resource-num&gt;10.1098/rspb.2000.1190&lt;/electronic-resource-num&gt;&lt;/record&gt;&lt;/Cite&gt;&lt;/EndNote&gt;</w:instrText>
      </w:r>
      <w:r w:rsidR="00116CE6" w:rsidRPr="00B4346E">
        <w:rPr>
          <w:bCs/>
        </w:rPr>
        <w:fldChar w:fldCharType="separate"/>
      </w:r>
      <w:r w:rsidR="00E73CB5" w:rsidRPr="00E73CB5">
        <w:rPr>
          <w:bCs/>
          <w:noProof/>
          <w:vertAlign w:val="superscript"/>
        </w:rPr>
        <w:t>36</w:t>
      </w:r>
      <w:r w:rsidR="00116CE6" w:rsidRPr="00B4346E">
        <w:rPr>
          <w:bCs/>
        </w:rPr>
        <w:fldChar w:fldCharType="end"/>
      </w:r>
      <w:r w:rsidR="009E4D20">
        <w:rPr>
          <w:bCs/>
        </w:rPr>
        <w:t xml:space="preserve"> </w:t>
      </w:r>
      <w:r w:rsidR="00125C27">
        <w:rPr>
          <w:bCs/>
        </w:rPr>
        <w:t>Related</w:t>
      </w:r>
      <w:r w:rsidR="009E4D20">
        <w:rPr>
          <w:bCs/>
        </w:rPr>
        <w:t>, the grandmother hypothesis</w:t>
      </w:r>
      <w:r w:rsidR="007D34D8">
        <w:rPr>
          <w:bCs/>
        </w:rPr>
        <w:t xml:space="preserve"> </w:t>
      </w:r>
      <w:r w:rsidR="009E4D20">
        <w:rPr>
          <w:bCs/>
        </w:rPr>
        <w:t xml:space="preserve">proposes that grandmothers past reproductive age invest time and resources to their daughter’s fertility and their grandchildren’s care in order to </w:t>
      </w:r>
      <w:r w:rsidR="007D34D8">
        <w:rPr>
          <w:bCs/>
        </w:rPr>
        <w:t>increase the chances of the next generation’s survival.</w:t>
      </w:r>
      <w:r w:rsidR="007D34D8">
        <w:rPr>
          <w:bCs/>
        </w:rPr>
        <w:fldChar w:fldCharType="begin"/>
      </w:r>
      <w:r w:rsidR="005B440C">
        <w:rPr>
          <w:bCs/>
        </w:rPr>
        <w:instrText xml:space="preserve"> ADDIN EN.CITE &lt;EndNote&gt;&lt;Cite&gt;&lt;Author&gt;Hawkes&lt;/Author&gt;&lt;Year&gt;1997&lt;/Year&gt;&lt;RecNum&gt;1733&lt;/RecNum&gt;&lt;DisplayText&gt;&lt;style face="superscript"&gt;66,67&lt;/style&gt;&lt;/DisplayText&gt;&lt;record&gt;&lt;rec-number&gt;1733&lt;/rec-number&gt;&lt;foreign-keys&gt;&lt;key app="EN" db-id="wp2pvd9vztarz4eaavb5t00r2svwrzvwa0tr" timestamp="1548875399"&gt;1733&lt;/key&gt;&lt;/foreign-keys&gt;&lt;ref-type name="Journal Article"&gt;17&lt;/ref-type&gt;&lt;contributors&gt;&lt;authors&gt;&lt;author&gt;Hawkes, Kristen&lt;/author&gt;&lt;author&gt;O&amp;apos;Connell, James F&lt;/author&gt;&lt;author&gt;Blurton Jones, Nicholas G&lt;/author&gt;&lt;/authors&gt;&lt;/contributors&gt;&lt;titles&gt;&lt;title&gt;Hadza women&amp;apos;s time allocation, offspring provisioning, and the evolution of long postmenopausal life spans&lt;/title&gt;&lt;secondary-title&gt;Current Anthropology&lt;/secondary-title&gt;&lt;/titles&gt;&lt;periodical&gt;&lt;full-title&gt;Current Anthropology&lt;/full-title&gt;&lt;/periodical&gt;&lt;pages&gt;551-577&lt;/pages&gt;&lt;volume&gt;38&lt;/volume&gt;&lt;number&gt;4&lt;/number&gt;&lt;dates&gt;&lt;year&gt;1997&lt;/year&gt;&lt;/dates&gt;&lt;isbn&gt;0011-3204&lt;/isbn&gt;&lt;urls&gt;&lt;/urls&gt;&lt;/record&gt;&lt;/Cite&gt;&lt;Cite&gt;&lt;Author&gt;Kachel&lt;/Author&gt;&lt;Year&gt;2011&lt;/Year&gt;&lt;RecNum&gt;1094&lt;/RecNum&gt;&lt;record&gt;&lt;rec-number&gt;1094&lt;/rec-number&gt;&lt;foreign-keys&gt;&lt;key app="EN" db-id="ex2x9xrwozzd02ezff1xv524tw5zvxaa9pxz" timestamp="1561579095"&gt;1094&lt;/key&gt;&lt;/foreign-keys&gt;&lt;ref-type name="Journal Article"&gt;17&lt;/ref-type&gt;&lt;contributors&gt;&lt;authors&gt;&lt;author&gt;Kachel, A. Friederike&lt;/author&gt;&lt;author&gt;Premo, L. S.&lt;/author&gt;&lt;author&gt;Hublin, Jean-Jacques&lt;/author&gt;&lt;/authors&gt;&lt;/contributors&gt;&lt;titles&gt;&lt;title&gt;Grandmothering and natural selection&lt;/title&gt;&lt;secondary-title&gt;Proceedings of the Royal Society B: Biological Sciences&lt;/secondary-title&gt;&lt;/titles&gt;&lt;periodical&gt;&lt;full-title&gt;Proceedings of the Royal Society B: Biological Sciences&lt;/full-title&gt;&lt;/periodical&gt;&lt;pages&gt;384-391&lt;/pages&gt;&lt;volume&gt;278&lt;/volume&gt;&lt;number&gt;1704&lt;/number&gt;&lt;dates&gt;&lt;year&gt;2011&lt;/year&gt;&lt;pub-dates&gt;&lt;date&gt;2011/02/07&lt;/date&gt;&lt;/pub-dates&gt;&lt;/dates&gt;&lt;publisher&gt;Royal Society&lt;/publisher&gt;&lt;urls&gt;&lt;related-urls&gt;&lt;url&gt;https://doi.org/10.1098/rspb.2010.1247&lt;/url&gt;&lt;/related-urls&gt;&lt;/urls&gt;&lt;electronic-resource-num&gt;10.1098/rspb.2010.1247&lt;/electronic-resource-num&gt;&lt;access-date&gt;2019/06/26&lt;/access-date&gt;&lt;/record&gt;&lt;/Cite&gt;&lt;/EndNote&gt;</w:instrText>
      </w:r>
      <w:r w:rsidR="007D34D8">
        <w:rPr>
          <w:bCs/>
        </w:rPr>
        <w:fldChar w:fldCharType="separate"/>
      </w:r>
      <w:r w:rsidR="005B440C" w:rsidRPr="005B440C">
        <w:rPr>
          <w:bCs/>
          <w:noProof/>
          <w:vertAlign w:val="superscript"/>
        </w:rPr>
        <w:t>66,67</w:t>
      </w:r>
      <w:r w:rsidR="007D34D8">
        <w:rPr>
          <w:bCs/>
        </w:rPr>
        <w:fldChar w:fldCharType="end"/>
      </w:r>
      <w:r w:rsidR="007D34D8">
        <w:rPr>
          <w:bCs/>
        </w:rPr>
        <w:t xml:space="preserve"> This hypothesis suggests while grandmothers can increase the survival chances of the grandchild, they can also decrease the weaning age of the grandchild so her daughter can have more children.</w:t>
      </w:r>
      <w:r w:rsidR="007D34D8">
        <w:rPr>
          <w:bCs/>
        </w:rPr>
        <w:fldChar w:fldCharType="begin"/>
      </w:r>
      <w:r w:rsidR="005B440C">
        <w:rPr>
          <w:bCs/>
        </w:rPr>
        <w:instrText xml:space="preserve"> ADDIN EN.CITE &lt;EndNote&gt;&lt;Cite&gt;&lt;Author&gt;Kachel&lt;/Author&gt;&lt;Year&gt;2011&lt;/Year&gt;&lt;RecNum&gt;1094&lt;/RecNum&gt;&lt;DisplayText&gt;&lt;style face="superscript"&gt;67&lt;/style&gt;&lt;/DisplayText&gt;&lt;record&gt;&lt;rec-number&gt;1094&lt;/rec-number&gt;&lt;foreign-keys&gt;&lt;key app="EN" db-id="ex2x9xrwozzd02ezff1xv524tw5zvxaa9pxz" timestamp="1561579095"&gt;1094&lt;/key&gt;&lt;/foreign-keys&gt;&lt;ref-type name="Journal Article"&gt;17&lt;/ref-type&gt;&lt;contributors&gt;&lt;authors&gt;&lt;author&gt;Kachel, A. Friederike&lt;/author&gt;&lt;author&gt;Premo, L. S.&lt;/author&gt;&lt;author&gt;Hublin, Jean-Jacques&lt;/author&gt;&lt;/authors&gt;&lt;/contributors&gt;&lt;titles&gt;&lt;title&gt;Grandmothering and natural selection&lt;/title&gt;&lt;secondary-title&gt;Proceedings of the Royal Society B: Biological Sciences&lt;/secondary-title&gt;&lt;/titles&gt;&lt;periodical&gt;&lt;full-title&gt;Proceedings of the Royal Society B: Biological Sciences&lt;/full-title&gt;&lt;/periodical&gt;&lt;pages&gt;384-391&lt;/pages&gt;&lt;volume&gt;278&lt;/volume&gt;&lt;number&gt;1704&lt;/number&gt;&lt;dates&gt;&lt;year&gt;2011&lt;/year&gt;&lt;pub-dates&gt;&lt;date&gt;2011/02/07&lt;/date&gt;&lt;/pub-dates&gt;&lt;/dates&gt;&lt;publisher&gt;Royal Society&lt;/publisher&gt;&lt;urls&gt;&lt;related-urls&gt;&lt;url&gt;https://doi.org/10.1098/rspb.2010.1247&lt;/url&gt;&lt;/related-urls&gt;&lt;/urls&gt;&lt;electronic-resource-num&gt;10.1098/rspb.2010.1247&lt;/electronic-resource-num&gt;&lt;access-date&gt;2019/06/26&lt;/access-date&gt;&lt;/record&gt;&lt;/Cite&gt;&lt;/EndNote&gt;</w:instrText>
      </w:r>
      <w:r w:rsidR="007D34D8">
        <w:rPr>
          <w:bCs/>
        </w:rPr>
        <w:fldChar w:fldCharType="separate"/>
      </w:r>
      <w:r w:rsidR="005B440C" w:rsidRPr="005B440C">
        <w:rPr>
          <w:bCs/>
          <w:noProof/>
          <w:vertAlign w:val="superscript"/>
        </w:rPr>
        <w:t>67</w:t>
      </w:r>
      <w:r w:rsidR="007D34D8">
        <w:rPr>
          <w:bCs/>
        </w:rPr>
        <w:fldChar w:fldCharType="end"/>
      </w:r>
      <w:r w:rsidR="007D34D8">
        <w:rPr>
          <w:bCs/>
        </w:rPr>
        <w:t xml:space="preserve"> </w:t>
      </w:r>
      <w:r w:rsidR="008E6940">
        <w:rPr>
          <w:bCs/>
        </w:rPr>
        <w:t>E</w:t>
      </w:r>
      <w:r w:rsidR="007D34D8">
        <w:rPr>
          <w:bCs/>
        </w:rPr>
        <w:t xml:space="preserve">arlier weaning without the introduction of healthy and nutritionally dense foods can lead to poorer weight. </w:t>
      </w:r>
      <w:r w:rsidR="00C41AE9">
        <w:rPr>
          <w:bCs/>
        </w:rPr>
        <w:t>Our measure of grandmother involvement describes the presence of grandmother caregiving at 3 and 12 months; w</w:t>
      </w:r>
      <w:r w:rsidR="00F61421">
        <w:rPr>
          <w:bCs/>
        </w:rPr>
        <w:t xml:space="preserve">hile we did not have data on </w:t>
      </w:r>
      <w:r w:rsidR="007D34D8">
        <w:rPr>
          <w:bCs/>
        </w:rPr>
        <w:t>the types of</w:t>
      </w:r>
      <w:r w:rsidR="00F61421">
        <w:rPr>
          <w:bCs/>
        </w:rPr>
        <w:t xml:space="preserve"> food and snacks grandmothers fed children, </w:t>
      </w:r>
      <w:r w:rsidR="00107AC0">
        <w:rPr>
          <w:bCs/>
        </w:rPr>
        <w:t xml:space="preserve">grandmother involvement </w:t>
      </w:r>
      <w:r w:rsidR="001F6462">
        <w:rPr>
          <w:bCs/>
        </w:rPr>
        <w:t>with respect to</w:t>
      </w:r>
      <w:r w:rsidR="00107AC0">
        <w:rPr>
          <w:bCs/>
        </w:rPr>
        <w:t xml:space="preserve"> feeding meals and snacks increased </w:t>
      </w:r>
      <w:r w:rsidR="003470D1">
        <w:rPr>
          <w:bCs/>
        </w:rPr>
        <w:t>over time</w:t>
      </w:r>
      <w:r w:rsidR="00107AC0">
        <w:rPr>
          <w:bCs/>
        </w:rPr>
        <w:t xml:space="preserve"> (</w:t>
      </w:r>
      <w:r w:rsidR="00F92F2F">
        <w:rPr>
          <w:bCs/>
        </w:rPr>
        <w:t>feeding: 4.</w:t>
      </w:r>
      <w:r w:rsidR="00ED52F2">
        <w:rPr>
          <w:bCs/>
        </w:rPr>
        <w:t>1</w:t>
      </w:r>
      <w:r w:rsidR="00F92F2F">
        <w:rPr>
          <w:bCs/>
        </w:rPr>
        <w:t xml:space="preserve">% </w:t>
      </w:r>
      <w:r w:rsidR="001F6462">
        <w:rPr>
          <w:bCs/>
        </w:rPr>
        <w:t xml:space="preserve">at </w:t>
      </w:r>
      <w:r w:rsidR="00D63902">
        <w:rPr>
          <w:bCs/>
        </w:rPr>
        <w:t>3</w:t>
      </w:r>
      <w:r w:rsidR="001F6462">
        <w:rPr>
          <w:bCs/>
        </w:rPr>
        <w:t xml:space="preserve"> months </w:t>
      </w:r>
      <w:r w:rsidR="00F92F2F">
        <w:rPr>
          <w:bCs/>
        </w:rPr>
        <w:t>and 11.</w:t>
      </w:r>
      <w:r w:rsidR="00663CBB">
        <w:rPr>
          <w:bCs/>
        </w:rPr>
        <w:t>9</w:t>
      </w:r>
      <w:r w:rsidR="00F92F2F">
        <w:rPr>
          <w:bCs/>
        </w:rPr>
        <w:t xml:space="preserve">% </w:t>
      </w:r>
      <w:r w:rsidR="001F6462">
        <w:rPr>
          <w:bCs/>
        </w:rPr>
        <w:t>at</w:t>
      </w:r>
      <w:r w:rsidR="003470D1">
        <w:rPr>
          <w:bCs/>
        </w:rPr>
        <w:t xml:space="preserve"> 12 months</w:t>
      </w:r>
      <w:r w:rsidR="00F92F2F">
        <w:rPr>
          <w:bCs/>
        </w:rPr>
        <w:t>; snacks</w:t>
      </w:r>
      <w:r w:rsidR="003470D1">
        <w:rPr>
          <w:bCs/>
        </w:rPr>
        <w:t xml:space="preserve">: </w:t>
      </w:r>
      <w:r w:rsidR="00703196">
        <w:rPr>
          <w:bCs/>
        </w:rPr>
        <w:t>8.5</w:t>
      </w:r>
      <w:r w:rsidR="003470D1">
        <w:rPr>
          <w:bCs/>
        </w:rPr>
        <w:t xml:space="preserve">% </w:t>
      </w:r>
      <w:r w:rsidR="001F6462">
        <w:rPr>
          <w:bCs/>
        </w:rPr>
        <w:t xml:space="preserve">at </w:t>
      </w:r>
      <w:r w:rsidR="00D63902">
        <w:rPr>
          <w:bCs/>
        </w:rPr>
        <w:t>3</w:t>
      </w:r>
      <w:r w:rsidR="001F6462">
        <w:rPr>
          <w:bCs/>
        </w:rPr>
        <w:t xml:space="preserve"> months</w:t>
      </w:r>
      <w:r w:rsidR="003470D1">
        <w:rPr>
          <w:bCs/>
        </w:rPr>
        <w:t xml:space="preserve"> and </w:t>
      </w:r>
      <w:r w:rsidR="006D038D">
        <w:rPr>
          <w:bCs/>
        </w:rPr>
        <w:t>26.</w:t>
      </w:r>
      <w:r w:rsidR="00703196">
        <w:rPr>
          <w:bCs/>
        </w:rPr>
        <w:t>3</w:t>
      </w:r>
      <w:r w:rsidR="003470D1">
        <w:rPr>
          <w:bCs/>
        </w:rPr>
        <w:t xml:space="preserve">% </w:t>
      </w:r>
      <w:r w:rsidR="001F6462">
        <w:rPr>
          <w:bCs/>
        </w:rPr>
        <w:t>at 12 months</w:t>
      </w:r>
      <w:r w:rsidR="00107AC0">
        <w:rPr>
          <w:bCs/>
        </w:rPr>
        <w:t>).</w:t>
      </w:r>
      <w:r w:rsidR="00F61421">
        <w:rPr>
          <w:bCs/>
        </w:rPr>
        <w:t xml:space="preserve"> </w:t>
      </w:r>
      <w:r w:rsidR="00B10EE5">
        <w:rPr>
          <w:bCs/>
        </w:rPr>
        <w:t xml:space="preserve">It is </w:t>
      </w:r>
      <w:r w:rsidR="00BE06F4">
        <w:rPr>
          <w:bCs/>
        </w:rPr>
        <w:t xml:space="preserve">also </w:t>
      </w:r>
      <w:r w:rsidR="00B10EE5">
        <w:rPr>
          <w:bCs/>
        </w:rPr>
        <w:t xml:space="preserve">plausible that child temperament and </w:t>
      </w:r>
      <w:r w:rsidR="000674A0">
        <w:rPr>
          <w:bCs/>
        </w:rPr>
        <w:t xml:space="preserve">health </w:t>
      </w:r>
      <w:r w:rsidR="00B10EE5">
        <w:rPr>
          <w:bCs/>
        </w:rPr>
        <w:t xml:space="preserve">affect </w:t>
      </w:r>
      <w:r w:rsidR="000674A0">
        <w:rPr>
          <w:bCs/>
        </w:rPr>
        <w:t xml:space="preserve">grandmother involvement; for example, a grandmother may </w:t>
      </w:r>
      <w:r w:rsidR="00BE06F4">
        <w:rPr>
          <w:bCs/>
        </w:rPr>
        <w:t>participate in feeding if a child is not gaining weight or she may not if a child is fussy or difficult to feed</w:t>
      </w:r>
      <w:r w:rsidR="000674A0">
        <w:rPr>
          <w:bCs/>
        </w:rPr>
        <w:t xml:space="preserve">. </w:t>
      </w:r>
      <w:r w:rsidR="001A30E7">
        <w:rPr>
          <w:bCs/>
        </w:rPr>
        <w:t xml:space="preserve">Child temperament has been </w:t>
      </w:r>
      <w:r w:rsidR="00BE06F4">
        <w:rPr>
          <w:bCs/>
        </w:rPr>
        <w:t>linked to caregiver stress</w:t>
      </w:r>
      <w:r w:rsidR="00723CD7">
        <w:rPr>
          <w:bCs/>
        </w:rPr>
        <w:t xml:space="preserve">, </w:t>
      </w:r>
      <w:r w:rsidR="00BE06F4">
        <w:rPr>
          <w:bCs/>
        </w:rPr>
        <w:t>parenting styles,</w:t>
      </w:r>
      <w:r w:rsidR="001A30E7">
        <w:rPr>
          <w:bCs/>
        </w:rPr>
        <w:t xml:space="preserve"> </w:t>
      </w:r>
      <w:r w:rsidR="00BE06F4">
        <w:rPr>
          <w:bCs/>
        </w:rPr>
        <w:t xml:space="preserve">and subsequent child development in </w:t>
      </w:r>
      <w:r w:rsidR="009C49FE">
        <w:rPr>
          <w:bCs/>
        </w:rPr>
        <w:t>the U.S</w:t>
      </w:r>
      <w:r w:rsidR="00BE06F4">
        <w:rPr>
          <w:bCs/>
        </w:rPr>
        <w:t>.</w:t>
      </w:r>
      <w:r w:rsidR="00BE06F4">
        <w:rPr>
          <w:bCs/>
        </w:rPr>
        <w:fldChar w:fldCharType="begin">
          <w:fldData xml:space="preserve">PEVuZE5vdGU+PENpdGU+PEF1dGhvcj5TdHJpZ2h0PC9BdXRob3I+PFllYXI+MjAwODwvWWVhcj48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</w:fldData>
        </w:fldChar>
      </w:r>
      <w:r w:rsidR="00723CD7">
        <w:rPr>
          <w:bCs/>
        </w:rPr>
        <w:instrText xml:space="preserve"> ADDIN EN.CITE </w:instrText>
      </w:r>
      <w:r w:rsidR="00723CD7">
        <w:rPr>
          <w:bCs/>
        </w:rPr>
        <w:fldChar w:fldCharType="begin">
          <w:fldData xml:space="preserve">PEVuZE5vdGU+PENpdGU+PEF1dGhvcj5TdHJpZ2h0PC9BdXRob3I+PFllYXI+MjAwODwvWWVhcj48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</w:fldData>
        </w:fldChar>
      </w:r>
      <w:r w:rsidR="00723CD7">
        <w:rPr>
          <w:bCs/>
        </w:rPr>
        <w:instrText xml:space="preserve"> ADDIN EN.CITE.DATA </w:instrText>
      </w:r>
      <w:r w:rsidR="00723CD7">
        <w:rPr>
          <w:bCs/>
        </w:rPr>
      </w:r>
      <w:r w:rsidR="00723CD7">
        <w:rPr>
          <w:bCs/>
        </w:rPr>
        <w:fldChar w:fldCharType="end"/>
      </w:r>
      <w:r w:rsidR="00BE06F4">
        <w:rPr>
          <w:bCs/>
        </w:rPr>
      </w:r>
      <w:r w:rsidR="00BE06F4">
        <w:rPr>
          <w:bCs/>
        </w:rPr>
        <w:fldChar w:fldCharType="separate"/>
      </w:r>
      <w:r w:rsidR="00723CD7" w:rsidRPr="00723CD7">
        <w:rPr>
          <w:bCs/>
          <w:noProof/>
          <w:vertAlign w:val="superscript"/>
        </w:rPr>
        <w:t>68,69</w:t>
      </w:r>
      <w:r w:rsidR="00BE06F4">
        <w:rPr>
          <w:bCs/>
        </w:rPr>
        <w:fldChar w:fldCharType="end"/>
      </w:r>
      <w:r w:rsidR="00723CD7">
        <w:rPr>
          <w:bCs/>
        </w:rPr>
        <w:t xml:space="preserve"> </w:t>
      </w:r>
      <w:r w:rsidR="004D7F74">
        <w:rPr>
          <w:bCs/>
        </w:rPr>
        <w:t>I</w:t>
      </w:r>
      <w:r w:rsidR="002F72D6">
        <w:rPr>
          <w:bCs/>
        </w:rPr>
        <w:t xml:space="preserve">n </w:t>
      </w:r>
      <w:r w:rsidR="00723CD7">
        <w:rPr>
          <w:bCs/>
        </w:rPr>
        <w:t xml:space="preserve">Bangladesh, </w:t>
      </w:r>
      <w:r w:rsidR="002F72D6">
        <w:rPr>
          <w:bCs/>
        </w:rPr>
        <w:t>child temperament moderated the relationship between maternal depressive symptoms and child development.</w:t>
      </w:r>
      <w:r w:rsidR="002F72D6">
        <w:rPr>
          <w:bCs/>
        </w:rPr>
        <w:fldChar w:fldCharType="begin"/>
      </w:r>
      <w:r w:rsidR="002F72D6">
        <w:rPr>
          <w:bCs/>
        </w:rPr>
        <w:instrText xml:space="preserve"> ADDIN EN.CITE &lt;EndNote&gt;&lt;Cite&gt;&lt;Author&gt;Black&lt;/Author&gt;&lt;Year&gt;2007&lt;/Year&gt;&lt;RecNum&gt;1270&lt;/RecNum&gt;&lt;DisplayText&gt;&lt;style face="superscript"&gt;70&lt;/style&gt;&lt;/DisplayText&gt;&lt;record&gt;&lt;rec-number&gt;1270&lt;/rec-number&gt;&lt;foreign-keys&gt;&lt;key app="EN" db-id="ex2x9xrwozzd02ezff1xv524tw5zvxaa9pxz" timestamp="1590430807"&gt;1270&lt;/key&gt;&lt;/foreign-keys&gt;&lt;ref-type name="Journal Article"&gt;17&lt;/ref-type&gt;&lt;contributors&gt;&lt;authors&gt;&lt;author&gt;Black, Maureen M&lt;/author&gt;&lt;author&gt;Baqui, Abdullah H&lt;/author&gt;&lt;author&gt;Zaman, K&lt;/author&gt;&lt;author&gt;McNary, Scot W&lt;/author&gt;&lt;author&gt;Le, Katherine&lt;/author&gt;&lt;author&gt;Arifeen, Shams El&lt;/author&gt;&lt;author&gt;Hamadani, Jena D&lt;/author&gt;&lt;author&gt;Parveen, Monowara&lt;/author&gt;&lt;author&gt;Yunus, MD&lt;/author&gt;&lt;author&gt;Black, Robert E&lt;/author&gt;&lt;/authors&gt;&lt;/contributors&gt;&lt;titles&gt;&lt;title&gt;Depressive symptoms among rural Bangladeshi mothers: implications for infant development&lt;/title&gt;&lt;secondary-title&gt;Journal of Child Psychology and Psychiatry&lt;/secondary-title&gt;&lt;/titles&gt;&lt;periodical&gt;&lt;full-title&gt;Journal of child psychology and psychiatry&lt;/full-title&gt;&lt;/periodical&gt;&lt;pages&gt;764-772&lt;/pages&gt;&lt;volume&gt;48&lt;/volume&gt;&lt;number&gt;8&lt;/number&gt;&lt;dates&gt;&lt;year&gt;2007&lt;/year&gt;&lt;/dates&gt;&lt;isbn&gt;0021-9630&lt;/isbn&gt;&lt;urls&gt;&lt;/urls&gt;&lt;/record&gt;&lt;/Cite&gt;&lt;/EndNote&gt;</w:instrText>
      </w:r>
      <w:r w:rsidR="002F72D6">
        <w:rPr>
          <w:bCs/>
        </w:rPr>
        <w:fldChar w:fldCharType="separate"/>
      </w:r>
      <w:r w:rsidR="002F72D6" w:rsidRPr="002F72D6">
        <w:rPr>
          <w:bCs/>
          <w:noProof/>
          <w:vertAlign w:val="superscript"/>
        </w:rPr>
        <w:t>70</w:t>
      </w:r>
      <w:r w:rsidR="002F72D6">
        <w:rPr>
          <w:bCs/>
        </w:rPr>
        <w:fldChar w:fldCharType="end"/>
      </w:r>
      <w:r w:rsidR="00723CD7">
        <w:rPr>
          <w:bCs/>
        </w:rPr>
        <w:t xml:space="preserve"> </w:t>
      </w:r>
      <w:r w:rsidR="00BE06F4">
        <w:rPr>
          <w:bCs/>
        </w:rPr>
        <w:t>Further research is needed to characterize child temperament and how it may influence caregiving</w:t>
      </w:r>
      <w:r w:rsidR="00943BC9">
        <w:rPr>
          <w:bCs/>
        </w:rPr>
        <w:t xml:space="preserve"> and child development</w:t>
      </w:r>
      <w:r w:rsidR="00BE06F4">
        <w:rPr>
          <w:bCs/>
        </w:rPr>
        <w:t xml:space="preserve"> in low-resource contexts. </w:t>
      </w:r>
      <w:r w:rsidR="009760EB">
        <w:rPr>
          <w:bCs/>
        </w:rPr>
        <w:t>Additionally, o</w:t>
      </w:r>
      <w:r w:rsidR="00245ECB">
        <w:rPr>
          <w:bCs/>
        </w:rPr>
        <w:t>ur</w:t>
      </w:r>
      <w:r w:rsidR="00245ECB" w:rsidRPr="00B4346E">
        <w:rPr>
          <w:bCs/>
        </w:rPr>
        <w:t xml:space="preserve"> </w:t>
      </w:r>
      <w:r w:rsidR="00EB1107" w:rsidRPr="00B4346E">
        <w:rPr>
          <w:bCs/>
        </w:rPr>
        <w:t xml:space="preserve">finding may be </w:t>
      </w:r>
      <w:r w:rsidR="00F7777D">
        <w:rPr>
          <w:bCs/>
        </w:rPr>
        <w:t xml:space="preserve">partially </w:t>
      </w:r>
      <w:r w:rsidR="00EB1107" w:rsidRPr="00B4346E">
        <w:rPr>
          <w:bCs/>
        </w:rPr>
        <w:t>due to the beliefs of grandmothers surrounding infant and young child feeding practices and their decision-making power</w:t>
      </w:r>
      <w:r w:rsidR="00F14CE6">
        <w:rPr>
          <w:bCs/>
        </w:rPr>
        <w:t xml:space="preserve"> within the household</w:t>
      </w:r>
      <w:r w:rsidR="00EB1107" w:rsidRPr="00B4346E">
        <w:rPr>
          <w:bCs/>
        </w:rPr>
        <w:t xml:space="preserve">. </w:t>
      </w:r>
      <w:r w:rsidR="003074F4" w:rsidRPr="00B4346E">
        <w:rPr>
          <w:bCs/>
        </w:rPr>
        <w:t xml:space="preserve">Previous research </w:t>
      </w:r>
      <w:r w:rsidR="00DD1AFD" w:rsidRPr="00B4346E">
        <w:rPr>
          <w:bCs/>
        </w:rPr>
        <w:t xml:space="preserve">has </w:t>
      </w:r>
      <w:r w:rsidR="003074F4" w:rsidRPr="00B4346E">
        <w:rPr>
          <w:bCs/>
        </w:rPr>
        <w:t xml:space="preserve">identified </w:t>
      </w:r>
      <w:r w:rsidR="00DD1AFD" w:rsidRPr="00B4346E">
        <w:rPr>
          <w:bCs/>
        </w:rPr>
        <w:t xml:space="preserve">grandmothers as significant </w:t>
      </w:r>
      <w:r w:rsidR="00FB17BE" w:rsidRPr="00B4346E">
        <w:rPr>
          <w:bCs/>
        </w:rPr>
        <w:t>influencers</w:t>
      </w:r>
      <w:r w:rsidR="00DD1AFD" w:rsidRPr="00B4346E">
        <w:rPr>
          <w:bCs/>
        </w:rPr>
        <w:t xml:space="preserve"> when it comes to early cessation of exclusive breastfeeding and early introduction of complementary foods</w:t>
      </w:r>
      <w:r w:rsidR="00124478">
        <w:rPr>
          <w:bCs/>
        </w:rPr>
        <w:t>.</w:t>
      </w:r>
      <w:r w:rsidR="00DD1AFD" w:rsidRPr="00B4346E">
        <w:rPr>
          <w:bCs/>
        </w:rPr>
        <w:fldChar w:fldCharType="begin">
          <w:fldData xml:space="preserve">PEVuZE5vdGU+PENpdGU+PEF1dGhvcj5LZXJyPC9BdXRob3I+PFllYXI+MjAwNzwvWWVhcj48UmVj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</w:fldData>
        </w:fldChar>
      </w:r>
      <w:r w:rsidR="002F72D6">
        <w:rPr>
          <w:bCs/>
        </w:rPr>
        <w:instrText xml:space="preserve"> ADDIN EN.CITE </w:instrText>
      </w:r>
      <w:r w:rsidR="002F72D6">
        <w:rPr>
          <w:bCs/>
        </w:rPr>
        <w:fldChar w:fldCharType="begin">
          <w:fldData xml:space="preserve">PEVuZE5vdGU+PENpdGU+PEF1dGhvcj5LZXJyPC9BdXRob3I+PFllYXI+MjAwNzwvWWVhcj48UmVj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</w:fldData>
        </w:fldChar>
      </w:r>
      <w:r w:rsidR="002F72D6">
        <w:rPr>
          <w:bCs/>
        </w:rPr>
        <w:instrText xml:space="preserve"> ADDIN EN.CITE.DATA </w:instrText>
      </w:r>
      <w:r w:rsidR="002F72D6">
        <w:rPr>
          <w:bCs/>
        </w:rPr>
      </w:r>
      <w:r w:rsidR="002F72D6">
        <w:rPr>
          <w:bCs/>
        </w:rPr>
        <w:fldChar w:fldCharType="end"/>
      </w:r>
      <w:r w:rsidR="00DD1AFD" w:rsidRPr="00B4346E">
        <w:rPr>
          <w:bCs/>
        </w:rPr>
      </w:r>
      <w:r w:rsidR="00DD1AFD" w:rsidRPr="00B4346E">
        <w:rPr>
          <w:bCs/>
        </w:rPr>
        <w:fldChar w:fldCharType="separate"/>
      </w:r>
      <w:r w:rsidR="002F72D6" w:rsidRPr="002F72D6">
        <w:rPr>
          <w:bCs/>
          <w:noProof/>
          <w:vertAlign w:val="superscript"/>
        </w:rPr>
        <w:t>12,17,21,71-74</w:t>
      </w:r>
      <w:r w:rsidR="00DD1AFD" w:rsidRPr="00B4346E">
        <w:rPr>
          <w:bCs/>
        </w:rPr>
        <w:fldChar w:fldCharType="end"/>
      </w:r>
      <w:r w:rsidR="005A0FB7" w:rsidRPr="00B4346E">
        <w:rPr>
          <w:bCs/>
        </w:rPr>
        <w:t xml:space="preserve"> </w:t>
      </w:r>
      <w:r w:rsidR="0000449D">
        <w:rPr>
          <w:bCs/>
        </w:rPr>
        <w:t>In South Asia, grandmothers</w:t>
      </w:r>
      <w:r w:rsidR="00B46EB2">
        <w:rPr>
          <w:bCs/>
        </w:rPr>
        <w:t xml:space="preserve"> can</w:t>
      </w:r>
      <w:r w:rsidR="0000449D">
        <w:rPr>
          <w:bCs/>
        </w:rPr>
        <w:t xml:space="preserve"> exert strong influence on </w:t>
      </w:r>
      <w:r w:rsidR="0000449D">
        <w:rPr>
          <w:bCs/>
        </w:rPr>
        <w:lastRenderedPageBreak/>
        <w:t xml:space="preserve">issues related to child care and rearing </w:t>
      </w:r>
      <w:r w:rsidR="0037272F">
        <w:rPr>
          <w:bCs/>
        </w:rPr>
        <w:t xml:space="preserve">and maternal knowledge and practices of optimal infant </w:t>
      </w:r>
      <w:r w:rsidR="0000449D">
        <w:rPr>
          <w:bCs/>
        </w:rPr>
        <w:t>and young child feeding practices.</w:t>
      </w:r>
      <w:r w:rsidR="0037272F">
        <w:rPr>
          <w:bCs/>
        </w:rPr>
        <w:fldChar w:fldCharType="begin">
          <w:fldData xml:space="preserve">PEVuZE5vdGU+PENpdGU+PEF1dGhvcj5BdWJlbDwvQXV0aG9yPjxZZWFyPjIwMDU8L1llYXI+PFJl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</w:fldData>
        </w:fldChar>
      </w:r>
      <w:r w:rsidR="002F72D6">
        <w:rPr>
          <w:bCs/>
        </w:rPr>
        <w:instrText xml:space="preserve"> ADDIN EN.CITE </w:instrText>
      </w:r>
      <w:r w:rsidR="002F72D6">
        <w:rPr>
          <w:bCs/>
        </w:rPr>
        <w:fldChar w:fldCharType="begin">
          <w:fldData xml:space="preserve">PEVuZE5vdGU+PENpdGU+PEF1dGhvcj5BdWJlbDwvQXV0aG9yPjxZZWFyPjIwMDU8L1llYXI+PFJl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</w:fldData>
        </w:fldChar>
      </w:r>
      <w:r w:rsidR="002F72D6">
        <w:rPr>
          <w:bCs/>
        </w:rPr>
        <w:instrText xml:space="preserve"> ADDIN EN.CITE.DATA </w:instrText>
      </w:r>
      <w:r w:rsidR="002F72D6">
        <w:rPr>
          <w:bCs/>
        </w:rPr>
      </w:r>
      <w:r w:rsidR="002F72D6">
        <w:rPr>
          <w:bCs/>
        </w:rPr>
        <w:fldChar w:fldCharType="end"/>
      </w:r>
      <w:r w:rsidR="0037272F">
        <w:rPr>
          <w:bCs/>
        </w:rPr>
      </w:r>
      <w:r w:rsidR="0037272F">
        <w:rPr>
          <w:bCs/>
        </w:rPr>
        <w:fldChar w:fldCharType="separate"/>
      </w:r>
      <w:r w:rsidR="002F72D6" w:rsidRPr="002F72D6">
        <w:rPr>
          <w:bCs/>
          <w:noProof/>
          <w:vertAlign w:val="superscript"/>
        </w:rPr>
        <w:t>73-76</w:t>
      </w:r>
      <w:r w:rsidR="0037272F">
        <w:rPr>
          <w:bCs/>
        </w:rPr>
        <w:fldChar w:fldCharType="end"/>
      </w:r>
      <w:r w:rsidR="0000449D" w:rsidRPr="00B4346E">
        <w:rPr>
          <w:bCs/>
        </w:rPr>
        <w:t xml:space="preserve"> </w:t>
      </w:r>
      <w:r w:rsidR="00F0275D">
        <w:rPr>
          <w:bCs/>
        </w:rPr>
        <w:t>It may be that grandmothers</w:t>
      </w:r>
      <w:r w:rsidR="00B92F28">
        <w:rPr>
          <w:bCs/>
        </w:rPr>
        <w:t xml:space="preserve"> in our sample</w:t>
      </w:r>
      <w:r w:rsidR="00F0275D">
        <w:rPr>
          <w:bCs/>
        </w:rPr>
        <w:t xml:space="preserve"> begin feeding </w:t>
      </w:r>
      <w:r w:rsidR="0005645E">
        <w:rPr>
          <w:bCs/>
        </w:rPr>
        <w:t>children</w:t>
      </w:r>
      <w:r w:rsidR="00F0275D">
        <w:rPr>
          <w:bCs/>
        </w:rPr>
        <w:t xml:space="preserve"> more often at 12 months</w:t>
      </w:r>
      <w:r w:rsidR="00643E96">
        <w:rPr>
          <w:bCs/>
        </w:rPr>
        <w:t xml:space="preserve">, but </w:t>
      </w:r>
      <w:r w:rsidR="0005645E">
        <w:rPr>
          <w:bCs/>
        </w:rPr>
        <w:t>potentially not</w:t>
      </w:r>
      <w:r w:rsidR="00643E96">
        <w:rPr>
          <w:bCs/>
        </w:rPr>
        <w:t xml:space="preserve"> </w:t>
      </w:r>
      <w:r w:rsidR="00F7777D">
        <w:rPr>
          <w:bCs/>
        </w:rPr>
        <w:t>nutrient-</w:t>
      </w:r>
      <w:r w:rsidR="00643E96">
        <w:rPr>
          <w:bCs/>
        </w:rPr>
        <w:t>dense foods. Future research examining the impact of grandmother involvement on child nutritional status should include measures that capture the types and quantities of food grandmothers provide to grandchildren</w:t>
      </w:r>
      <w:r w:rsidR="00B854E3">
        <w:rPr>
          <w:bCs/>
        </w:rPr>
        <w:t xml:space="preserve">, which can inform behavior change </w:t>
      </w:r>
      <w:r w:rsidR="00504763">
        <w:rPr>
          <w:bCs/>
        </w:rPr>
        <w:t>interventions</w:t>
      </w:r>
      <w:r w:rsidR="00B854E3">
        <w:rPr>
          <w:bCs/>
        </w:rPr>
        <w:t xml:space="preserve">. </w:t>
      </w:r>
      <w:r w:rsidR="0000449D">
        <w:rPr>
          <w:bCs/>
        </w:rPr>
        <w:t xml:space="preserve">Research from sub-Saharan Africa </w:t>
      </w:r>
      <w:r w:rsidR="004B25CA">
        <w:rPr>
          <w:bCs/>
        </w:rPr>
        <w:t xml:space="preserve">countries and China </w:t>
      </w:r>
      <w:r w:rsidR="0000449D">
        <w:rPr>
          <w:bCs/>
        </w:rPr>
        <w:t>highlight</w:t>
      </w:r>
      <w:r w:rsidR="004B25CA">
        <w:rPr>
          <w:bCs/>
        </w:rPr>
        <w:t>s</w:t>
      </w:r>
      <w:r w:rsidR="0000449D">
        <w:rPr>
          <w:bCs/>
        </w:rPr>
        <w:t xml:space="preserve"> </w:t>
      </w:r>
      <w:r w:rsidR="00273F33" w:rsidRPr="00B4346E">
        <w:rPr>
          <w:bCs/>
        </w:rPr>
        <w:t>when grandmothers are engaged</w:t>
      </w:r>
      <w:r w:rsidR="008B2288">
        <w:rPr>
          <w:bCs/>
        </w:rPr>
        <w:t xml:space="preserve"> in</w:t>
      </w:r>
      <w:r w:rsidR="00273F33" w:rsidRPr="00B4346E">
        <w:rPr>
          <w:bCs/>
        </w:rPr>
        <w:t xml:space="preserve"> infant feeding </w:t>
      </w:r>
      <w:r w:rsidR="0091522A">
        <w:rPr>
          <w:bCs/>
        </w:rPr>
        <w:t>and</w:t>
      </w:r>
      <w:r w:rsidR="00273F33" w:rsidRPr="00B4346E">
        <w:rPr>
          <w:bCs/>
        </w:rPr>
        <w:t xml:space="preserve"> child interventions, </w:t>
      </w:r>
      <w:r w:rsidR="002F1E46" w:rsidRPr="00B4346E">
        <w:rPr>
          <w:bCs/>
        </w:rPr>
        <w:t xml:space="preserve">they not only change their </w:t>
      </w:r>
      <w:r w:rsidR="009E769B">
        <w:rPr>
          <w:bCs/>
        </w:rPr>
        <w:t xml:space="preserve">beliefs and </w:t>
      </w:r>
      <w:r w:rsidR="002F1E46" w:rsidRPr="00B4346E">
        <w:rPr>
          <w:bCs/>
        </w:rPr>
        <w:t xml:space="preserve">behaviors, but </w:t>
      </w:r>
      <w:r w:rsidR="00D5115B">
        <w:rPr>
          <w:bCs/>
        </w:rPr>
        <w:t>can also</w:t>
      </w:r>
      <w:r w:rsidR="00AF473B" w:rsidRPr="00B4346E">
        <w:rPr>
          <w:bCs/>
        </w:rPr>
        <w:t xml:space="preserve"> influence</w:t>
      </w:r>
      <w:r w:rsidR="002F1E46" w:rsidRPr="00B4346E">
        <w:rPr>
          <w:bCs/>
        </w:rPr>
        <w:t xml:space="preserve"> maternal caregiving </w:t>
      </w:r>
      <w:r w:rsidR="00AF473B" w:rsidRPr="00B4346E">
        <w:rPr>
          <w:bCs/>
        </w:rPr>
        <w:t>to promote such practices</w:t>
      </w:r>
      <w:r w:rsidR="002F1E46" w:rsidRPr="00B4346E">
        <w:rPr>
          <w:bCs/>
        </w:rPr>
        <w:t>.</w:t>
      </w:r>
      <w:r w:rsidR="00387D25" w:rsidRPr="00B4346E">
        <w:rPr>
          <w:bCs/>
        </w:rPr>
        <w:fldChar w:fldCharType="begin">
          <w:fldData xml:space="preserve">PEVuZE5vdGU+PENpdGU+PEF1dGhvcj5BdWJlbDwvQXV0aG9yPjxZZWFyPjIwMTA8L1llYXI+PFJl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</w:fldData>
        </w:fldChar>
      </w:r>
      <w:r w:rsidR="002F72D6">
        <w:rPr>
          <w:bCs/>
        </w:rPr>
        <w:instrText xml:space="preserve"> ADDIN EN.CITE </w:instrText>
      </w:r>
      <w:r w:rsidR="002F72D6">
        <w:rPr>
          <w:bCs/>
        </w:rPr>
        <w:fldChar w:fldCharType="begin">
          <w:fldData xml:space="preserve">PEVuZE5vdGU+PENpdGU+PEF1dGhvcj5BdWJlbDwvQXV0aG9yPjxZZWFyPjIwMTA8L1llYXI+PFJl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</w:fldData>
        </w:fldChar>
      </w:r>
      <w:r w:rsidR="002F72D6">
        <w:rPr>
          <w:bCs/>
        </w:rPr>
        <w:instrText xml:space="preserve"> ADDIN EN.CITE.DATA </w:instrText>
      </w:r>
      <w:r w:rsidR="002F72D6">
        <w:rPr>
          <w:bCs/>
        </w:rPr>
      </w:r>
      <w:r w:rsidR="002F72D6">
        <w:rPr>
          <w:bCs/>
        </w:rPr>
        <w:fldChar w:fldCharType="end"/>
      </w:r>
      <w:r w:rsidR="00387D25" w:rsidRPr="00B4346E">
        <w:rPr>
          <w:bCs/>
        </w:rPr>
      </w:r>
      <w:r w:rsidR="00387D25" w:rsidRPr="00B4346E">
        <w:rPr>
          <w:bCs/>
        </w:rPr>
        <w:fldChar w:fldCharType="separate"/>
      </w:r>
      <w:r w:rsidR="002F72D6" w:rsidRPr="002F72D6">
        <w:rPr>
          <w:bCs/>
          <w:noProof/>
          <w:vertAlign w:val="superscript"/>
        </w:rPr>
        <w:t>15,16,72,77,78</w:t>
      </w:r>
      <w:r w:rsidR="00387D25" w:rsidRPr="00B4346E">
        <w:rPr>
          <w:bCs/>
        </w:rPr>
        <w:fldChar w:fldCharType="end"/>
      </w:r>
      <w:r w:rsidR="003B45CD">
        <w:rPr>
          <w:bCs/>
        </w:rPr>
        <w:t xml:space="preserve"> </w:t>
      </w:r>
    </w:p>
    <w:p w14:paraId="59CECF4B" w14:textId="77777777" w:rsidR="004B25CA" w:rsidRDefault="004B25CA" w:rsidP="00741B2F">
      <w:pPr>
        <w:spacing w:line="480" w:lineRule="auto"/>
        <w:rPr>
          <w:bCs/>
        </w:rPr>
      </w:pPr>
    </w:p>
    <w:p w14:paraId="0B11E5BE" w14:textId="2444F3D1" w:rsidR="00D17FE5" w:rsidRDefault="00CD1006" w:rsidP="00741B2F">
      <w:pPr>
        <w:spacing w:line="480" w:lineRule="auto"/>
        <w:rPr>
          <w:bCs/>
        </w:rPr>
      </w:pPr>
      <w:r>
        <w:rPr>
          <w:bCs/>
        </w:rPr>
        <w:t>The key strength of our study was a detailed assessment of caregiving activities routinely performed by the child’s grandmother(s).</w:t>
      </w:r>
      <w:r w:rsidR="0062186C">
        <w:rPr>
          <w:bCs/>
        </w:rPr>
        <w:t xml:space="preserve"> </w:t>
      </w:r>
      <w:r w:rsidR="00AD3342">
        <w:rPr>
          <w:bCs/>
        </w:rPr>
        <w:t>Moreover, t</w:t>
      </w:r>
      <w:r w:rsidR="0062186C">
        <w:rPr>
          <w:bCs/>
        </w:rPr>
        <w:t xml:space="preserve">his measure </w:t>
      </w:r>
      <w:r w:rsidR="00AD3342">
        <w:rPr>
          <w:bCs/>
        </w:rPr>
        <w:t>encompassed</w:t>
      </w:r>
      <w:r w:rsidR="0062186C">
        <w:rPr>
          <w:bCs/>
        </w:rPr>
        <w:t xml:space="preserve"> involvement independent of</w:t>
      </w:r>
      <w:r w:rsidR="00AD3342">
        <w:rPr>
          <w:bCs/>
        </w:rPr>
        <w:t xml:space="preserve"> grandmother-grandchild</w:t>
      </w:r>
      <w:r w:rsidR="0062186C">
        <w:rPr>
          <w:bCs/>
        </w:rPr>
        <w:t xml:space="preserve"> co-residence</w:t>
      </w:r>
      <w:r w:rsidR="00AD3342">
        <w:rPr>
          <w:bCs/>
        </w:rPr>
        <w:t xml:space="preserve">, </w:t>
      </w:r>
      <w:r w:rsidR="005C6F96">
        <w:rPr>
          <w:bCs/>
        </w:rPr>
        <w:t>which extends beyond the current literature that largely uses household co-residence as proxy for involvement.</w:t>
      </w:r>
      <w:r>
        <w:rPr>
          <w:bCs/>
        </w:rPr>
        <w:t xml:space="preserve"> </w:t>
      </w:r>
      <w:r w:rsidR="003F3F28">
        <w:rPr>
          <w:bCs/>
        </w:rPr>
        <w:t xml:space="preserve">Additional </w:t>
      </w:r>
      <w:r>
        <w:rPr>
          <w:bCs/>
        </w:rPr>
        <w:t>s</w:t>
      </w:r>
      <w:r w:rsidR="00FF6587">
        <w:rPr>
          <w:bCs/>
        </w:rPr>
        <w:t>trengths include the population-representative sample</w:t>
      </w:r>
      <w:r w:rsidR="00546FAD">
        <w:rPr>
          <w:bCs/>
        </w:rPr>
        <w:t xml:space="preserve">, </w:t>
      </w:r>
      <w:r>
        <w:rPr>
          <w:bCs/>
        </w:rPr>
        <w:t>validated</w:t>
      </w:r>
      <w:r w:rsidR="00FF6587">
        <w:rPr>
          <w:bCs/>
        </w:rPr>
        <w:t xml:space="preserve"> child outcome measures, and the longitudinal </w:t>
      </w:r>
      <w:r w:rsidR="00885958">
        <w:rPr>
          <w:bCs/>
        </w:rPr>
        <w:t xml:space="preserve">study </w:t>
      </w:r>
      <w:r w:rsidR="00FF6587">
        <w:rPr>
          <w:bCs/>
        </w:rPr>
        <w:t>design.</w:t>
      </w:r>
      <w:r w:rsidR="006D12D0">
        <w:rPr>
          <w:bCs/>
        </w:rPr>
        <w:t xml:space="preserve"> </w:t>
      </w:r>
      <w:r w:rsidR="006D12D0" w:rsidRPr="00B4346E">
        <w:rPr>
          <w:bCs/>
        </w:rPr>
        <w:t>Our measure of grandmother involvement incorporate</w:t>
      </w:r>
      <w:r w:rsidR="0022747D">
        <w:rPr>
          <w:bCs/>
        </w:rPr>
        <w:t>d</w:t>
      </w:r>
      <w:r w:rsidR="006D12D0" w:rsidRPr="00B4346E">
        <w:rPr>
          <w:bCs/>
        </w:rPr>
        <w:t xml:space="preserve"> both instrumental and non-instrumental childcare and include</w:t>
      </w:r>
      <w:r w:rsidR="0022747D">
        <w:rPr>
          <w:bCs/>
        </w:rPr>
        <w:t>d</w:t>
      </w:r>
      <w:r w:rsidR="006D12D0" w:rsidRPr="00B4346E">
        <w:rPr>
          <w:bCs/>
        </w:rPr>
        <w:t xml:space="preserve"> specific activities such as playing and soothing the child.</w:t>
      </w:r>
      <w:r w:rsidR="00FF6587">
        <w:rPr>
          <w:bCs/>
        </w:rPr>
        <w:t xml:space="preserve"> </w:t>
      </w:r>
      <w:r w:rsidR="00F279B5">
        <w:rPr>
          <w:bCs/>
        </w:rPr>
        <w:t xml:space="preserve">This allowed us to examine how early grandmother involvement affected future child outcomes. </w:t>
      </w:r>
    </w:p>
    <w:p w14:paraId="34C5E566" w14:textId="77777777" w:rsidR="00D17FE5" w:rsidRDefault="00D17FE5" w:rsidP="00D17FE5">
      <w:pPr>
        <w:spacing w:line="480" w:lineRule="auto"/>
        <w:rPr>
          <w:bCs/>
        </w:rPr>
      </w:pPr>
    </w:p>
    <w:p w14:paraId="0608F831" w14:textId="6612A3FD" w:rsidR="00236CAF" w:rsidRPr="00B4346E" w:rsidRDefault="00D45194" w:rsidP="00D17FE5">
      <w:pPr>
        <w:spacing w:line="480" w:lineRule="auto"/>
        <w:rPr>
          <w:bCs/>
        </w:rPr>
      </w:pPr>
      <w:r w:rsidRPr="00B4346E">
        <w:rPr>
          <w:bCs/>
        </w:rPr>
        <w:t>However, s</w:t>
      </w:r>
      <w:r w:rsidR="00930958" w:rsidRPr="00B4346E">
        <w:rPr>
          <w:bCs/>
        </w:rPr>
        <w:t xml:space="preserve">ome limitations warrant discussion. </w:t>
      </w:r>
      <w:r w:rsidR="002F5842">
        <w:rPr>
          <w:bCs/>
        </w:rPr>
        <w:t>First, o</w:t>
      </w:r>
      <w:r w:rsidR="00930958" w:rsidRPr="00B4346E">
        <w:rPr>
          <w:bCs/>
        </w:rPr>
        <w:t>ur measure of grandmother involvement was maternally reported.</w:t>
      </w:r>
      <w:r w:rsidR="00EA5557" w:rsidRPr="00B4346E">
        <w:rPr>
          <w:bCs/>
        </w:rPr>
        <w:t xml:space="preserve"> Maternal report may not capture all caregiving activities grandmothers are involved in and may be vulnerable to social desirability bias</w:t>
      </w:r>
      <w:r w:rsidR="00976090">
        <w:rPr>
          <w:bCs/>
        </w:rPr>
        <w:t>, interpersonal relationships, and</w:t>
      </w:r>
      <w:r w:rsidR="00280098">
        <w:rPr>
          <w:bCs/>
        </w:rPr>
        <w:t xml:space="preserve"> </w:t>
      </w:r>
      <w:r w:rsidR="007677C8" w:rsidRPr="00B4346E">
        <w:rPr>
          <w:bCs/>
        </w:rPr>
        <w:lastRenderedPageBreak/>
        <w:t xml:space="preserve">maternal depression status. </w:t>
      </w:r>
      <w:r w:rsidR="000C4ED6" w:rsidRPr="00B4346E">
        <w:rPr>
          <w:bCs/>
        </w:rPr>
        <w:t xml:space="preserve">Future research should </w:t>
      </w:r>
      <w:r w:rsidR="005321AF">
        <w:rPr>
          <w:bCs/>
        </w:rPr>
        <w:t>incorporate</w:t>
      </w:r>
      <w:r w:rsidR="007A77E9" w:rsidRPr="00B4346E">
        <w:rPr>
          <w:bCs/>
        </w:rPr>
        <w:t xml:space="preserve"> </w:t>
      </w:r>
      <w:r w:rsidR="005B6293">
        <w:rPr>
          <w:bCs/>
        </w:rPr>
        <w:t>grandmother</w:t>
      </w:r>
      <w:r w:rsidR="007A77E9" w:rsidRPr="00B4346E">
        <w:rPr>
          <w:bCs/>
        </w:rPr>
        <w:t>-reported</w:t>
      </w:r>
      <w:r w:rsidR="000C4ED6" w:rsidRPr="00B4346E">
        <w:rPr>
          <w:bCs/>
        </w:rPr>
        <w:t xml:space="preserve"> caregiving</w:t>
      </w:r>
      <w:r w:rsidR="007A57F5">
        <w:rPr>
          <w:bCs/>
        </w:rPr>
        <w:t xml:space="preserve"> and</w:t>
      </w:r>
      <w:r w:rsidR="004071DD">
        <w:rPr>
          <w:bCs/>
        </w:rPr>
        <w:t xml:space="preserve"> direct observation</w:t>
      </w:r>
      <w:r w:rsidR="000C4ED6" w:rsidRPr="00B4346E">
        <w:rPr>
          <w:bCs/>
        </w:rPr>
        <w:t xml:space="preserve">. </w:t>
      </w:r>
      <w:r w:rsidR="002F5842">
        <w:rPr>
          <w:bCs/>
        </w:rPr>
        <w:t>Second</w:t>
      </w:r>
      <w:r w:rsidR="00BA5AEC">
        <w:rPr>
          <w:bCs/>
        </w:rPr>
        <w:t xml:space="preserve">, </w:t>
      </w:r>
      <w:r w:rsidR="004C0D07">
        <w:rPr>
          <w:bCs/>
        </w:rPr>
        <w:t>we combined all caregiving activities into a summed score</w:t>
      </w:r>
      <w:r w:rsidR="0022747D">
        <w:rPr>
          <w:bCs/>
        </w:rPr>
        <w:t xml:space="preserve"> in order to categorize grandmother involvement</w:t>
      </w:r>
      <w:r w:rsidR="002D4684">
        <w:rPr>
          <w:bCs/>
        </w:rPr>
        <w:t xml:space="preserve">; however, this </w:t>
      </w:r>
      <w:r w:rsidR="00C15A81">
        <w:rPr>
          <w:bCs/>
        </w:rPr>
        <w:t xml:space="preserve">may mask the </w:t>
      </w:r>
      <w:r w:rsidR="002361EF">
        <w:rPr>
          <w:bCs/>
        </w:rPr>
        <w:t xml:space="preserve">effects </w:t>
      </w:r>
      <w:r w:rsidR="00C15A81">
        <w:rPr>
          <w:bCs/>
        </w:rPr>
        <w:t>of specific activities on child outcomes</w:t>
      </w:r>
      <w:r w:rsidR="002D4684">
        <w:rPr>
          <w:bCs/>
        </w:rPr>
        <w:t xml:space="preserve"> (e.g. instrumental vs. non-instrumental care)</w:t>
      </w:r>
      <w:r w:rsidR="00C15A81">
        <w:rPr>
          <w:bCs/>
        </w:rPr>
        <w:t>.</w:t>
      </w:r>
      <w:r w:rsidR="00A10AD8">
        <w:rPr>
          <w:bCs/>
        </w:rPr>
        <w:t xml:space="preserve"> </w:t>
      </w:r>
      <w:r w:rsidR="00AD4418">
        <w:rPr>
          <w:bCs/>
        </w:rPr>
        <w:t>Since this score is independent of co-residence status, the</w:t>
      </w:r>
      <w:r w:rsidR="00031110">
        <w:rPr>
          <w:bCs/>
        </w:rPr>
        <w:t xml:space="preserve"> non-involved category included co-resident</w:t>
      </w:r>
      <w:r w:rsidR="00C46613">
        <w:rPr>
          <w:bCs/>
        </w:rPr>
        <w:t xml:space="preserve">, </w:t>
      </w:r>
      <w:r w:rsidR="00031110">
        <w:rPr>
          <w:bCs/>
        </w:rPr>
        <w:t>non-resident</w:t>
      </w:r>
      <w:r w:rsidR="00C46613">
        <w:rPr>
          <w:bCs/>
        </w:rPr>
        <w:t xml:space="preserve">, and </w:t>
      </w:r>
      <w:r w:rsidR="00031110">
        <w:rPr>
          <w:bCs/>
        </w:rPr>
        <w:t>absent grandmothers</w:t>
      </w:r>
      <w:r w:rsidR="00AD4418">
        <w:rPr>
          <w:bCs/>
        </w:rPr>
        <w:t>.</w:t>
      </w:r>
      <w:r w:rsidR="00031110">
        <w:rPr>
          <w:bCs/>
        </w:rPr>
        <w:t xml:space="preserve"> </w:t>
      </w:r>
      <w:r w:rsidR="0091522A">
        <w:rPr>
          <w:bCs/>
        </w:rPr>
        <w:t>H</w:t>
      </w:r>
      <w:r w:rsidR="00A10AD8">
        <w:rPr>
          <w:bCs/>
        </w:rPr>
        <w:t xml:space="preserve">owever, this may not be particularly important for the child given both situations </w:t>
      </w:r>
      <w:r w:rsidR="00AD4418">
        <w:rPr>
          <w:bCs/>
        </w:rPr>
        <w:t xml:space="preserve">suggest </w:t>
      </w:r>
      <w:r w:rsidR="0091522A">
        <w:rPr>
          <w:bCs/>
        </w:rPr>
        <w:t>non-involvement</w:t>
      </w:r>
      <w:r w:rsidR="00A10AD8">
        <w:rPr>
          <w:bCs/>
        </w:rPr>
        <w:t xml:space="preserve">. </w:t>
      </w:r>
      <w:r w:rsidR="002F5842">
        <w:rPr>
          <w:bCs/>
        </w:rPr>
        <w:t>Third, we acknowledge t</w:t>
      </w:r>
      <w:r w:rsidR="00817784">
        <w:rPr>
          <w:bCs/>
        </w:rPr>
        <w:t xml:space="preserve">hat biases can result from </w:t>
      </w:r>
      <w:r w:rsidR="002F5842">
        <w:rPr>
          <w:bCs/>
        </w:rPr>
        <w:t>missing data, including loss to follow-up.</w:t>
      </w:r>
      <w:r w:rsidR="002637B7">
        <w:rPr>
          <w:bCs/>
        </w:rPr>
        <w:fldChar w:fldCharType="begin">
          <w:fldData xml:space="preserve">PEVuZE5vdGU+PENpdGU+PEF1dGhvcj5IZXJuYW48L0F1dGhvcj48WWVhcj4yMDA0PC9ZZWFyPjxS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</w:fldData>
        </w:fldChar>
      </w:r>
      <w:r w:rsidR="002F72D6">
        <w:rPr>
          <w:bCs/>
        </w:rPr>
        <w:instrText xml:space="preserve"> ADDIN EN.CITE </w:instrText>
      </w:r>
      <w:r w:rsidR="002F72D6">
        <w:rPr>
          <w:bCs/>
        </w:rPr>
        <w:fldChar w:fldCharType="begin">
          <w:fldData xml:space="preserve">PEVuZE5vdGU+PENpdGU+PEF1dGhvcj5IZXJuYW48L0F1dGhvcj48WWVhcj4yMDA0PC9ZZWFyPjxS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</w:fldData>
        </w:fldChar>
      </w:r>
      <w:r w:rsidR="002F72D6">
        <w:rPr>
          <w:bCs/>
        </w:rPr>
        <w:instrText xml:space="preserve"> ADDIN EN.CITE.DATA </w:instrText>
      </w:r>
      <w:r w:rsidR="002F72D6">
        <w:rPr>
          <w:bCs/>
        </w:rPr>
      </w:r>
      <w:r w:rsidR="002F72D6">
        <w:rPr>
          <w:bCs/>
        </w:rPr>
        <w:fldChar w:fldCharType="end"/>
      </w:r>
      <w:r w:rsidR="002637B7">
        <w:rPr>
          <w:bCs/>
        </w:rPr>
      </w:r>
      <w:r w:rsidR="002637B7">
        <w:rPr>
          <w:bCs/>
        </w:rPr>
        <w:fldChar w:fldCharType="separate"/>
      </w:r>
      <w:r w:rsidR="002F72D6" w:rsidRPr="002F72D6">
        <w:rPr>
          <w:bCs/>
          <w:noProof/>
          <w:vertAlign w:val="superscript"/>
        </w:rPr>
        <w:t>79,80</w:t>
      </w:r>
      <w:r w:rsidR="002637B7">
        <w:rPr>
          <w:bCs/>
        </w:rPr>
        <w:fldChar w:fldCharType="end"/>
      </w:r>
      <w:r w:rsidR="00817784">
        <w:rPr>
          <w:bCs/>
        </w:rPr>
        <w:t xml:space="preserve"> Our analytic samples were substantially smaller than the baseline sample (Figure 1).</w:t>
      </w:r>
      <w:r w:rsidR="002F5842">
        <w:rPr>
          <w:bCs/>
        </w:rPr>
        <w:t xml:space="preserve"> However, we employed stabilized inverse probability weighting to account for missingness</w:t>
      </w:r>
      <w:r w:rsidR="009635B8">
        <w:rPr>
          <w:bCs/>
        </w:rPr>
        <w:t xml:space="preserve">. </w:t>
      </w:r>
      <w:r w:rsidR="003870B3">
        <w:rPr>
          <w:bCs/>
        </w:rPr>
        <w:t>Importantly, e</w:t>
      </w:r>
      <w:r w:rsidR="00337069">
        <w:rPr>
          <w:bCs/>
        </w:rPr>
        <w:t>xcluding</w:t>
      </w:r>
      <w:r w:rsidR="002F5842">
        <w:rPr>
          <w:bCs/>
        </w:rPr>
        <w:t xml:space="preserve"> these weights</w:t>
      </w:r>
      <w:r w:rsidR="00565A45">
        <w:rPr>
          <w:bCs/>
        </w:rPr>
        <w:t xml:space="preserve"> did not change </w:t>
      </w:r>
      <w:r w:rsidR="00B63CEC">
        <w:rPr>
          <w:bCs/>
        </w:rPr>
        <w:t>estimates</w:t>
      </w:r>
      <w:r w:rsidR="003870B3">
        <w:rPr>
          <w:bCs/>
        </w:rPr>
        <w:t xml:space="preserve"> or precision</w:t>
      </w:r>
      <w:r w:rsidR="00B63CEC">
        <w:rPr>
          <w:bCs/>
        </w:rPr>
        <w:t xml:space="preserve">, suggesting our results were not sensitive to the weighting procedure </w:t>
      </w:r>
      <w:r w:rsidR="002F5842">
        <w:rPr>
          <w:bCs/>
        </w:rPr>
        <w:t xml:space="preserve">(Appendix Tables </w:t>
      </w:r>
      <w:r w:rsidR="001C3F63">
        <w:rPr>
          <w:bCs/>
        </w:rPr>
        <w:t>8-9</w:t>
      </w:r>
      <w:r w:rsidR="002F5842">
        <w:rPr>
          <w:bCs/>
        </w:rPr>
        <w:t xml:space="preserve">). Fourth, </w:t>
      </w:r>
      <w:r w:rsidR="00B83DD3">
        <w:rPr>
          <w:bCs/>
        </w:rPr>
        <w:t>w</w:t>
      </w:r>
      <w:r w:rsidR="00CD2EC4" w:rsidRPr="00B4346E">
        <w:rPr>
          <w:bCs/>
        </w:rPr>
        <w:t xml:space="preserve">e were unable to capture the age or morbidity status of grandmothers. </w:t>
      </w:r>
      <w:r w:rsidR="000B29CC" w:rsidRPr="00B4346E">
        <w:rPr>
          <w:bCs/>
        </w:rPr>
        <w:t xml:space="preserve">Prior research suggests varying levels of impact by </w:t>
      </w:r>
      <w:r w:rsidR="00C1623E" w:rsidRPr="00B4346E">
        <w:rPr>
          <w:bCs/>
        </w:rPr>
        <w:t>grandmother</w:t>
      </w:r>
      <w:r w:rsidR="000B29CC" w:rsidRPr="00B4346E">
        <w:rPr>
          <w:bCs/>
        </w:rPr>
        <w:t xml:space="preserve"> age.</w:t>
      </w:r>
      <w:r w:rsidR="00C05C63" w:rsidRPr="00B4346E">
        <w:rPr>
          <w:bCs/>
        </w:rPr>
        <w:fldChar w:fldCharType="begin">
          <w:fldData xml:space="preserve">PEVuZE5vdGU+PENpdGU+PEF1dGhvcj5TY2hyaWpuZXI8L0F1dGhvcj48WWVhcj4yMDE4PC9ZZWFy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==
</w:fldData>
        </w:fldChar>
      </w:r>
      <w:r w:rsidR="00E73CB5">
        <w:rPr>
          <w:bCs/>
        </w:rPr>
        <w:instrText xml:space="preserve"> ADDIN EN.CITE </w:instrText>
      </w:r>
      <w:r w:rsidR="00E73CB5">
        <w:rPr>
          <w:bCs/>
        </w:rPr>
        <w:fldChar w:fldCharType="begin">
          <w:fldData xml:space="preserve">PEVuZE5vdGU+PENpdGU+PEF1dGhvcj5TY2hyaWpuZXI8L0F1dGhvcj48WWVhcj4yMDE4PC9ZZWFy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==
</w:fldData>
        </w:fldChar>
      </w:r>
      <w:r w:rsidR="00E73CB5">
        <w:rPr>
          <w:bCs/>
        </w:rPr>
        <w:instrText xml:space="preserve"> ADDIN EN.CITE.DATA </w:instrText>
      </w:r>
      <w:r w:rsidR="00E73CB5">
        <w:rPr>
          <w:bCs/>
        </w:rPr>
      </w:r>
      <w:r w:rsidR="00E73CB5">
        <w:rPr>
          <w:bCs/>
        </w:rPr>
        <w:fldChar w:fldCharType="end"/>
      </w:r>
      <w:r w:rsidR="00C05C63" w:rsidRPr="00B4346E">
        <w:rPr>
          <w:bCs/>
        </w:rPr>
      </w:r>
      <w:r w:rsidR="00C05C63" w:rsidRPr="00B4346E">
        <w:rPr>
          <w:bCs/>
        </w:rPr>
        <w:fldChar w:fldCharType="separate"/>
      </w:r>
      <w:r w:rsidR="00E73CB5" w:rsidRPr="00E73CB5">
        <w:rPr>
          <w:bCs/>
          <w:noProof/>
          <w:vertAlign w:val="superscript"/>
        </w:rPr>
        <w:t>26,41</w:t>
      </w:r>
      <w:r w:rsidR="00C05C63" w:rsidRPr="00B4346E">
        <w:rPr>
          <w:bCs/>
        </w:rPr>
        <w:fldChar w:fldCharType="end"/>
      </w:r>
      <w:r w:rsidR="00790D43" w:rsidRPr="00B4346E">
        <w:rPr>
          <w:bCs/>
        </w:rPr>
        <w:t xml:space="preserve"> The parabolic age hypothesis suggests very young grandmothers </w:t>
      </w:r>
      <w:r w:rsidR="008221D7" w:rsidRPr="00B4346E">
        <w:rPr>
          <w:bCs/>
        </w:rPr>
        <w:t xml:space="preserve">are still taking care of their own households </w:t>
      </w:r>
      <w:r w:rsidR="008B2288">
        <w:rPr>
          <w:bCs/>
        </w:rPr>
        <w:t xml:space="preserve">and may not be as involved </w:t>
      </w:r>
      <w:r w:rsidR="008221D7" w:rsidRPr="00B4346E">
        <w:rPr>
          <w:bCs/>
        </w:rPr>
        <w:t xml:space="preserve">while older grandmothers may not be </w:t>
      </w:r>
      <w:r w:rsidR="007B6E10">
        <w:rPr>
          <w:bCs/>
        </w:rPr>
        <w:t>capable of contributing</w:t>
      </w:r>
      <w:r w:rsidR="008221D7" w:rsidRPr="00B4346E">
        <w:rPr>
          <w:bCs/>
        </w:rPr>
        <w:t xml:space="preserve"> to caregiving.</w:t>
      </w:r>
      <w:r w:rsidR="00406A65">
        <w:rPr>
          <w:bCs/>
        </w:rPr>
        <w:t xml:space="preserve"> A recent study in Brazil found grandmother mental health symptoms were associated with more emotional and behavioral problems in grandchildren.</w:t>
      </w:r>
      <w:r w:rsidR="00406A65">
        <w:rPr>
          <w:bCs/>
        </w:rPr>
        <w:fldChar w:fldCharType="begin"/>
      </w:r>
      <w:r w:rsidR="002F72D6">
        <w:rPr>
          <w:bCs/>
        </w:rPr>
        <w:instrText xml:space="preserve"> ADDIN EN.CITE &lt;EndNote&gt;&lt;Cite&gt;&lt;Author&gt;Pearson&lt;/Author&gt;&lt;Year&gt;2019&lt;/Year&gt;&lt;RecNum&gt;1096&lt;/RecNum&gt;&lt;DisplayText&gt;&lt;style face="superscript"&gt;81&lt;/style&gt;&lt;/DisplayText&gt;&lt;record&gt;&lt;rec-number&gt;1096&lt;/rec-number&gt;&lt;foreign-keys&gt;&lt;key app="EN" db-id="ex2x9xrwozzd02ezff1xv524tw5zvxaa9pxz" timestamp="1562789268"&gt;1096&lt;/key&gt;&lt;/foreign-keys&gt;&lt;ref-type name="Journal Article"&gt;17&lt;/ref-type&gt;&lt;contributors&gt;&lt;authors&gt;&lt;author&gt;Pearson, RM&lt;/author&gt;&lt;author&gt;Culpin, I&lt;/author&gt;&lt;author&gt;de Mola, C Loret&lt;/author&gt;&lt;author&gt;Matijasevich, A&lt;/author&gt;&lt;author&gt;Santos, IS&lt;/author&gt;&lt;author&gt;Horta, BL&lt;/author&gt;&lt;author&gt;Barros, FC&lt;/author&gt;&lt;author&gt;Stein, A&lt;/author&gt;&lt;/authors&gt;&lt;/contributors&gt;&lt;titles&gt;&lt;title&gt;Grandmothers’ mental health is associated with grandchildren’s emotional and behavioral development: a three-generation prospective study in Brazil&lt;/title&gt;&lt;secondary-title&gt;BMC psychiatry&lt;/secondary-title&gt;&lt;/titles&gt;&lt;periodical&gt;&lt;full-title&gt;BMC Psychiatry&lt;/full-title&gt;&lt;/periodical&gt;&lt;pages&gt;184&lt;/pages&gt;&lt;volume&gt;19&lt;/volume&gt;&lt;number&gt;1&lt;/number&gt;&lt;dates&gt;&lt;year&gt;2019&lt;/year&gt;&lt;/dates&gt;&lt;isbn&gt;1471-244X&lt;/isbn&gt;&lt;urls&gt;&lt;/urls&gt;&lt;/record&gt;&lt;/Cite&gt;&lt;/EndNote&gt;</w:instrText>
      </w:r>
      <w:r w:rsidR="00406A65">
        <w:rPr>
          <w:bCs/>
        </w:rPr>
        <w:fldChar w:fldCharType="separate"/>
      </w:r>
      <w:r w:rsidR="002F72D6" w:rsidRPr="002F72D6">
        <w:rPr>
          <w:bCs/>
          <w:noProof/>
          <w:vertAlign w:val="superscript"/>
        </w:rPr>
        <w:t>81</w:t>
      </w:r>
      <w:r w:rsidR="00406A65">
        <w:rPr>
          <w:bCs/>
        </w:rPr>
        <w:fldChar w:fldCharType="end"/>
      </w:r>
      <w:r w:rsidR="008221D7" w:rsidRPr="00B4346E">
        <w:rPr>
          <w:bCs/>
        </w:rPr>
        <w:t xml:space="preserve"> </w:t>
      </w:r>
      <w:r w:rsidR="00600B00">
        <w:rPr>
          <w:bCs/>
        </w:rPr>
        <w:t>F</w:t>
      </w:r>
      <w:r w:rsidR="008221D7" w:rsidRPr="00B4346E">
        <w:rPr>
          <w:bCs/>
        </w:rPr>
        <w:t xml:space="preserve">uture work should examine effect measure modification of grandmother involvement on child outcomes by </w:t>
      </w:r>
      <w:r w:rsidR="00017B97">
        <w:rPr>
          <w:bCs/>
        </w:rPr>
        <w:t xml:space="preserve">grandmother </w:t>
      </w:r>
      <w:r w:rsidR="008221D7" w:rsidRPr="00B4346E">
        <w:rPr>
          <w:bCs/>
        </w:rPr>
        <w:t>age</w:t>
      </w:r>
      <w:r w:rsidR="006E3CA7">
        <w:rPr>
          <w:bCs/>
        </w:rPr>
        <w:t xml:space="preserve"> and morbidity</w:t>
      </w:r>
      <w:r w:rsidR="008221D7" w:rsidRPr="00B4346E">
        <w:rPr>
          <w:bCs/>
        </w:rPr>
        <w:t>.</w:t>
      </w:r>
      <w:r w:rsidR="003B5365">
        <w:rPr>
          <w:bCs/>
        </w:rPr>
        <w:t xml:space="preserve"> Additionally,</w:t>
      </w:r>
      <w:r w:rsidR="004C683E">
        <w:rPr>
          <w:bCs/>
        </w:rPr>
        <w:t xml:space="preserve"> other factors such as </w:t>
      </w:r>
      <w:r w:rsidR="009C3EA3">
        <w:rPr>
          <w:bCs/>
        </w:rPr>
        <w:t>child</w:t>
      </w:r>
      <w:r w:rsidR="003B5365">
        <w:rPr>
          <w:bCs/>
        </w:rPr>
        <w:t xml:space="preserve"> sex </w:t>
      </w:r>
      <w:r w:rsidR="00211404">
        <w:rPr>
          <w:bCs/>
        </w:rPr>
        <w:t xml:space="preserve">and maternal depression </w:t>
      </w:r>
      <w:r w:rsidR="009C3EA3">
        <w:rPr>
          <w:bCs/>
        </w:rPr>
        <w:t xml:space="preserve">can </w:t>
      </w:r>
      <w:r w:rsidR="00D85558">
        <w:rPr>
          <w:bCs/>
        </w:rPr>
        <w:t>hav</w:t>
      </w:r>
      <w:r w:rsidR="009C3EA3">
        <w:rPr>
          <w:bCs/>
        </w:rPr>
        <w:t>e strong influence</w:t>
      </w:r>
      <w:r w:rsidR="00D85558">
        <w:rPr>
          <w:bCs/>
        </w:rPr>
        <w:t>s</w:t>
      </w:r>
      <w:r w:rsidR="009C3EA3">
        <w:rPr>
          <w:bCs/>
        </w:rPr>
        <w:t xml:space="preserve"> on caregiving behaviors and </w:t>
      </w:r>
      <w:r w:rsidR="002F6E0C">
        <w:rPr>
          <w:bCs/>
        </w:rPr>
        <w:t>child outcomes</w:t>
      </w:r>
      <w:r w:rsidR="003B5365">
        <w:rPr>
          <w:bCs/>
        </w:rPr>
        <w:t>.</w:t>
      </w:r>
      <w:r w:rsidR="009C3EA3">
        <w:rPr>
          <w:bCs/>
        </w:rPr>
        <w:t xml:space="preserve"> </w:t>
      </w:r>
      <w:r w:rsidR="000B2669" w:rsidRPr="00B4346E">
        <w:t>We</w:t>
      </w:r>
      <w:r w:rsidR="006D45F6">
        <w:t xml:space="preserve"> conducted preliminary</w:t>
      </w:r>
      <w:r w:rsidR="000B2669" w:rsidRPr="00B4346E">
        <w:t xml:space="preserve"> examin</w:t>
      </w:r>
      <w:r w:rsidR="006D45F6">
        <w:t>ation</w:t>
      </w:r>
      <w:r w:rsidR="00211404">
        <w:t>s</w:t>
      </w:r>
      <w:r w:rsidR="006D45F6">
        <w:t xml:space="preserve"> of </w:t>
      </w:r>
      <w:r w:rsidR="00211404">
        <w:t xml:space="preserve">modification by </w:t>
      </w:r>
      <w:r w:rsidR="000B2669" w:rsidRPr="00B4346E">
        <w:t xml:space="preserve">child sex </w:t>
      </w:r>
      <w:r w:rsidR="00211404">
        <w:t>and maternal depression</w:t>
      </w:r>
      <w:r w:rsidR="00DE5DED">
        <w:t xml:space="preserve"> and found</w:t>
      </w:r>
      <w:r w:rsidR="006D45F6">
        <w:t xml:space="preserve"> </w:t>
      </w:r>
      <w:r w:rsidR="00E677D4">
        <w:t>some</w:t>
      </w:r>
      <w:r w:rsidR="00E677D4" w:rsidRPr="00B4346E">
        <w:t xml:space="preserve"> </w:t>
      </w:r>
      <w:r w:rsidR="000B2669" w:rsidRPr="00B4346E">
        <w:t xml:space="preserve">evidence </w:t>
      </w:r>
      <w:r w:rsidR="00211404">
        <w:t>of modification by child sex</w:t>
      </w:r>
      <w:r w:rsidR="00DE5DED">
        <w:t>, but this varied based on outcome and grandmother involvement timepoint</w:t>
      </w:r>
      <w:r w:rsidR="00211404">
        <w:t xml:space="preserve"> </w:t>
      </w:r>
      <w:r w:rsidR="000B2669" w:rsidRPr="00B4346E">
        <w:t>(</w:t>
      </w:r>
      <w:r w:rsidR="00EC07D1">
        <w:t>Appendix</w:t>
      </w:r>
      <w:r w:rsidR="000B2669" w:rsidRPr="00B4346E">
        <w:t xml:space="preserve"> Tables </w:t>
      </w:r>
      <w:r w:rsidR="000A3A06">
        <w:t>10-12</w:t>
      </w:r>
      <w:r w:rsidR="00ED3F3C" w:rsidRPr="00B4346E">
        <w:t>)</w:t>
      </w:r>
      <w:r w:rsidR="00DE5DED">
        <w:t xml:space="preserve">. </w:t>
      </w:r>
      <w:r w:rsidR="006D45F6">
        <w:t xml:space="preserve">Ongoing work is exploring the </w:t>
      </w:r>
      <w:r w:rsidR="006D45F6">
        <w:lastRenderedPageBreak/>
        <w:t xml:space="preserve">potential impact of child sex on caregiving and developmental outcomes. </w:t>
      </w:r>
      <w:r w:rsidR="002361EF">
        <w:t>W</w:t>
      </w:r>
      <w:r w:rsidR="00D873A5">
        <w:t>e were unable to</w:t>
      </w:r>
      <w:r w:rsidR="001F467E">
        <w:t xml:space="preserve"> assess </w:t>
      </w:r>
      <w:r w:rsidR="00966138">
        <w:t xml:space="preserve">modification </w:t>
      </w:r>
      <w:r w:rsidR="001F467E">
        <w:t>by maternal depression</w:t>
      </w:r>
      <w:r w:rsidR="00D873A5">
        <w:t xml:space="preserve"> given </w:t>
      </w:r>
      <w:r w:rsidR="00966138">
        <w:t>reductions in the prevalence of maternal depression over time</w:t>
      </w:r>
      <w:r w:rsidR="001F467E">
        <w:t xml:space="preserve">. Future research is needed to determine whether and how grandmother involvement varies by maternal depression and the impacts on child outcomes. </w:t>
      </w:r>
    </w:p>
    <w:p w14:paraId="0EEF7690" w14:textId="77777777" w:rsidR="00741B2F" w:rsidRDefault="00741B2F" w:rsidP="00741B2F">
      <w:pPr>
        <w:spacing w:line="480" w:lineRule="auto"/>
        <w:rPr>
          <w:bCs/>
        </w:rPr>
      </w:pPr>
    </w:p>
    <w:p w14:paraId="1FEAD6B6" w14:textId="2B855F5C" w:rsidR="00930958" w:rsidRPr="00B4346E" w:rsidRDefault="004108A6" w:rsidP="00741B2F">
      <w:pPr>
        <w:spacing w:line="480" w:lineRule="auto"/>
        <w:rPr>
          <w:bCs/>
        </w:rPr>
      </w:pPr>
      <w:r>
        <w:rPr>
          <w:bCs/>
        </w:rPr>
        <w:t xml:space="preserve">We add to the literature by describing </w:t>
      </w:r>
      <w:r w:rsidR="007E645B">
        <w:rPr>
          <w:bCs/>
        </w:rPr>
        <w:t>the types of grandmother</w:t>
      </w:r>
      <w:r>
        <w:rPr>
          <w:bCs/>
        </w:rPr>
        <w:t xml:space="preserve"> child caregiving activities </w:t>
      </w:r>
      <w:r w:rsidR="007E645B">
        <w:rPr>
          <w:bCs/>
        </w:rPr>
        <w:t>in a LMIC</w:t>
      </w:r>
      <w:r>
        <w:rPr>
          <w:bCs/>
        </w:rPr>
        <w:t xml:space="preserve">. </w:t>
      </w:r>
      <w:r w:rsidR="004840C7" w:rsidRPr="00B4346E">
        <w:rPr>
          <w:bCs/>
        </w:rPr>
        <w:t xml:space="preserve">Our findings highlight the beneficial </w:t>
      </w:r>
      <w:r w:rsidR="002361EF">
        <w:rPr>
          <w:bCs/>
        </w:rPr>
        <w:t>roles</w:t>
      </w:r>
      <w:r w:rsidR="002361EF" w:rsidRPr="00B4346E">
        <w:rPr>
          <w:bCs/>
        </w:rPr>
        <w:t xml:space="preserve"> </w:t>
      </w:r>
      <w:r w:rsidR="004840C7" w:rsidRPr="00B4346E">
        <w:rPr>
          <w:bCs/>
        </w:rPr>
        <w:t xml:space="preserve">grandmothers have on early child cognitive, motor, and socioemotional development. </w:t>
      </w:r>
      <w:r w:rsidR="003D6E16" w:rsidRPr="00B4346E">
        <w:rPr>
          <w:bCs/>
        </w:rPr>
        <w:t xml:space="preserve">Our results on child weight </w:t>
      </w:r>
      <w:r w:rsidR="00B83DD3">
        <w:rPr>
          <w:bCs/>
        </w:rPr>
        <w:t>demonstrate</w:t>
      </w:r>
      <w:r w:rsidR="0037272F">
        <w:rPr>
          <w:bCs/>
        </w:rPr>
        <w:t xml:space="preserve"> the complex relationship </w:t>
      </w:r>
      <w:r w:rsidR="00413642">
        <w:rPr>
          <w:bCs/>
        </w:rPr>
        <w:t>between</w:t>
      </w:r>
      <w:r w:rsidR="0037272F">
        <w:rPr>
          <w:bCs/>
        </w:rPr>
        <w:t xml:space="preserve"> grandmothers </w:t>
      </w:r>
      <w:r w:rsidR="00413642">
        <w:rPr>
          <w:bCs/>
        </w:rPr>
        <w:t>and</w:t>
      </w:r>
      <w:r w:rsidR="0037272F">
        <w:rPr>
          <w:bCs/>
        </w:rPr>
        <w:t xml:space="preserve"> child </w:t>
      </w:r>
      <w:r w:rsidR="00A272B5">
        <w:rPr>
          <w:bCs/>
        </w:rPr>
        <w:t xml:space="preserve">weight </w:t>
      </w:r>
      <w:r w:rsidR="0037272F">
        <w:rPr>
          <w:bCs/>
        </w:rPr>
        <w:t>and underscore</w:t>
      </w:r>
      <w:r w:rsidR="003D6E16" w:rsidRPr="00B4346E">
        <w:rPr>
          <w:bCs/>
        </w:rPr>
        <w:t xml:space="preserve"> the need to understand the role of grandmothers on </w:t>
      </w:r>
      <w:r w:rsidR="009F369E" w:rsidRPr="00B4346E">
        <w:rPr>
          <w:bCs/>
        </w:rPr>
        <w:t xml:space="preserve">infant and young child feeding practices in rural Pakistan. </w:t>
      </w:r>
      <w:r w:rsidR="00DD3099" w:rsidRPr="00B4346E">
        <w:rPr>
          <w:bCs/>
        </w:rPr>
        <w:t xml:space="preserve">Future research should focus on characterizing the caregiving activities of grandmothers and examining grandmother beliefs surrounding </w:t>
      </w:r>
      <w:r w:rsidR="00F6216E" w:rsidRPr="00B4346E">
        <w:rPr>
          <w:bCs/>
        </w:rPr>
        <w:t xml:space="preserve">child nutrition, such as </w:t>
      </w:r>
      <w:r w:rsidR="00DD3099" w:rsidRPr="00B4346E">
        <w:rPr>
          <w:bCs/>
        </w:rPr>
        <w:t xml:space="preserve">breastfeeding, introduction of complementary foods, </w:t>
      </w:r>
      <w:r w:rsidR="00F6216E" w:rsidRPr="00B4346E">
        <w:rPr>
          <w:bCs/>
        </w:rPr>
        <w:t xml:space="preserve">and </w:t>
      </w:r>
      <w:r w:rsidR="00DD3099" w:rsidRPr="00B4346E">
        <w:rPr>
          <w:bCs/>
        </w:rPr>
        <w:t xml:space="preserve">types of nutritious foods, </w:t>
      </w:r>
      <w:r w:rsidR="00F6216E" w:rsidRPr="00B4346E">
        <w:rPr>
          <w:bCs/>
        </w:rPr>
        <w:t>as well as child stimulation and parenting practices</w:t>
      </w:r>
      <w:r w:rsidR="00375D5B" w:rsidRPr="00B4346E">
        <w:rPr>
          <w:bCs/>
        </w:rPr>
        <w:t>.</w:t>
      </w:r>
      <w:r w:rsidR="003B5365">
        <w:rPr>
          <w:bCs/>
        </w:rPr>
        <w:t xml:space="preserve"> </w:t>
      </w:r>
      <w:r w:rsidR="00375D5B" w:rsidRPr="009570CF">
        <w:rPr>
          <w:bCs/>
        </w:rPr>
        <w:t xml:space="preserve">Forthcoming research will examine the </w:t>
      </w:r>
      <w:r w:rsidR="002361EF">
        <w:rPr>
          <w:bCs/>
        </w:rPr>
        <w:t>relationship between</w:t>
      </w:r>
      <w:r w:rsidR="00375D5B" w:rsidRPr="009570CF">
        <w:rPr>
          <w:bCs/>
        </w:rPr>
        <w:t xml:space="preserve"> grandmother involvement </w:t>
      </w:r>
      <w:r w:rsidR="002361EF">
        <w:rPr>
          <w:bCs/>
        </w:rPr>
        <w:t>and</w:t>
      </w:r>
      <w:r w:rsidR="002361EF" w:rsidRPr="009570CF">
        <w:rPr>
          <w:bCs/>
        </w:rPr>
        <w:t xml:space="preserve"> </w:t>
      </w:r>
      <w:r w:rsidR="00375D5B" w:rsidRPr="009570CF">
        <w:rPr>
          <w:bCs/>
        </w:rPr>
        <w:t>maternal mental health and perceived stress</w:t>
      </w:r>
      <w:r w:rsidR="00375D5B" w:rsidRPr="00B4346E">
        <w:rPr>
          <w:bCs/>
        </w:rPr>
        <w:t>.</w:t>
      </w:r>
      <w:r w:rsidR="005272BD" w:rsidRPr="00B4346E">
        <w:rPr>
          <w:bCs/>
        </w:rPr>
        <w:t xml:space="preserve"> </w:t>
      </w:r>
      <w:r w:rsidR="00ED6D9D">
        <w:rPr>
          <w:bCs/>
        </w:rPr>
        <w:t xml:space="preserve">This research can inform how </w:t>
      </w:r>
      <w:r w:rsidR="00787CC8">
        <w:rPr>
          <w:bCs/>
        </w:rPr>
        <w:t>other caregiver</w:t>
      </w:r>
      <w:r w:rsidR="006F7F15">
        <w:rPr>
          <w:bCs/>
        </w:rPr>
        <w:t xml:space="preserve"> </w:t>
      </w:r>
      <w:r w:rsidR="00787CC8">
        <w:rPr>
          <w:bCs/>
        </w:rPr>
        <w:t>s</w:t>
      </w:r>
      <w:r w:rsidR="006F7F15">
        <w:rPr>
          <w:bCs/>
        </w:rPr>
        <w:t>upport</w:t>
      </w:r>
      <w:r w:rsidR="00787CC8">
        <w:rPr>
          <w:bCs/>
        </w:rPr>
        <w:t xml:space="preserve"> </w:t>
      </w:r>
      <w:r w:rsidR="00F8592F">
        <w:rPr>
          <w:bCs/>
        </w:rPr>
        <w:t xml:space="preserve">impacts maternal well-being, which may </w:t>
      </w:r>
      <w:r w:rsidR="007B6E10">
        <w:rPr>
          <w:bCs/>
        </w:rPr>
        <w:t xml:space="preserve">subsequently affect </w:t>
      </w:r>
      <w:r w:rsidR="00F8592F">
        <w:rPr>
          <w:bCs/>
        </w:rPr>
        <w:t xml:space="preserve">maternal caregiving and </w:t>
      </w:r>
      <w:r w:rsidR="00DB0776">
        <w:rPr>
          <w:bCs/>
        </w:rPr>
        <w:t xml:space="preserve">early </w:t>
      </w:r>
      <w:r w:rsidR="00F8592F">
        <w:rPr>
          <w:bCs/>
        </w:rPr>
        <w:t xml:space="preserve">child development. </w:t>
      </w:r>
      <w:r w:rsidR="005272BD" w:rsidRPr="00B4346E">
        <w:rPr>
          <w:bCs/>
        </w:rPr>
        <w:t>In addition to potential benefits to mothers,</w:t>
      </w:r>
      <w:r w:rsidR="00C05084" w:rsidRPr="00B4346E">
        <w:rPr>
          <w:bCs/>
        </w:rPr>
        <w:t xml:space="preserve"> research from high-income settings highlight the possible contributions of </w:t>
      </w:r>
      <w:r w:rsidR="005272BD" w:rsidRPr="00B4346E">
        <w:rPr>
          <w:bCs/>
        </w:rPr>
        <w:t>child caregiving to grandmother</w:t>
      </w:r>
      <w:r w:rsidR="00C05084" w:rsidRPr="00B4346E">
        <w:rPr>
          <w:bCs/>
        </w:rPr>
        <w:t xml:space="preserve"> health</w:t>
      </w:r>
      <w:r w:rsidR="005272BD" w:rsidRPr="00B4346E">
        <w:rPr>
          <w:bCs/>
        </w:rPr>
        <w:t>.</w:t>
      </w:r>
      <w:r w:rsidR="00C05084" w:rsidRPr="00B4346E">
        <w:rPr>
          <w:bCs/>
        </w:rPr>
        <w:fldChar w:fldCharType="begin">
          <w:fldData xml:space="preserve">PEVuZE5vdGU+PENpdGU+PEF1dGhvcj5LdTwvQXV0aG9yPjxZZWFyPjIwMTM8L1llYXI+PFJlY051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</w:fldData>
        </w:fldChar>
      </w:r>
      <w:r w:rsidR="002F72D6">
        <w:rPr>
          <w:bCs/>
        </w:rPr>
        <w:instrText xml:space="preserve"> ADDIN EN.CITE </w:instrText>
      </w:r>
      <w:r w:rsidR="002F72D6">
        <w:rPr>
          <w:bCs/>
        </w:rPr>
        <w:fldChar w:fldCharType="begin">
          <w:fldData xml:space="preserve">PEVuZE5vdGU+PENpdGU+PEF1dGhvcj5LdTwvQXV0aG9yPjxZZWFyPjIwMTM8L1llYXI+PFJlY051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</w:fldData>
        </w:fldChar>
      </w:r>
      <w:r w:rsidR="002F72D6">
        <w:rPr>
          <w:bCs/>
        </w:rPr>
        <w:instrText xml:space="preserve"> ADDIN EN.CITE.DATA </w:instrText>
      </w:r>
      <w:r w:rsidR="002F72D6">
        <w:rPr>
          <w:bCs/>
        </w:rPr>
      </w:r>
      <w:r w:rsidR="002F72D6">
        <w:rPr>
          <w:bCs/>
        </w:rPr>
        <w:fldChar w:fldCharType="end"/>
      </w:r>
      <w:r w:rsidR="00C05084" w:rsidRPr="00B4346E">
        <w:rPr>
          <w:bCs/>
        </w:rPr>
      </w:r>
      <w:r w:rsidR="00C05084" w:rsidRPr="00B4346E">
        <w:rPr>
          <w:bCs/>
        </w:rPr>
        <w:fldChar w:fldCharType="separate"/>
      </w:r>
      <w:r w:rsidR="002F72D6" w:rsidRPr="002F72D6">
        <w:rPr>
          <w:bCs/>
          <w:noProof/>
          <w:vertAlign w:val="superscript"/>
        </w:rPr>
        <w:t>82-84</w:t>
      </w:r>
      <w:r w:rsidR="00C05084" w:rsidRPr="00B4346E">
        <w:rPr>
          <w:bCs/>
        </w:rPr>
        <w:fldChar w:fldCharType="end"/>
      </w:r>
      <w:r w:rsidR="00C05084" w:rsidRPr="00B4346E">
        <w:rPr>
          <w:bCs/>
        </w:rPr>
        <w:t xml:space="preserve"> </w:t>
      </w:r>
      <w:r w:rsidR="00C16C4B">
        <w:rPr>
          <w:bCs/>
        </w:rPr>
        <w:t>Programs and f</w:t>
      </w:r>
      <w:r w:rsidR="00C05084" w:rsidRPr="00B4346E">
        <w:rPr>
          <w:bCs/>
        </w:rPr>
        <w:t xml:space="preserve">uture interventions </w:t>
      </w:r>
      <w:r w:rsidR="00C16C4B">
        <w:rPr>
          <w:bCs/>
        </w:rPr>
        <w:t xml:space="preserve">may benefit by engaging all key actors within a household, </w:t>
      </w:r>
      <w:r w:rsidR="004D2A00" w:rsidRPr="00B4346E">
        <w:rPr>
          <w:bCs/>
        </w:rPr>
        <w:t xml:space="preserve">including </w:t>
      </w:r>
      <w:r w:rsidR="00CE7F03">
        <w:rPr>
          <w:bCs/>
        </w:rPr>
        <w:t>parents</w:t>
      </w:r>
      <w:r w:rsidR="004D2A00" w:rsidRPr="00B4346E">
        <w:rPr>
          <w:bCs/>
        </w:rPr>
        <w:t xml:space="preserve"> and grandmothers,</w:t>
      </w:r>
      <w:r w:rsidR="00C05084" w:rsidRPr="00B4346E">
        <w:rPr>
          <w:bCs/>
        </w:rPr>
        <w:t xml:space="preserve"> </w:t>
      </w:r>
      <w:r w:rsidR="00C16C4B">
        <w:rPr>
          <w:bCs/>
        </w:rPr>
        <w:t xml:space="preserve">in order to </w:t>
      </w:r>
      <w:r w:rsidR="00E73B7F">
        <w:rPr>
          <w:bCs/>
        </w:rPr>
        <w:t>promote</w:t>
      </w:r>
      <w:r w:rsidR="00E73B7F" w:rsidRPr="00B4346E">
        <w:rPr>
          <w:bCs/>
        </w:rPr>
        <w:t xml:space="preserve"> </w:t>
      </w:r>
      <w:r w:rsidR="00B83DD3">
        <w:rPr>
          <w:bCs/>
        </w:rPr>
        <w:t xml:space="preserve">optimal </w:t>
      </w:r>
      <w:r w:rsidR="00E40A2F">
        <w:rPr>
          <w:bCs/>
        </w:rPr>
        <w:t xml:space="preserve">early child growth and development. </w:t>
      </w:r>
      <w:r w:rsidR="00C05084" w:rsidRPr="00B4346E">
        <w:rPr>
          <w:bCs/>
        </w:rPr>
        <w:t xml:space="preserve"> </w:t>
      </w:r>
    </w:p>
    <w:p w14:paraId="0E3E9CB1" w14:textId="77777777" w:rsidR="00440275" w:rsidRPr="00B4346E" w:rsidRDefault="00440275" w:rsidP="00F41581">
      <w:pPr>
        <w:rPr>
          <w:rFonts w:eastAsia="Calibri"/>
          <w:bCs/>
        </w:rPr>
      </w:pPr>
    </w:p>
    <w:p w14:paraId="74B72FBF" w14:textId="77777777" w:rsidR="006A0299" w:rsidRDefault="006A0299">
      <w:pPr>
        <w:rPr>
          <w:b/>
        </w:rPr>
      </w:pPr>
      <w:r>
        <w:rPr>
          <w:b/>
        </w:rPr>
        <w:br w:type="page"/>
      </w:r>
    </w:p>
    <w:p w14:paraId="74ACFE75" w14:textId="7B3EFA87" w:rsidR="008223DA" w:rsidRPr="00B4346E" w:rsidRDefault="00F41581" w:rsidP="00F41581">
      <w:pPr>
        <w:rPr>
          <w:bCs/>
        </w:rPr>
      </w:pPr>
      <w:r w:rsidRPr="00B4346E">
        <w:rPr>
          <w:b/>
        </w:rPr>
        <w:lastRenderedPageBreak/>
        <w:t>Acknowledgements:</w:t>
      </w:r>
      <w:r w:rsidRPr="00B4346E">
        <w:rPr>
          <w:bCs/>
        </w:rPr>
        <w:t xml:space="preserve"> </w:t>
      </w:r>
    </w:p>
    <w:p w14:paraId="11AE4C7E" w14:textId="7FB16C55" w:rsidR="00F41581" w:rsidRDefault="00A2036A" w:rsidP="00F41581">
      <w:pPr>
        <w:rPr>
          <w:bCs/>
        </w:rPr>
      </w:pPr>
      <w:r w:rsidRPr="00B4346E">
        <w:rPr>
          <w:bCs/>
        </w:rPr>
        <w:t xml:space="preserve">We thank the women and children of the </w:t>
      </w:r>
      <w:proofErr w:type="spellStart"/>
      <w:r w:rsidRPr="00B4346E">
        <w:rPr>
          <w:bCs/>
        </w:rPr>
        <w:t>Bachpan</w:t>
      </w:r>
      <w:proofErr w:type="spellEnd"/>
      <w:r w:rsidRPr="00B4346E">
        <w:rPr>
          <w:bCs/>
        </w:rPr>
        <w:t xml:space="preserve"> </w:t>
      </w:r>
      <w:r w:rsidR="00112C5A">
        <w:rPr>
          <w:bCs/>
        </w:rPr>
        <w:t>Cohort</w:t>
      </w:r>
      <w:r w:rsidR="00112C5A" w:rsidRPr="00B4346E">
        <w:rPr>
          <w:bCs/>
        </w:rPr>
        <w:t xml:space="preserve"> </w:t>
      </w:r>
      <w:r w:rsidR="005A09F1" w:rsidRPr="00B4346E">
        <w:rPr>
          <w:bCs/>
        </w:rPr>
        <w:t xml:space="preserve">and the team at </w:t>
      </w:r>
      <w:r w:rsidR="0055221E" w:rsidRPr="00B4346E">
        <w:rPr>
          <w:bCs/>
        </w:rPr>
        <w:t>Human Development Research Fund (HDRF)</w:t>
      </w:r>
      <w:r w:rsidR="00425E96">
        <w:rPr>
          <w:bCs/>
        </w:rPr>
        <w:t xml:space="preserve"> </w:t>
      </w:r>
      <w:r w:rsidR="00425E96" w:rsidRPr="00112C5A">
        <w:rPr>
          <w:bCs/>
        </w:rPr>
        <w:t>who assisted in data collection</w:t>
      </w:r>
      <w:r w:rsidR="0055221E" w:rsidRPr="00B4346E">
        <w:rPr>
          <w:bCs/>
        </w:rPr>
        <w:t>, including</w:t>
      </w:r>
      <w:r w:rsidR="0055221E" w:rsidRPr="00B4346E">
        <w:rPr>
          <w:color w:val="000000"/>
          <w:sz w:val="20"/>
          <w:szCs w:val="20"/>
          <w:shd w:val="clear" w:color="auto" w:fill="FFFFFF"/>
        </w:rPr>
        <w:t xml:space="preserve"> </w:t>
      </w:r>
      <w:r w:rsidR="0055221E" w:rsidRPr="00B4346E">
        <w:rPr>
          <w:bCs/>
        </w:rPr>
        <w:t xml:space="preserve">Rakshanda Liaqat, </w:t>
      </w:r>
      <w:proofErr w:type="spellStart"/>
      <w:r w:rsidR="0055221E" w:rsidRPr="00B4346E">
        <w:rPr>
          <w:bCs/>
        </w:rPr>
        <w:t>Tayyiba</w:t>
      </w:r>
      <w:proofErr w:type="spellEnd"/>
      <w:r w:rsidR="0055221E" w:rsidRPr="00B4346E">
        <w:rPr>
          <w:bCs/>
        </w:rPr>
        <w:t xml:space="preserve"> Abbasi, Maria Sharif, Samina Bilal, </w:t>
      </w:r>
      <w:proofErr w:type="spellStart"/>
      <w:r w:rsidR="0055221E" w:rsidRPr="00B4346E">
        <w:rPr>
          <w:bCs/>
        </w:rPr>
        <w:t>Qurat</w:t>
      </w:r>
      <w:proofErr w:type="spellEnd"/>
      <w:r w:rsidR="0055221E" w:rsidRPr="00B4346E">
        <w:rPr>
          <w:bCs/>
        </w:rPr>
        <w:t xml:space="preserve">-ul-Ain, Anum Nisar, Amina Bibi, </w:t>
      </w:r>
      <w:proofErr w:type="spellStart"/>
      <w:r w:rsidR="0055221E" w:rsidRPr="00B4346E">
        <w:rPr>
          <w:bCs/>
        </w:rPr>
        <w:t>Shaffaq</w:t>
      </w:r>
      <w:proofErr w:type="spellEnd"/>
      <w:r w:rsidR="0055221E" w:rsidRPr="00B4346E">
        <w:rPr>
          <w:bCs/>
        </w:rPr>
        <w:t xml:space="preserve"> </w:t>
      </w:r>
      <w:proofErr w:type="spellStart"/>
      <w:r w:rsidR="0055221E" w:rsidRPr="00B4346E">
        <w:rPr>
          <w:bCs/>
        </w:rPr>
        <w:t>Zufiqar</w:t>
      </w:r>
      <w:proofErr w:type="spellEnd"/>
      <w:r w:rsidR="0055221E" w:rsidRPr="00B4346E">
        <w:rPr>
          <w:bCs/>
        </w:rPr>
        <w:t xml:space="preserve"> Sonia Khan, Ahmed Zaidi, </w:t>
      </w:r>
      <w:proofErr w:type="spellStart"/>
      <w:r w:rsidR="0055221E" w:rsidRPr="00B4346E">
        <w:rPr>
          <w:bCs/>
        </w:rPr>
        <w:t>Ikhlaq</w:t>
      </w:r>
      <w:proofErr w:type="spellEnd"/>
      <w:r w:rsidR="0055221E" w:rsidRPr="00B4346E">
        <w:rPr>
          <w:bCs/>
        </w:rPr>
        <w:t xml:space="preserve"> Ahmad, </w:t>
      </w:r>
      <w:r w:rsidR="00425E96">
        <w:rPr>
          <w:bCs/>
        </w:rPr>
        <w:t xml:space="preserve">and </w:t>
      </w:r>
      <w:proofErr w:type="spellStart"/>
      <w:r w:rsidR="0055221E" w:rsidRPr="00B4346E">
        <w:rPr>
          <w:bCs/>
        </w:rPr>
        <w:t>Najia</w:t>
      </w:r>
      <w:proofErr w:type="spellEnd"/>
      <w:r w:rsidR="0055221E" w:rsidRPr="00B4346E">
        <w:rPr>
          <w:bCs/>
        </w:rPr>
        <w:t xml:space="preserve"> Atif</w:t>
      </w:r>
      <w:r w:rsidR="005A09F1" w:rsidRPr="00B4346E">
        <w:rPr>
          <w:bCs/>
        </w:rPr>
        <w:t xml:space="preserve">. We </w:t>
      </w:r>
      <w:r w:rsidR="0055221E" w:rsidRPr="00B4346E">
        <w:rPr>
          <w:bCs/>
        </w:rPr>
        <w:t>are also grateful for</w:t>
      </w:r>
      <w:r w:rsidR="005A09F1" w:rsidRPr="00B4346E">
        <w:rPr>
          <w:bCs/>
        </w:rPr>
        <w:t xml:space="preserve"> Elissa Scherer’s assistance in reviewing the literature</w:t>
      </w:r>
      <w:r w:rsidR="00DA6C4E">
        <w:rPr>
          <w:bCs/>
        </w:rPr>
        <w:t xml:space="preserve">, and for Lauren </w:t>
      </w:r>
      <w:proofErr w:type="spellStart"/>
      <w:r w:rsidR="00DA6C4E">
        <w:rPr>
          <w:bCs/>
        </w:rPr>
        <w:t>Zalla</w:t>
      </w:r>
      <w:proofErr w:type="spellEnd"/>
      <w:r w:rsidR="00DA6C4E">
        <w:rPr>
          <w:bCs/>
        </w:rPr>
        <w:t xml:space="preserve"> and Paul </w:t>
      </w:r>
      <w:proofErr w:type="spellStart"/>
      <w:r w:rsidR="00DA6C4E">
        <w:rPr>
          <w:bCs/>
        </w:rPr>
        <w:t>Zivich’s</w:t>
      </w:r>
      <w:proofErr w:type="spellEnd"/>
      <w:r w:rsidR="00DA6C4E">
        <w:rPr>
          <w:bCs/>
        </w:rPr>
        <w:t xml:space="preserve"> advice and guidance for implementing inverse probability weighting</w:t>
      </w:r>
      <w:r w:rsidR="005A09F1" w:rsidRPr="00B4346E">
        <w:rPr>
          <w:bCs/>
        </w:rPr>
        <w:t xml:space="preserve">. </w:t>
      </w:r>
    </w:p>
    <w:p w14:paraId="1A68B0E9" w14:textId="3D57A439" w:rsidR="006A0299" w:rsidRDefault="006A0299" w:rsidP="00F41581">
      <w:pPr>
        <w:rPr>
          <w:bCs/>
        </w:rPr>
      </w:pPr>
    </w:p>
    <w:p w14:paraId="5AC50BF5" w14:textId="5CC01D93" w:rsidR="006A0299" w:rsidRDefault="006A0299" w:rsidP="006A0299">
      <w:pPr>
        <w:rPr>
          <w:b/>
        </w:rPr>
      </w:pPr>
      <w:r>
        <w:rPr>
          <w:b/>
        </w:rPr>
        <w:t>Contributors’ Statements</w:t>
      </w:r>
      <w:r w:rsidR="00741B2F">
        <w:rPr>
          <w:b/>
        </w:rPr>
        <w:t>:</w:t>
      </w:r>
    </w:p>
    <w:p w14:paraId="4DB5FCDC" w14:textId="77777777" w:rsidR="006A0299" w:rsidRDefault="006A0299" w:rsidP="006A0299">
      <w:r>
        <w:t xml:space="preserve">Esther Chung conceptualized the research question, analyzed the data, interpreted results, drafted the initial manuscript, and reviewed and revised the manuscript. </w:t>
      </w:r>
    </w:p>
    <w:p w14:paraId="59B2651A" w14:textId="77777777" w:rsidR="006A0299" w:rsidRDefault="006A0299" w:rsidP="006A0299"/>
    <w:p w14:paraId="2BDD86D7" w14:textId="67690747" w:rsidR="006A0299" w:rsidRDefault="006A0299" w:rsidP="006A0299">
      <w:r>
        <w:t xml:space="preserve">Ashley </w:t>
      </w:r>
      <w:proofErr w:type="spellStart"/>
      <w:r>
        <w:t>Hagaman</w:t>
      </w:r>
      <w:proofErr w:type="spellEnd"/>
      <w:r>
        <w:t xml:space="preserve">, Katherine </w:t>
      </w:r>
      <w:proofErr w:type="spellStart"/>
      <w:r>
        <w:t>LeMasters</w:t>
      </w:r>
      <w:proofErr w:type="spellEnd"/>
      <w:r>
        <w:t xml:space="preserve">, </w:t>
      </w:r>
      <w:proofErr w:type="spellStart"/>
      <w:r w:rsidR="000E3D91">
        <w:t>Nafeesa</w:t>
      </w:r>
      <w:proofErr w:type="spellEnd"/>
      <w:r w:rsidR="000E3D91">
        <w:t xml:space="preserve"> Andrabi, and </w:t>
      </w:r>
      <w:r w:rsidR="000E3D91" w:rsidRPr="00242DF7">
        <w:t xml:space="preserve">Joanna </w:t>
      </w:r>
      <w:proofErr w:type="spellStart"/>
      <w:r w:rsidR="000E3D91" w:rsidRPr="00242DF7">
        <w:t>Maselko</w:t>
      </w:r>
      <w:proofErr w:type="spellEnd"/>
      <w:r w:rsidR="000E3D91">
        <w:t xml:space="preserve"> </w:t>
      </w:r>
      <w:r>
        <w:t xml:space="preserve">assisted in the analytic study design, interpretations of results, and reviewed and revised the manuscript. </w:t>
      </w:r>
    </w:p>
    <w:p w14:paraId="629C0D08" w14:textId="17ACDDF3" w:rsidR="00425E96" w:rsidRDefault="00425E96" w:rsidP="006A0299"/>
    <w:p w14:paraId="5A6DBA81" w14:textId="77777777" w:rsidR="008854CB" w:rsidRPr="000E3D91" w:rsidRDefault="008854CB" w:rsidP="008854CB">
      <w:r w:rsidRPr="000E3D91">
        <w:t xml:space="preserve">Karen O’Donnell, Ashley </w:t>
      </w:r>
      <w:proofErr w:type="spellStart"/>
      <w:r w:rsidRPr="000E3D91">
        <w:t>Hagaman</w:t>
      </w:r>
      <w:proofErr w:type="spellEnd"/>
      <w:r w:rsidRPr="000E3D91">
        <w:t xml:space="preserve">, </w:t>
      </w:r>
      <w:proofErr w:type="spellStart"/>
      <w:r w:rsidRPr="000E3D91">
        <w:t>Siham</w:t>
      </w:r>
      <w:proofErr w:type="spellEnd"/>
      <w:r w:rsidRPr="000E3D91">
        <w:t xml:space="preserve"> Sikander, and Joanna </w:t>
      </w:r>
      <w:proofErr w:type="spellStart"/>
      <w:r w:rsidRPr="000E3D91">
        <w:t>Maselko</w:t>
      </w:r>
      <w:proofErr w:type="spellEnd"/>
      <w:r w:rsidRPr="000E3D91">
        <w:t xml:space="preserve"> developed the grandmother involvement measure. </w:t>
      </w:r>
    </w:p>
    <w:p w14:paraId="6C8AAB43" w14:textId="77777777" w:rsidR="006A0299" w:rsidRDefault="006A0299" w:rsidP="006A0299"/>
    <w:p w14:paraId="1ED91C48" w14:textId="77777777" w:rsidR="006A0299" w:rsidRDefault="006A0299" w:rsidP="006A0299">
      <w:r>
        <w:t xml:space="preserve">Victoria Baranov, Lisa Bates, John </w:t>
      </w:r>
      <w:proofErr w:type="spellStart"/>
      <w:r>
        <w:t>Gallis</w:t>
      </w:r>
      <w:proofErr w:type="spellEnd"/>
      <w:r>
        <w:t xml:space="preserve">, Karen O’Donnell, Atif Rahman, </w:t>
      </w:r>
      <w:proofErr w:type="spellStart"/>
      <w:r>
        <w:t>Siham</w:t>
      </w:r>
      <w:proofErr w:type="spellEnd"/>
      <w:r>
        <w:t xml:space="preserve"> Sikander, Elizabeth Turner, and Joanna </w:t>
      </w:r>
      <w:proofErr w:type="spellStart"/>
      <w:r>
        <w:t>Maselko</w:t>
      </w:r>
      <w:proofErr w:type="spellEnd"/>
      <w:r>
        <w:t xml:space="preserve"> designed the </w:t>
      </w:r>
      <w:proofErr w:type="spellStart"/>
      <w:r>
        <w:t>Bachpan</w:t>
      </w:r>
      <w:proofErr w:type="spellEnd"/>
      <w:r>
        <w:t xml:space="preserve"> cohort study, contributed to the interpretation of results, and reviewed and revised the manuscript. </w:t>
      </w:r>
    </w:p>
    <w:p w14:paraId="0A1EC236" w14:textId="77777777" w:rsidR="006A0299" w:rsidRDefault="006A0299" w:rsidP="006A0299"/>
    <w:p w14:paraId="664406C8" w14:textId="3FED9B4D" w:rsidR="006A0299" w:rsidRPr="00B4346E" w:rsidRDefault="006A0299" w:rsidP="00F41581">
      <w:pPr>
        <w:rPr>
          <w:bCs/>
        </w:rPr>
      </w:pPr>
      <w:r>
        <w:t>All authors approved the final manuscript as submitted and agree to be accountable for all aspects of the work</w:t>
      </w:r>
      <w:r w:rsidR="00C85136">
        <w:t xml:space="preserve">. </w:t>
      </w:r>
    </w:p>
    <w:p w14:paraId="41145E24" w14:textId="77777777" w:rsidR="003D6E16" w:rsidRDefault="003D6E16" w:rsidP="002776B2">
      <w:pPr>
        <w:rPr>
          <w:b/>
        </w:rPr>
      </w:pPr>
    </w:p>
    <w:p w14:paraId="743E8674" w14:textId="77777777" w:rsidR="00741B2F" w:rsidRDefault="00C85136" w:rsidP="002776B2">
      <w:pPr>
        <w:rPr>
          <w:bCs/>
        </w:rPr>
      </w:pPr>
      <w:r>
        <w:rPr>
          <w:b/>
          <w:bCs/>
        </w:rPr>
        <w:t>Declarations</w:t>
      </w:r>
      <w:r w:rsidRPr="00B4346E">
        <w:rPr>
          <w:b/>
          <w:bCs/>
        </w:rPr>
        <w:t xml:space="preserve"> of Interest</w:t>
      </w:r>
      <w:r w:rsidRPr="00B4346E">
        <w:rPr>
          <w:bCs/>
        </w:rPr>
        <w:t xml:space="preserve">: </w:t>
      </w:r>
    </w:p>
    <w:p w14:paraId="3A836D3D" w14:textId="513B8A89" w:rsidR="00C85136" w:rsidRDefault="00C85136" w:rsidP="002776B2">
      <w:pPr>
        <w:rPr>
          <w:bCs/>
        </w:rPr>
      </w:pPr>
      <w:r w:rsidRPr="00B4346E">
        <w:rPr>
          <w:bCs/>
        </w:rPr>
        <w:t>The authors have no conflicts of interest to disclose.</w:t>
      </w:r>
    </w:p>
    <w:p w14:paraId="0095D61E" w14:textId="77777777" w:rsidR="00C85136" w:rsidRDefault="00C85136" w:rsidP="002776B2">
      <w:pPr>
        <w:rPr>
          <w:b/>
        </w:rPr>
      </w:pPr>
    </w:p>
    <w:p w14:paraId="5DEBC634" w14:textId="77777777" w:rsidR="00741B2F" w:rsidRDefault="00C85136" w:rsidP="00C85136">
      <w:pPr>
        <w:rPr>
          <w:b/>
        </w:rPr>
      </w:pPr>
      <w:r w:rsidRPr="00B4346E">
        <w:rPr>
          <w:b/>
        </w:rPr>
        <w:t xml:space="preserve">Funding Source: </w:t>
      </w:r>
    </w:p>
    <w:p w14:paraId="04564477" w14:textId="77777777" w:rsidR="00520CA7" w:rsidRDefault="00C85136" w:rsidP="00520CA7">
      <w:pPr>
        <w:rPr>
          <w:rFonts w:ascii="Arial" w:hAnsi="Arial" w:cs="Arial"/>
          <w:color w:val="000000"/>
          <w:shd w:val="clear" w:color="auto" w:fill="FFFFFF"/>
        </w:rPr>
      </w:pPr>
      <w:r w:rsidRPr="00B4346E">
        <w:rPr>
          <w:bCs/>
        </w:rPr>
        <w:t xml:space="preserve">The </w:t>
      </w:r>
      <w:proofErr w:type="spellStart"/>
      <w:r w:rsidRPr="00B4346E">
        <w:rPr>
          <w:bCs/>
        </w:rPr>
        <w:t>Bachpan</w:t>
      </w:r>
      <w:proofErr w:type="spellEnd"/>
      <w:r w:rsidRPr="00B4346E">
        <w:rPr>
          <w:bCs/>
        </w:rPr>
        <w:t xml:space="preserve"> cohort </w:t>
      </w:r>
      <w:r>
        <w:rPr>
          <w:bCs/>
        </w:rPr>
        <w:t xml:space="preserve">study </w:t>
      </w:r>
      <w:r w:rsidRPr="00B4346E">
        <w:rPr>
          <w:bCs/>
        </w:rPr>
        <w:t xml:space="preserve">was supported by NICHD </w:t>
      </w:r>
      <w:r>
        <w:rPr>
          <w:bCs/>
        </w:rPr>
        <w:t>[</w:t>
      </w:r>
      <w:r w:rsidRPr="00B4346E">
        <w:rPr>
          <w:bCs/>
        </w:rPr>
        <w:t>R01 HD075875</w:t>
      </w:r>
      <w:r>
        <w:rPr>
          <w:bCs/>
        </w:rPr>
        <w:t>]</w:t>
      </w:r>
      <w:r w:rsidRPr="00B4346E">
        <w:rPr>
          <w:bCs/>
        </w:rPr>
        <w:t xml:space="preserve"> and NIMH </w:t>
      </w:r>
      <w:r>
        <w:rPr>
          <w:bCs/>
        </w:rPr>
        <w:t>[</w:t>
      </w:r>
      <w:r w:rsidRPr="00B4346E">
        <w:rPr>
          <w:bCs/>
        </w:rPr>
        <w:t>U19MH95687</w:t>
      </w:r>
      <w:r>
        <w:rPr>
          <w:bCs/>
        </w:rPr>
        <w:t>]</w:t>
      </w:r>
      <w:r w:rsidRPr="00B4346E">
        <w:rPr>
          <w:bCs/>
        </w:rPr>
        <w:t xml:space="preserve">. We are grateful to the Carolina Population Center for training support </w:t>
      </w:r>
      <w:r>
        <w:rPr>
          <w:bCs/>
        </w:rPr>
        <w:t>[</w:t>
      </w:r>
      <w:r w:rsidRPr="00B4346E">
        <w:rPr>
          <w:bCs/>
        </w:rPr>
        <w:t xml:space="preserve">T32 </w:t>
      </w:r>
    </w:p>
    <w:p w14:paraId="38553743" w14:textId="3F65C91F" w:rsidR="00C85136" w:rsidRPr="00686389" w:rsidRDefault="00520CA7" w:rsidP="00C85136">
      <w:r w:rsidRPr="00F57053">
        <w:rPr>
          <w:color w:val="000000"/>
          <w:shd w:val="clear" w:color="auto" w:fill="FFFFFF"/>
        </w:rPr>
        <w:t>HD007168</w:t>
      </w:r>
      <w:r w:rsidR="00C85136">
        <w:rPr>
          <w:bCs/>
        </w:rPr>
        <w:t>]</w:t>
      </w:r>
      <w:r w:rsidR="00C85136" w:rsidRPr="00B4346E">
        <w:rPr>
          <w:bCs/>
        </w:rPr>
        <w:t xml:space="preserve"> and for general support </w:t>
      </w:r>
      <w:r w:rsidR="00C85136">
        <w:rPr>
          <w:bCs/>
        </w:rPr>
        <w:t>[</w:t>
      </w:r>
      <w:r w:rsidR="00C85136" w:rsidRPr="00B4346E">
        <w:rPr>
          <w:bCs/>
        </w:rPr>
        <w:t>P2C HD050924</w:t>
      </w:r>
      <w:r w:rsidR="00C85136">
        <w:rPr>
          <w:bCs/>
        </w:rPr>
        <w:t>]</w:t>
      </w:r>
      <w:r w:rsidR="00C85136" w:rsidRPr="00B4346E">
        <w:rPr>
          <w:bCs/>
        </w:rPr>
        <w:t>.</w:t>
      </w:r>
      <w:r w:rsidR="00C85136">
        <w:rPr>
          <w:bCs/>
        </w:rPr>
        <w:t xml:space="preserve"> </w:t>
      </w:r>
      <w:r w:rsidR="00BF153C">
        <w:rPr>
          <w:bCs/>
        </w:rPr>
        <w:t xml:space="preserve">The funders had no role in study design, data collection, analysis, interpretation of results, or writing of the report. The authors had access to all the data and had full responsibility to submit for publication.  </w:t>
      </w:r>
    </w:p>
    <w:p w14:paraId="3835E7F2" w14:textId="77777777" w:rsidR="00C85136" w:rsidRDefault="00C85136" w:rsidP="00C85136">
      <w:pPr>
        <w:rPr>
          <w:bCs/>
        </w:rPr>
      </w:pPr>
    </w:p>
    <w:p w14:paraId="0BB17D15" w14:textId="77777777" w:rsidR="00741B2F" w:rsidRDefault="00C85136" w:rsidP="00C85136">
      <w:r>
        <w:rPr>
          <w:b/>
          <w:bCs/>
        </w:rPr>
        <w:t>Clinical Trials Registration:</w:t>
      </w:r>
      <w:r w:rsidRPr="00C956D1">
        <w:t xml:space="preserve"> </w:t>
      </w:r>
    </w:p>
    <w:p w14:paraId="07100A41" w14:textId="391F955A" w:rsidR="00C85136" w:rsidRDefault="00C85136" w:rsidP="00C85136">
      <w:r w:rsidRPr="00C956D1">
        <w:t>NCT02111915</w:t>
      </w:r>
      <w:r>
        <w:t xml:space="preserve"> (</w:t>
      </w:r>
      <w:r w:rsidRPr="00681E05">
        <w:t>https://clinicaltrials.gov/ct2/show/NCT02111915</w:t>
      </w:r>
      <w:r>
        <w:t>)</w:t>
      </w:r>
      <w:r w:rsidRPr="00C956D1">
        <w:t>; NCT02658994</w:t>
      </w:r>
      <w:r>
        <w:t xml:space="preserve"> (</w:t>
      </w:r>
      <w:r w:rsidRPr="00681E05">
        <w:t>https://clinicaltrials.gov/ct2/show/NCT02658994</w:t>
      </w:r>
      <w:r>
        <w:t>)</w:t>
      </w:r>
      <w:r w:rsidRPr="00C956D1">
        <w:t xml:space="preserve">. Trials were prospectively registered. </w:t>
      </w:r>
    </w:p>
    <w:p w14:paraId="0D662334" w14:textId="77777777" w:rsidR="00C85136" w:rsidRDefault="00C85136" w:rsidP="00C85136">
      <w:pPr>
        <w:rPr>
          <w:b/>
        </w:rPr>
      </w:pPr>
    </w:p>
    <w:p w14:paraId="45FD2859" w14:textId="77777777" w:rsidR="00741B2F" w:rsidRDefault="00C85136" w:rsidP="00C85136">
      <w:r w:rsidRPr="002D1D61">
        <w:rPr>
          <w:b/>
        </w:rPr>
        <w:t>Data Sharing Statement</w:t>
      </w:r>
      <w:r w:rsidRPr="002D1D61">
        <w:t xml:space="preserve">: </w:t>
      </w:r>
    </w:p>
    <w:p w14:paraId="22612F39" w14:textId="4ACDED02" w:rsidR="00C85136" w:rsidRPr="002D1D61" w:rsidRDefault="00694B61" w:rsidP="00C85136">
      <w:r>
        <w:t xml:space="preserve">Data are not publicly available due to ongoing data collection; however, data will be released when the </w:t>
      </w:r>
      <w:proofErr w:type="spellStart"/>
      <w:r>
        <w:t>Bachpan</w:t>
      </w:r>
      <w:proofErr w:type="spellEnd"/>
      <w:r>
        <w:t xml:space="preserve"> cohort study is completed</w:t>
      </w:r>
      <w:r w:rsidR="00C85136" w:rsidRPr="002D1D61">
        <w:t>.</w:t>
      </w:r>
      <w:r>
        <w:t xml:space="preserve"> Data </w:t>
      </w:r>
      <w:r w:rsidR="00611821">
        <w:t xml:space="preserve">are available upon reasonable request from the senior author, Joanna </w:t>
      </w:r>
      <w:proofErr w:type="spellStart"/>
      <w:r w:rsidR="00611821">
        <w:t>Maselko</w:t>
      </w:r>
      <w:proofErr w:type="spellEnd"/>
      <w:r w:rsidR="00611821">
        <w:t xml:space="preserve">. </w:t>
      </w:r>
    </w:p>
    <w:p w14:paraId="055D736E" w14:textId="77777777" w:rsidR="00C85136" w:rsidRPr="00B4346E" w:rsidRDefault="00C85136" w:rsidP="00C85136">
      <w:pPr>
        <w:rPr>
          <w:bCs/>
        </w:rPr>
      </w:pPr>
    </w:p>
    <w:p w14:paraId="1DE8358D" w14:textId="779955D7" w:rsidR="002F3EB7" w:rsidRPr="00B4346E" w:rsidRDefault="002F3EB7" w:rsidP="002776B2">
      <w:pPr>
        <w:rPr>
          <w:b/>
        </w:rPr>
        <w:sectPr w:rsidR="002F3EB7" w:rsidRPr="00B4346E">
          <w:pgSz w:w="12240" w:h="15840"/>
          <w:pgMar w:top="1440" w:right="1440" w:bottom="1440" w:left="1440" w:header="720" w:footer="720" w:gutter="0"/>
          <w:cols w:space="720"/>
          <w:docGrid w:linePitch="360"/>
        </w:sectPr>
      </w:pPr>
    </w:p>
    <w:p w14:paraId="22E8DA77" w14:textId="3A0CF38D" w:rsidR="00090BA0" w:rsidRPr="00B4346E" w:rsidRDefault="006315CC" w:rsidP="002776B2">
      <w:pPr>
        <w:rPr>
          <w:b/>
        </w:rPr>
      </w:pPr>
      <w:r w:rsidRPr="00B4346E">
        <w:rPr>
          <w:b/>
        </w:rPr>
        <w:lastRenderedPageBreak/>
        <w:t xml:space="preserve">References: </w:t>
      </w:r>
    </w:p>
    <w:p w14:paraId="7739EC25" w14:textId="77777777" w:rsidR="00090BA0" w:rsidRPr="00B4346E" w:rsidRDefault="00090BA0" w:rsidP="002776B2">
      <w:pPr>
        <w:rPr>
          <w:bCs/>
        </w:rPr>
      </w:pPr>
    </w:p>
    <w:p w14:paraId="6F9A755D" w14:textId="77777777" w:rsidR="002F72D6" w:rsidRPr="002F72D6" w:rsidRDefault="00090BA0" w:rsidP="002F72D6">
      <w:pPr>
        <w:pStyle w:val="EndNoteBibliography"/>
        <w:spacing w:after="0"/>
        <w:rPr>
          <w:noProof/>
        </w:rPr>
      </w:pPr>
      <w:r w:rsidRPr="00B4346E">
        <w:rPr>
          <w:bCs/>
          <w:szCs w:val="24"/>
        </w:rPr>
        <w:fldChar w:fldCharType="begin"/>
      </w:r>
      <w:r w:rsidRPr="00B4346E">
        <w:rPr>
          <w:bCs/>
          <w:szCs w:val="24"/>
        </w:rPr>
        <w:instrText xml:space="preserve"> ADDIN EN.REFLIST </w:instrText>
      </w:r>
      <w:r w:rsidRPr="00B4346E">
        <w:rPr>
          <w:bCs/>
          <w:szCs w:val="24"/>
        </w:rPr>
        <w:fldChar w:fldCharType="separate"/>
      </w:r>
      <w:r w:rsidR="002F72D6" w:rsidRPr="002F72D6">
        <w:rPr>
          <w:noProof/>
        </w:rPr>
        <w:t>1.</w:t>
      </w:r>
      <w:r w:rsidR="002F72D6" w:rsidRPr="002F72D6">
        <w:rPr>
          <w:noProof/>
        </w:rPr>
        <w:tab/>
        <w:t xml:space="preserve">Black MM, Walker SP, Fernald LCH, et al. Early childhood development coming of age: science through the life course. </w:t>
      </w:r>
      <w:r w:rsidR="002F72D6" w:rsidRPr="002F72D6">
        <w:rPr>
          <w:i/>
          <w:noProof/>
        </w:rPr>
        <w:t>Lancet</w:t>
      </w:r>
      <w:r w:rsidR="002F72D6" w:rsidRPr="002F72D6">
        <w:rPr>
          <w:noProof/>
        </w:rPr>
        <w:t xml:space="preserve"> 2017; </w:t>
      </w:r>
      <w:r w:rsidR="002F72D6" w:rsidRPr="002F72D6">
        <w:rPr>
          <w:b/>
          <w:noProof/>
        </w:rPr>
        <w:t>389</w:t>
      </w:r>
      <w:r w:rsidR="002F72D6" w:rsidRPr="002F72D6">
        <w:rPr>
          <w:noProof/>
        </w:rPr>
        <w:t>(10064): 77-90.</w:t>
      </w:r>
    </w:p>
    <w:p w14:paraId="7D68919B" w14:textId="77777777" w:rsidR="002F72D6" w:rsidRPr="002F72D6" w:rsidRDefault="002F72D6" w:rsidP="002F72D6">
      <w:pPr>
        <w:pStyle w:val="EndNoteBibliography"/>
        <w:spacing w:after="0"/>
        <w:rPr>
          <w:noProof/>
        </w:rPr>
      </w:pPr>
      <w:r w:rsidRPr="002F72D6">
        <w:rPr>
          <w:noProof/>
        </w:rPr>
        <w:t>2.</w:t>
      </w:r>
      <w:r w:rsidRPr="002F72D6">
        <w:rPr>
          <w:noProof/>
        </w:rPr>
        <w:tab/>
        <w:t xml:space="preserve">Shonkoff JP, Garner AS, Committee on Psychosocial Aspects of C, et al. The lifelong effects of early childhood adversity and toxic stress. </w:t>
      </w:r>
      <w:r w:rsidRPr="002F72D6">
        <w:rPr>
          <w:i/>
          <w:noProof/>
        </w:rPr>
        <w:t>Pediatrics</w:t>
      </w:r>
      <w:r w:rsidRPr="002F72D6">
        <w:rPr>
          <w:noProof/>
        </w:rPr>
        <w:t xml:space="preserve"> 2012; </w:t>
      </w:r>
      <w:r w:rsidRPr="002F72D6">
        <w:rPr>
          <w:b/>
          <w:noProof/>
        </w:rPr>
        <w:t>129</w:t>
      </w:r>
      <w:r w:rsidRPr="002F72D6">
        <w:rPr>
          <w:noProof/>
        </w:rPr>
        <w:t>(1): e232-46.</w:t>
      </w:r>
    </w:p>
    <w:p w14:paraId="322BD168" w14:textId="77777777" w:rsidR="002F72D6" w:rsidRPr="002F72D6" w:rsidRDefault="002F72D6" w:rsidP="002F72D6">
      <w:pPr>
        <w:pStyle w:val="EndNoteBibliography"/>
        <w:spacing w:after="0"/>
        <w:rPr>
          <w:noProof/>
        </w:rPr>
      </w:pPr>
      <w:r w:rsidRPr="002F72D6">
        <w:rPr>
          <w:noProof/>
        </w:rPr>
        <w:t>3.</w:t>
      </w:r>
      <w:r w:rsidRPr="002F72D6">
        <w:rPr>
          <w:noProof/>
        </w:rPr>
        <w:tab/>
        <w:t xml:space="preserve">Walker SP, Wachs TD, Grantham-McGregor S, et al. Inequality in early childhood: risk and protective factors for early child development. </w:t>
      </w:r>
      <w:r w:rsidRPr="002F72D6">
        <w:rPr>
          <w:i/>
          <w:noProof/>
        </w:rPr>
        <w:t>The Lancet</w:t>
      </w:r>
      <w:r w:rsidRPr="002F72D6">
        <w:rPr>
          <w:noProof/>
        </w:rPr>
        <w:t xml:space="preserve"> 2011; </w:t>
      </w:r>
      <w:r w:rsidRPr="002F72D6">
        <w:rPr>
          <w:b/>
          <w:noProof/>
        </w:rPr>
        <w:t>378</w:t>
      </w:r>
      <w:r w:rsidRPr="002F72D6">
        <w:rPr>
          <w:noProof/>
        </w:rPr>
        <w:t>(9799): 1325-38.</w:t>
      </w:r>
    </w:p>
    <w:p w14:paraId="42BD76C0" w14:textId="77777777" w:rsidR="002F72D6" w:rsidRPr="002F72D6" w:rsidRDefault="002F72D6" w:rsidP="002F72D6">
      <w:pPr>
        <w:pStyle w:val="EndNoteBibliography"/>
        <w:spacing w:after="0"/>
        <w:rPr>
          <w:noProof/>
        </w:rPr>
      </w:pPr>
      <w:r w:rsidRPr="002F72D6">
        <w:rPr>
          <w:noProof/>
        </w:rPr>
        <w:t>4.</w:t>
      </w:r>
      <w:r w:rsidRPr="002F72D6">
        <w:rPr>
          <w:noProof/>
        </w:rPr>
        <w:tab/>
        <w:t xml:space="preserve">Jeong J, Pitchik HO, Yousafzai AK. Stimulation Interventions and Parenting in Low- and Middle-Income Countries: A Meta-analysis. </w:t>
      </w:r>
      <w:r w:rsidRPr="002F72D6">
        <w:rPr>
          <w:i/>
          <w:noProof/>
        </w:rPr>
        <w:t>Pediatrics</w:t>
      </w:r>
      <w:r w:rsidRPr="002F72D6">
        <w:rPr>
          <w:noProof/>
        </w:rPr>
        <w:t xml:space="preserve"> 2018; </w:t>
      </w:r>
      <w:r w:rsidRPr="002F72D6">
        <w:rPr>
          <w:b/>
          <w:noProof/>
        </w:rPr>
        <w:t>141</w:t>
      </w:r>
      <w:r w:rsidRPr="002F72D6">
        <w:rPr>
          <w:noProof/>
        </w:rPr>
        <w:t>(4).</w:t>
      </w:r>
    </w:p>
    <w:p w14:paraId="4DC6E4C4" w14:textId="77777777" w:rsidR="002F72D6" w:rsidRPr="002F72D6" w:rsidRDefault="002F72D6" w:rsidP="002F72D6">
      <w:pPr>
        <w:pStyle w:val="EndNoteBibliography"/>
        <w:spacing w:after="0"/>
        <w:rPr>
          <w:noProof/>
        </w:rPr>
      </w:pPr>
      <w:r w:rsidRPr="002F72D6">
        <w:rPr>
          <w:noProof/>
        </w:rPr>
        <w:t>5.</w:t>
      </w:r>
      <w:r w:rsidRPr="002F72D6">
        <w:rPr>
          <w:noProof/>
        </w:rPr>
        <w:tab/>
        <w:t>Meehan CL. Allomothers and Child Well-Being. In: Ben-Arieh A, Casas F, Frønes I, Korbin JE, eds. Handbook of Child Well-Being: Theories, Methods and Policies in Global Perspective. Dordrecht: Springer Netherlands; 2014: 1787-816.</w:t>
      </w:r>
    </w:p>
    <w:p w14:paraId="596B33F4" w14:textId="77777777" w:rsidR="002F72D6" w:rsidRPr="002F72D6" w:rsidRDefault="002F72D6" w:rsidP="002F72D6">
      <w:pPr>
        <w:pStyle w:val="EndNoteBibliography"/>
        <w:spacing w:after="0"/>
        <w:rPr>
          <w:noProof/>
        </w:rPr>
      </w:pPr>
      <w:r w:rsidRPr="002F72D6">
        <w:rPr>
          <w:noProof/>
        </w:rPr>
        <w:t>6.</w:t>
      </w:r>
      <w:r w:rsidRPr="002F72D6">
        <w:rPr>
          <w:noProof/>
        </w:rPr>
        <w:tab/>
        <w:t xml:space="preserve">Aubel J. The role and influence of grandmothers on child nutrition: culturally designated advisors and caregivers. </w:t>
      </w:r>
      <w:r w:rsidRPr="002F72D6">
        <w:rPr>
          <w:i/>
          <w:noProof/>
        </w:rPr>
        <w:t>Matern Child Nutr</w:t>
      </w:r>
      <w:r w:rsidRPr="002F72D6">
        <w:rPr>
          <w:noProof/>
        </w:rPr>
        <w:t xml:space="preserve"> 2012; </w:t>
      </w:r>
      <w:r w:rsidRPr="002F72D6">
        <w:rPr>
          <w:b/>
          <w:noProof/>
        </w:rPr>
        <w:t>8</w:t>
      </w:r>
      <w:r w:rsidRPr="002F72D6">
        <w:rPr>
          <w:noProof/>
        </w:rPr>
        <w:t>(1): 19-35.</w:t>
      </w:r>
    </w:p>
    <w:p w14:paraId="3819B36F" w14:textId="77777777" w:rsidR="002F72D6" w:rsidRPr="002F72D6" w:rsidRDefault="002F72D6" w:rsidP="002F72D6">
      <w:pPr>
        <w:pStyle w:val="EndNoteBibliography"/>
        <w:spacing w:after="0"/>
        <w:rPr>
          <w:noProof/>
        </w:rPr>
      </w:pPr>
      <w:r w:rsidRPr="002F72D6">
        <w:rPr>
          <w:noProof/>
        </w:rPr>
        <w:t>7.</w:t>
      </w:r>
      <w:r w:rsidRPr="002F72D6">
        <w:rPr>
          <w:noProof/>
        </w:rPr>
        <w:tab/>
        <w:t xml:space="preserve">Jeong J, McCoy DC, Fink G. Pathways between paternal and maternal education, caregivers’ support for learning, and early child development in 44 low- and middle-income countries. </w:t>
      </w:r>
      <w:r w:rsidRPr="002F72D6">
        <w:rPr>
          <w:i/>
          <w:noProof/>
        </w:rPr>
        <w:t>Early Childhood Res Q</w:t>
      </w:r>
      <w:r w:rsidRPr="002F72D6">
        <w:rPr>
          <w:noProof/>
        </w:rPr>
        <w:t xml:space="preserve"> 2017; </w:t>
      </w:r>
      <w:r w:rsidRPr="002F72D6">
        <w:rPr>
          <w:b/>
          <w:noProof/>
        </w:rPr>
        <w:t>41</w:t>
      </w:r>
      <w:r w:rsidRPr="002F72D6">
        <w:rPr>
          <w:noProof/>
        </w:rPr>
        <w:t>: 136-48.</w:t>
      </w:r>
    </w:p>
    <w:p w14:paraId="404632FD" w14:textId="77777777" w:rsidR="002F72D6" w:rsidRPr="002F72D6" w:rsidRDefault="002F72D6" w:rsidP="002F72D6">
      <w:pPr>
        <w:pStyle w:val="EndNoteBibliography"/>
        <w:spacing w:after="0"/>
        <w:rPr>
          <w:noProof/>
        </w:rPr>
      </w:pPr>
      <w:r w:rsidRPr="002F72D6">
        <w:rPr>
          <w:noProof/>
        </w:rPr>
        <w:t>8.</w:t>
      </w:r>
      <w:r w:rsidRPr="002F72D6">
        <w:rPr>
          <w:noProof/>
        </w:rPr>
        <w:tab/>
        <w:t xml:space="preserve">Jeong J, McCoy DC, Yousafzai AK, Salhi C, Fink G. Paternal Stimulation and Early Child Development in Low- and Middle-Income Countries. </w:t>
      </w:r>
      <w:r w:rsidRPr="002F72D6">
        <w:rPr>
          <w:i/>
          <w:noProof/>
        </w:rPr>
        <w:t>Pediatrics</w:t>
      </w:r>
      <w:r w:rsidRPr="002F72D6">
        <w:rPr>
          <w:noProof/>
        </w:rPr>
        <w:t xml:space="preserve"> 2016; </w:t>
      </w:r>
      <w:r w:rsidRPr="002F72D6">
        <w:rPr>
          <w:b/>
          <w:noProof/>
        </w:rPr>
        <w:t>138</w:t>
      </w:r>
      <w:r w:rsidRPr="002F72D6">
        <w:rPr>
          <w:noProof/>
        </w:rPr>
        <w:t>(4).</w:t>
      </w:r>
    </w:p>
    <w:p w14:paraId="5E0CE991" w14:textId="77777777" w:rsidR="002F72D6" w:rsidRPr="002F72D6" w:rsidRDefault="002F72D6" w:rsidP="002F72D6">
      <w:pPr>
        <w:pStyle w:val="EndNoteBibliography"/>
        <w:spacing w:after="0"/>
        <w:rPr>
          <w:noProof/>
        </w:rPr>
      </w:pPr>
      <w:r w:rsidRPr="002F72D6">
        <w:rPr>
          <w:noProof/>
        </w:rPr>
        <w:t>9.</w:t>
      </w:r>
      <w:r w:rsidRPr="002F72D6">
        <w:rPr>
          <w:noProof/>
        </w:rPr>
        <w:tab/>
        <w:t xml:space="preserve">Urke HB, Contreras M, Matanda DJ. The Influence of Maternal and Household Resources, and Parental Psychosocial Child Stimulation on Early Childhood Development: A Cross-Sectional Study of Children 36-59 Months in Honduras. </w:t>
      </w:r>
      <w:r w:rsidRPr="002F72D6">
        <w:rPr>
          <w:i/>
          <w:noProof/>
        </w:rPr>
        <w:t>International journal of environmental research and public health</w:t>
      </w:r>
      <w:r w:rsidRPr="002F72D6">
        <w:rPr>
          <w:noProof/>
        </w:rPr>
        <w:t xml:space="preserve"> 2018; </w:t>
      </w:r>
      <w:r w:rsidRPr="002F72D6">
        <w:rPr>
          <w:b/>
          <w:noProof/>
        </w:rPr>
        <w:t>15</w:t>
      </w:r>
      <w:r w:rsidRPr="002F72D6">
        <w:rPr>
          <w:noProof/>
        </w:rPr>
        <w:t>(5).</w:t>
      </w:r>
    </w:p>
    <w:p w14:paraId="600B193B" w14:textId="77777777" w:rsidR="002F72D6" w:rsidRPr="002F72D6" w:rsidRDefault="002F72D6" w:rsidP="002F72D6">
      <w:pPr>
        <w:pStyle w:val="EndNoteBibliography"/>
        <w:spacing w:after="0"/>
        <w:rPr>
          <w:noProof/>
        </w:rPr>
      </w:pPr>
      <w:r w:rsidRPr="002F72D6">
        <w:rPr>
          <w:noProof/>
        </w:rPr>
        <w:t>10.</w:t>
      </w:r>
      <w:r w:rsidRPr="002F72D6">
        <w:rPr>
          <w:noProof/>
        </w:rPr>
        <w:tab/>
        <w:t xml:space="preserve">Vazir S, Naidu AN, Vidyasagar P. Nutritional status, psychosocial development and the home environment of Indian rural children. </w:t>
      </w:r>
      <w:r w:rsidRPr="002F72D6">
        <w:rPr>
          <w:i/>
          <w:noProof/>
        </w:rPr>
        <w:t>Indian Pediatr</w:t>
      </w:r>
      <w:r w:rsidRPr="002F72D6">
        <w:rPr>
          <w:noProof/>
        </w:rPr>
        <w:t xml:space="preserve"> 1998; </w:t>
      </w:r>
      <w:r w:rsidRPr="002F72D6">
        <w:rPr>
          <w:b/>
          <w:noProof/>
        </w:rPr>
        <w:t>35</w:t>
      </w:r>
      <w:r w:rsidRPr="002F72D6">
        <w:rPr>
          <w:noProof/>
        </w:rPr>
        <w:t>(10): 959-66.</w:t>
      </w:r>
    </w:p>
    <w:p w14:paraId="73264163" w14:textId="77777777" w:rsidR="002F72D6" w:rsidRPr="002F72D6" w:rsidRDefault="002F72D6" w:rsidP="002F72D6">
      <w:pPr>
        <w:pStyle w:val="EndNoteBibliography"/>
        <w:spacing w:after="0"/>
        <w:rPr>
          <w:noProof/>
        </w:rPr>
      </w:pPr>
      <w:r w:rsidRPr="002F72D6">
        <w:rPr>
          <w:noProof/>
        </w:rPr>
        <w:t>11.</w:t>
      </w:r>
      <w:r w:rsidRPr="002F72D6">
        <w:rPr>
          <w:noProof/>
        </w:rPr>
        <w:tab/>
        <w:t xml:space="preserve">Maselko J, Hagaman AK, Bates LM, et al. Father involvement in the first year of life: Associations with maternal mental health and child development outcomes in rural Pakistan. </w:t>
      </w:r>
      <w:r w:rsidRPr="002F72D6">
        <w:rPr>
          <w:i/>
          <w:noProof/>
        </w:rPr>
        <w:t>Soc Sci Med</w:t>
      </w:r>
      <w:r w:rsidRPr="002F72D6">
        <w:rPr>
          <w:noProof/>
        </w:rPr>
        <w:t xml:space="preserve"> 2019; </w:t>
      </w:r>
      <w:r w:rsidRPr="002F72D6">
        <w:rPr>
          <w:b/>
          <w:noProof/>
        </w:rPr>
        <w:t>237</w:t>
      </w:r>
      <w:r w:rsidRPr="002F72D6">
        <w:rPr>
          <w:noProof/>
        </w:rPr>
        <w:t>: 112421.</w:t>
      </w:r>
    </w:p>
    <w:p w14:paraId="674FAB2F" w14:textId="77777777" w:rsidR="002F72D6" w:rsidRPr="002F72D6" w:rsidRDefault="002F72D6" w:rsidP="002F72D6">
      <w:pPr>
        <w:pStyle w:val="EndNoteBibliography"/>
        <w:spacing w:after="0"/>
        <w:rPr>
          <w:noProof/>
        </w:rPr>
      </w:pPr>
      <w:r w:rsidRPr="002F72D6">
        <w:rPr>
          <w:noProof/>
        </w:rPr>
        <w:t>12.</w:t>
      </w:r>
      <w:r w:rsidRPr="002F72D6">
        <w:rPr>
          <w:noProof/>
        </w:rPr>
        <w:tab/>
        <w:t xml:space="preserve">Kerr RB, Dakishoni L, Shumba L, Msachi R, Chirwa M. “We grandmothers know plenty”: breastfeeding, complementary feeding and the multifaceted role of grandmothers in Malawi. </w:t>
      </w:r>
      <w:r w:rsidRPr="002F72D6">
        <w:rPr>
          <w:i/>
          <w:noProof/>
        </w:rPr>
        <w:t>Soc Sci Med</w:t>
      </w:r>
      <w:r w:rsidRPr="002F72D6">
        <w:rPr>
          <w:noProof/>
        </w:rPr>
        <w:t xml:space="preserve"> 2008; </w:t>
      </w:r>
      <w:r w:rsidRPr="002F72D6">
        <w:rPr>
          <w:b/>
          <w:noProof/>
        </w:rPr>
        <w:t>66</w:t>
      </w:r>
      <w:r w:rsidRPr="002F72D6">
        <w:rPr>
          <w:noProof/>
        </w:rPr>
        <w:t>(5): 1095-105.</w:t>
      </w:r>
    </w:p>
    <w:p w14:paraId="6A3EABF8" w14:textId="77777777" w:rsidR="002F72D6" w:rsidRPr="002F72D6" w:rsidRDefault="002F72D6" w:rsidP="002F72D6">
      <w:pPr>
        <w:pStyle w:val="EndNoteBibliography"/>
        <w:spacing w:after="0"/>
        <w:rPr>
          <w:noProof/>
        </w:rPr>
      </w:pPr>
      <w:r w:rsidRPr="002F72D6">
        <w:rPr>
          <w:noProof/>
        </w:rPr>
        <w:t>13.</w:t>
      </w:r>
      <w:r w:rsidRPr="002F72D6">
        <w:rPr>
          <w:noProof/>
        </w:rPr>
        <w:tab/>
        <w:t xml:space="preserve">Pulgaron ER, Marchante AN, Agosto Y, Lebron CN, Delamater AM. Grandparent involvement and children's health outcomes: The current state of the literature. </w:t>
      </w:r>
      <w:r w:rsidRPr="002F72D6">
        <w:rPr>
          <w:i/>
          <w:noProof/>
        </w:rPr>
        <w:t>Fam Syst Health</w:t>
      </w:r>
      <w:r w:rsidRPr="002F72D6">
        <w:rPr>
          <w:noProof/>
        </w:rPr>
        <w:t xml:space="preserve"> 2016; </w:t>
      </w:r>
      <w:r w:rsidRPr="002F72D6">
        <w:rPr>
          <w:b/>
          <w:noProof/>
        </w:rPr>
        <w:t>34</w:t>
      </w:r>
      <w:r w:rsidRPr="002F72D6">
        <w:rPr>
          <w:noProof/>
        </w:rPr>
        <w:t>(3): 260-9.</w:t>
      </w:r>
    </w:p>
    <w:p w14:paraId="5DDAD3DA" w14:textId="77777777" w:rsidR="002F72D6" w:rsidRPr="002F72D6" w:rsidRDefault="002F72D6" w:rsidP="002F72D6">
      <w:pPr>
        <w:pStyle w:val="EndNoteBibliography"/>
        <w:spacing w:after="0"/>
        <w:rPr>
          <w:noProof/>
        </w:rPr>
      </w:pPr>
      <w:r w:rsidRPr="002F72D6">
        <w:rPr>
          <w:noProof/>
        </w:rPr>
        <w:t>14.</w:t>
      </w:r>
      <w:r w:rsidRPr="002F72D6">
        <w:rPr>
          <w:noProof/>
        </w:rPr>
        <w:tab/>
        <w:t xml:space="preserve">Griffiths P, Matthews Z, Hinde A. Gender, family, and the nutritional status of children in three culturally contrasting states of India. </w:t>
      </w:r>
      <w:r w:rsidRPr="002F72D6">
        <w:rPr>
          <w:i/>
          <w:noProof/>
        </w:rPr>
        <w:t>Soc Sci Med</w:t>
      </w:r>
      <w:r w:rsidRPr="002F72D6">
        <w:rPr>
          <w:noProof/>
        </w:rPr>
        <w:t xml:space="preserve"> 2002; </w:t>
      </w:r>
      <w:r w:rsidRPr="002F72D6">
        <w:rPr>
          <w:b/>
          <w:noProof/>
        </w:rPr>
        <w:t>55</w:t>
      </w:r>
      <w:r w:rsidRPr="002F72D6">
        <w:rPr>
          <w:noProof/>
        </w:rPr>
        <w:t>(5): 775-90.</w:t>
      </w:r>
    </w:p>
    <w:p w14:paraId="7D4D5DBA" w14:textId="77777777" w:rsidR="002F72D6" w:rsidRPr="002F72D6" w:rsidRDefault="002F72D6" w:rsidP="002F72D6">
      <w:pPr>
        <w:pStyle w:val="EndNoteBibliography"/>
        <w:spacing w:after="0"/>
        <w:rPr>
          <w:noProof/>
        </w:rPr>
      </w:pPr>
      <w:r w:rsidRPr="002F72D6">
        <w:rPr>
          <w:noProof/>
        </w:rPr>
        <w:t>15.</w:t>
      </w:r>
      <w:r w:rsidRPr="002F72D6">
        <w:rPr>
          <w:noProof/>
        </w:rPr>
        <w:tab/>
        <w:t xml:space="preserve">Aubel J, Touré I, Diagne M, et al. Strengthening grandmother networks to improve community nutrition: Experience from Senegal. </w:t>
      </w:r>
      <w:r w:rsidRPr="002F72D6">
        <w:rPr>
          <w:i/>
          <w:noProof/>
        </w:rPr>
        <w:t>Gender &amp; Development</w:t>
      </w:r>
      <w:r w:rsidRPr="002F72D6">
        <w:rPr>
          <w:noProof/>
        </w:rPr>
        <w:t xml:space="preserve"> 2010; </w:t>
      </w:r>
      <w:r w:rsidRPr="002F72D6">
        <w:rPr>
          <w:b/>
          <w:noProof/>
        </w:rPr>
        <w:t>9</w:t>
      </w:r>
      <w:r w:rsidRPr="002F72D6">
        <w:rPr>
          <w:noProof/>
        </w:rPr>
        <w:t>(2): 62-73.</w:t>
      </w:r>
    </w:p>
    <w:p w14:paraId="6FCE90EA" w14:textId="77777777" w:rsidR="002F72D6" w:rsidRPr="002F72D6" w:rsidRDefault="002F72D6" w:rsidP="002F72D6">
      <w:pPr>
        <w:pStyle w:val="EndNoteBibliography"/>
        <w:spacing w:after="0"/>
        <w:rPr>
          <w:noProof/>
        </w:rPr>
      </w:pPr>
      <w:r w:rsidRPr="002F72D6">
        <w:rPr>
          <w:noProof/>
        </w:rPr>
        <w:t>16.</w:t>
      </w:r>
      <w:r w:rsidRPr="002F72D6">
        <w:rPr>
          <w:noProof/>
        </w:rPr>
        <w:tab/>
        <w:t xml:space="preserve">Aubel J, Toure I, Diagne M. Senegalese grandmothers promote improved maternal and child nutrition practices: the guardians of tradition are not averse to change. </w:t>
      </w:r>
      <w:r w:rsidRPr="002F72D6">
        <w:rPr>
          <w:i/>
          <w:noProof/>
        </w:rPr>
        <w:t>Soc Sci Med</w:t>
      </w:r>
      <w:r w:rsidRPr="002F72D6">
        <w:rPr>
          <w:noProof/>
        </w:rPr>
        <w:t xml:space="preserve"> 2004; </w:t>
      </w:r>
      <w:r w:rsidRPr="002F72D6">
        <w:rPr>
          <w:b/>
          <w:noProof/>
        </w:rPr>
        <w:t>59</w:t>
      </w:r>
      <w:r w:rsidRPr="002F72D6">
        <w:rPr>
          <w:noProof/>
        </w:rPr>
        <w:t>(5): 945-59.</w:t>
      </w:r>
    </w:p>
    <w:p w14:paraId="58032131" w14:textId="77777777" w:rsidR="002F72D6" w:rsidRPr="002F72D6" w:rsidRDefault="002F72D6" w:rsidP="002F72D6">
      <w:pPr>
        <w:pStyle w:val="EndNoteBibliography"/>
        <w:spacing w:after="0"/>
        <w:rPr>
          <w:noProof/>
        </w:rPr>
      </w:pPr>
      <w:r w:rsidRPr="002F72D6">
        <w:rPr>
          <w:noProof/>
        </w:rPr>
        <w:t>17.</w:t>
      </w:r>
      <w:r w:rsidRPr="002F72D6">
        <w:rPr>
          <w:noProof/>
        </w:rPr>
        <w:tab/>
        <w:t xml:space="preserve">Kerr RB, Berti PR, Chirwa M. Breastfeeding and Mixed Feeding Practices in Malawi: Timing, Reasons, Decision Makers, and Child Health Consequences. </w:t>
      </w:r>
      <w:r w:rsidRPr="002F72D6">
        <w:rPr>
          <w:i/>
          <w:noProof/>
        </w:rPr>
        <w:t>Food and Nutrition Bulletin</w:t>
      </w:r>
      <w:r w:rsidRPr="002F72D6">
        <w:rPr>
          <w:noProof/>
        </w:rPr>
        <w:t xml:space="preserve"> 2007; </w:t>
      </w:r>
      <w:r w:rsidRPr="002F72D6">
        <w:rPr>
          <w:b/>
          <w:noProof/>
        </w:rPr>
        <w:t>28</w:t>
      </w:r>
      <w:r w:rsidRPr="002F72D6">
        <w:rPr>
          <w:noProof/>
        </w:rPr>
        <w:t>(1): 90-9.</w:t>
      </w:r>
    </w:p>
    <w:p w14:paraId="1BA85CC0" w14:textId="77777777" w:rsidR="002F72D6" w:rsidRPr="002F72D6" w:rsidRDefault="002F72D6" w:rsidP="002F72D6">
      <w:pPr>
        <w:pStyle w:val="EndNoteBibliography"/>
        <w:spacing w:after="0"/>
        <w:rPr>
          <w:noProof/>
        </w:rPr>
      </w:pPr>
      <w:r w:rsidRPr="002F72D6">
        <w:rPr>
          <w:noProof/>
        </w:rPr>
        <w:lastRenderedPageBreak/>
        <w:t>18.</w:t>
      </w:r>
      <w:r w:rsidRPr="002F72D6">
        <w:rPr>
          <w:noProof/>
        </w:rPr>
        <w:tab/>
        <w:t xml:space="preserve">Mumtaz Z, Salway SM. Gender, pregnancy and the uptake of antenatal care services in Pakistan. </w:t>
      </w:r>
      <w:r w:rsidRPr="002F72D6">
        <w:rPr>
          <w:i/>
          <w:noProof/>
        </w:rPr>
        <w:t>Sociol Health Illn</w:t>
      </w:r>
      <w:r w:rsidRPr="002F72D6">
        <w:rPr>
          <w:noProof/>
        </w:rPr>
        <w:t xml:space="preserve"> 2007; </w:t>
      </w:r>
      <w:r w:rsidRPr="002F72D6">
        <w:rPr>
          <w:b/>
          <w:noProof/>
        </w:rPr>
        <w:t>29</w:t>
      </w:r>
      <w:r w:rsidRPr="002F72D6">
        <w:rPr>
          <w:noProof/>
        </w:rPr>
        <w:t>(1): 1-26.</w:t>
      </w:r>
    </w:p>
    <w:p w14:paraId="0B2195EB" w14:textId="77777777" w:rsidR="002F72D6" w:rsidRPr="002F72D6" w:rsidRDefault="002F72D6" w:rsidP="002F72D6">
      <w:pPr>
        <w:pStyle w:val="EndNoteBibliography"/>
        <w:spacing w:after="0"/>
        <w:rPr>
          <w:noProof/>
        </w:rPr>
      </w:pPr>
      <w:r w:rsidRPr="002F72D6">
        <w:rPr>
          <w:noProof/>
        </w:rPr>
        <w:t>19.</w:t>
      </w:r>
      <w:r w:rsidRPr="002F72D6">
        <w:rPr>
          <w:noProof/>
        </w:rPr>
        <w:tab/>
        <w:t xml:space="preserve">Hank K, Buber I. Grandparents caring for their grandchildren: Findings from the 2004 Survey of Health, Ageing, and Retirement in Europe. </w:t>
      </w:r>
      <w:r w:rsidRPr="002F72D6">
        <w:rPr>
          <w:i/>
          <w:noProof/>
        </w:rPr>
        <w:t>Journal of Family Issues</w:t>
      </w:r>
      <w:r w:rsidRPr="002F72D6">
        <w:rPr>
          <w:noProof/>
        </w:rPr>
        <w:t xml:space="preserve"> 2009; </w:t>
      </w:r>
      <w:r w:rsidRPr="002F72D6">
        <w:rPr>
          <w:b/>
          <w:noProof/>
        </w:rPr>
        <w:t>30</w:t>
      </w:r>
      <w:r w:rsidRPr="002F72D6">
        <w:rPr>
          <w:noProof/>
        </w:rPr>
        <w:t>(1): 53-73.</w:t>
      </w:r>
    </w:p>
    <w:p w14:paraId="4BBEB4DB" w14:textId="77777777" w:rsidR="002F72D6" w:rsidRPr="002F72D6" w:rsidRDefault="002F72D6" w:rsidP="002F72D6">
      <w:pPr>
        <w:pStyle w:val="EndNoteBibliography"/>
        <w:spacing w:after="0"/>
        <w:rPr>
          <w:noProof/>
        </w:rPr>
      </w:pPr>
      <w:r w:rsidRPr="002F72D6">
        <w:rPr>
          <w:noProof/>
        </w:rPr>
        <w:t>20.</w:t>
      </w:r>
      <w:r w:rsidRPr="002F72D6">
        <w:rPr>
          <w:noProof/>
        </w:rPr>
        <w:tab/>
        <w:t xml:space="preserve">Lingam R, Gupta P, Zafar S, et al. Understanding care and feeding practices: building blocks for a sustainable intervention in India and Pakistan. </w:t>
      </w:r>
      <w:r w:rsidRPr="002F72D6">
        <w:rPr>
          <w:i/>
          <w:noProof/>
        </w:rPr>
        <w:t>Annals of the New York Academy of Sciences</w:t>
      </w:r>
      <w:r w:rsidRPr="002F72D6">
        <w:rPr>
          <w:noProof/>
        </w:rPr>
        <w:t xml:space="preserve"> 2014; </w:t>
      </w:r>
      <w:r w:rsidRPr="002F72D6">
        <w:rPr>
          <w:b/>
          <w:noProof/>
        </w:rPr>
        <w:t>1308</w:t>
      </w:r>
      <w:r w:rsidRPr="002F72D6">
        <w:rPr>
          <w:noProof/>
        </w:rPr>
        <w:t>(1): 204-17.</w:t>
      </w:r>
    </w:p>
    <w:p w14:paraId="18377EC8" w14:textId="77777777" w:rsidR="002F72D6" w:rsidRPr="002F72D6" w:rsidRDefault="002F72D6" w:rsidP="002F72D6">
      <w:pPr>
        <w:pStyle w:val="EndNoteBibliography"/>
        <w:spacing w:after="0"/>
        <w:rPr>
          <w:noProof/>
        </w:rPr>
      </w:pPr>
      <w:r w:rsidRPr="002F72D6">
        <w:rPr>
          <w:noProof/>
        </w:rPr>
        <w:t>21.</w:t>
      </w:r>
      <w:r w:rsidRPr="002F72D6">
        <w:rPr>
          <w:noProof/>
        </w:rPr>
        <w:tab/>
        <w:t xml:space="preserve">Sharma M, Kanani S. Grandmothers’ influence on child care. </w:t>
      </w:r>
      <w:r w:rsidRPr="002F72D6">
        <w:rPr>
          <w:i/>
          <w:noProof/>
        </w:rPr>
        <w:t>The Indian Journal of Pediatrics</w:t>
      </w:r>
      <w:r w:rsidRPr="002F72D6">
        <w:rPr>
          <w:noProof/>
        </w:rPr>
        <w:t xml:space="preserve"> 2006; </w:t>
      </w:r>
      <w:r w:rsidRPr="002F72D6">
        <w:rPr>
          <w:b/>
          <w:noProof/>
        </w:rPr>
        <w:t>73</w:t>
      </w:r>
      <w:r w:rsidRPr="002F72D6">
        <w:rPr>
          <w:noProof/>
        </w:rPr>
        <w:t>(4): 295-8.</w:t>
      </w:r>
    </w:p>
    <w:p w14:paraId="4D78AB19" w14:textId="77777777" w:rsidR="002F72D6" w:rsidRPr="002F72D6" w:rsidRDefault="002F72D6" w:rsidP="002F72D6">
      <w:pPr>
        <w:pStyle w:val="EndNoteBibliography"/>
        <w:spacing w:after="0"/>
        <w:rPr>
          <w:noProof/>
        </w:rPr>
      </w:pPr>
      <w:r w:rsidRPr="002F72D6">
        <w:rPr>
          <w:noProof/>
        </w:rPr>
        <w:t>22.</w:t>
      </w:r>
      <w:r w:rsidRPr="002F72D6">
        <w:rPr>
          <w:noProof/>
        </w:rPr>
        <w:tab/>
        <w:t xml:space="preserve">Masvie H. The role of Tamang mothers-in-law in promoting breast feeding in Makwanpur District, Nepal. </w:t>
      </w:r>
      <w:r w:rsidRPr="002F72D6">
        <w:rPr>
          <w:i/>
          <w:noProof/>
        </w:rPr>
        <w:t>Midwifery</w:t>
      </w:r>
      <w:r w:rsidRPr="002F72D6">
        <w:rPr>
          <w:noProof/>
        </w:rPr>
        <w:t xml:space="preserve"> 2006; </w:t>
      </w:r>
      <w:r w:rsidRPr="002F72D6">
        <w:rPr>
          <w:b/>
          <w:noProof/>
        </w:rPr>
        <w:t>22</w:t>
      </w:r>
      <w:r w:rsidRPr="002F72D6">
        <w:rPr>
          <w:noProof/>
        </w:rPr>
        <w:t>(1): 23-31.</w:t>
      </w:r>
    </w:p>
    <w:p w14:paraId="57EE36EA" w14:textId="77777777" w:rsidR="002F72D6" w:rsidRPr="002F72D6" w:rsidRDefault="002F72D6" w:rsidP="002F72D6">
      <w:pPr>
        <w:pStyle w:val="EndNoteBibliography"/>
        <w:spacing w:after="0"/>
        <w:rPr>
          <w:noProof/>
        </w:rPr>
      </w:pPr>
      <w:r w:rsidRPr="002F72D6">
        <w:rPr>
          <w:noProof/>
        </w:rPr>
        <w:t>23.</w:t>
      </w:r>
      <w:r w:rsidRPr="002F72D6">
        <w:rPr>
          <w:noProof/>
        </w:rPr>
        <w:tab/>
        <w:t xml:space="preserve">Sadruddin AF, Ponguta LA, Zonderman AL, Wiley KS, Grimshaw A, Panter-Brick C. How do grandparents influence child health and development? A systematic review. </w:t>
      </w:r>
      <w:r w:rsidRPr="002F72D6">
        <w:rPr>
          <w:i/>
          <w:noProof/>
        </w:rPr>
        <w:t>Soc Sci Med</w:t>
      </w:r>
      <w:r w:rsidRPr="002F72D6">
        <w:rPr>
          <w:noProof/>
        </w:rPr>
        <w:t xml:space="preserve"> 2019: 112476.</w:t>
      </w:r>
    </w:p>
    <w:p w14:paraId="58FEA3E3" w14:textId="77777777" w:rsidR="002F72D6" w:rsidRPr="002F72D6" w:rsidRDefault="002F72D6" w:rsidP="002F72D6">
      <w:pPr>
        <w:pStyle w:val="EndNoteBibliography"/>
        <w:spacing w:after="0"/>
        <w:rPr>
          <w:noProof/>
        </w:rPr>
      </w:pPr>
      <w:r w:rsidRPr="002F72D6">
        <w:rPr>
          <w:noProof/>
        </w:rPr>
        <w:t>24.</w:t>
      </w:r>
      <w:r w:rsidRPr="002F72D6">
        <w:rPr>
          <w:noProof/>
        </w:rPr>
        <w:tab/>
        <w:t xml:space="preserve">Schrijner S, Smits J. Grandparents and Children's stunting in sub-Saharan Africa. </w:t>
      </w:r>
      <w:r w:rsidRPr="002F72D6">
        <w:rPr>
          <w:i/>
          <w:noProof/>
        </w:rPr>
        <w:t>Soc Sci Med</w:t>
      </w:r>
      <w:r w:rsidRPr="002F72D6">
        <w:rPr>
          <w:noProof/>
        </w:rPr>
        <w:t xml:space="preserve"> 2018; </w:t>
      </w:r>
      <w:r w:rsidRPr="002F72D6">
        <w:rPr>
          <w:b/>
          <w:noProof/>
        </w:rPr>
        <w:t>205</w:t>
      </w:r>
      <w:r w:rsidRPr="002F72D6">
        <w:rPr>
          <w:noProof/>
        </w:rPr>
        <w:t>: 90-8.</w:t>
      </w:r>
    </w:p>
    <w:p w14:paraId="6EB95C14" w14:textId="77777777" w:rsidR="002F72D6" w:rsidRPr="002F72D6" w:rsidRDefault="002F72D6" w:rsidP="002F72D6">
      <w:pPr>
        <w:pStyle w:val="EndNoteBibliography"/>
        <w:spacing w:after="0"/>
        <w:rPr>
          <w:noProof/>
        </w:rPr>
      </w:pPr>
      <w:r w:rsidRPr="002F72D6">
        <w:rPr>
          <w:noProof/>
        </w:rPr>
        <w:t>25.</w:t>
      </w:r>
      <w:r w:rsidRPr="002F72D6">
        <w:rPr>
          <w:noProof/>
        </w:rPr>
        <w:tab/>
        <w:t xml:space="preserve">Gibson MA, Mace R. Helpful grandmothers in rural Ethiopia: A study of the effect of kin on child survival and growth. </w:t>
      </w:r>
      <w:r w:rsidRPr="002F72D6">
        <w:rPr>
          <w:i/>
          <w:noProof/>
        </w:rPr>
        <w:t>Evolution and Human Behavior</w:t>
      </w:r>
      <w:r w:rsidRPr="002F72D6">
        <w:rPr>
          <w:noProof/>
        </w:rPr>
        <w:t xml:space="preserve"> 2005; </w:t>
      </w:r>
      <w:r w:rsidRPr="002F72D6">
        <w:rPr>
          <w:b/>
          <w:noProof/>
        </w:rPr>
        <w:t>26</w:t>
      </w:r>
      <w:r w:rsidRPr="002F72D6">
        <w:rPr>
          <w:noProof/>
        </w:rPr>
        <w:t>(6): 469-82.</w:t>
      </w:r>
    </w:p>
    <w:p w14:paraId="665D0F2F" w14:textId="77777777" w:rsidR="002F72D6" w:rsidRPr="002F72D6" w:rsidRDefault="002F72D6" w:rsidP="002F72D6">
      <w:pPr>
        <w:pStyle w:val="EndNoteBibliography"/>
        <w:spacing w:after="0"/>
        <w:rPr>
          <w:noProof/>
        </w:rPr>
      </w:pPr>
      <w:r w:rsidRPr="002F72D6">
        <w:rPr>
          <w:noProof/>
        </w:rPr>
        <w:t>26.</w:t>
      </w:r>
      <w:r w:rsidRPr="002F72D6">
        <w:rPr>
          <w:noProof/>
        </w:rPr>
        <w:tab/>
        <w:t xml:space="preserve">Schrijner S, Smits J. Grandmothers and Children's Schooling in Sub-Saharan Africa. </w:t>
      </w:r>
      <w:r w:rsidRPr="002F72D6">
        <w:rPr>
          <w:i/>
          <w:noProof/>
        </w:rPr>
        <w:t>Hum Nat</w:t>
      </w:r>
      <w:r w:rsidRPr="002F72D6">
        <w:rPr>
          <w:noProof/>
        </w:rPr>
        <w:t xml:space="preserve"> 2018; </w:t>
      </w:r>
      <w:r w:rsidRPr="002F72D6">
        <w:rPr>
          <w:b/>
          <w:noProof/>
        </w:rPr>
        <w:t>29</w:t>
      </w:r>
      <w:r w:rsidRPr="002F72D6">
        <w:rPr>
          <w:noProof/>
        </w:rPr>
        <w:t>(1): 65-89.</w:t>
      </w:r>
    </w:p>
    <w:p w14:paraId="7BBEFF65" w14:textId="77777777" w:rsidR="002F72D6" w:rsidRPr="002F72D6" w:rsidRDefault="002F72D6" w:rsidP="002F72D6">
      <w:pPr>
        <w:pStyle w:val="EndNoteBibliography"/>
        <w:spacing w:after="0"/>
        <w:rPr>
          <w:noProof/>
        </w:rPr>
      </w:pPr>
      <w:r w:rsidRPr="002F72D6">
        <w:rPr>
          <w:noProof/>
        </w:rPr>
        <w:t>27.</w:t>
      </w:r>
      <w:r w:rsidRPr="002F72D6">
        <w:rPr>
          <w:noProof/>
        </w:rPr>
        <w:tab/>
        <w:t xml:space="preserve">Nanthamongkolchai S, Munsawaengsub C, Nanthamongkolchai C. Comparison of the health status of children aged between 6 and 12 years reared by grandparents and parents. </w:t>
      </w:r>
      <w:r w:rsidRPr="002F72D6">
        <w:rPr>
          <w:i/>
          <w:noProof/>
        </w:rPr>
        <w:t>Asia Pac J Public Health</w:t>
      </w:r>
      <w:r w:rsidRPr="002F72D6">
        <w:rPr>
          <w:noProof/>
        </w:rPr>
        <w:t xml:space="preserve"> 2011; </w:t>
      </w:r>
      <w:r w:rsidRPr="002F72D6">
        <w:rPr>
          <w:b/>
          <w:noProof/>
        </w:rPr>
        <w:t>23</w:t>
      </w:r>
      <w:r w:rsidRPr="002F72D6">
        <w:rPr>
          <w:noProof/>
        </w:rPr>
        <w:t>(5): 766-73.</w:t>
      </w:r>
    </w:p>
    <w:p w14:paraId="0A9BF753" w14:textId="77777777" w:rsidR="002F72D6" w:rsidRPr="002F72D6" w:rsidRDefault="002F72D6" w:rsidP="002F72D6">
      <w:pPr>
        <w:pStyle w:val="EndNoteBibliography"/>
        <w:spacing w:after="0"/>
        <w:rPr>
          <w:noProof/>
        </w:rPr>
      </w:pPr>
      <w:r w:rsidRPr="002F72D6">
        <w:rPr>
          <w:noProof/>
        </w:rPr>
        <w:t>28.</w:t>
      </w:r>
      <w:r w:rsidRPr="002F72D6">
        <w:rPr>
          <w:noProof/>
        </w:rPr>
        <w:tab/>
        <w:t xml:space="preserve">Simon D, Adams AM, Madhavan S. Women’s Social Power, Child Nutrition and Poverty in Mali. </w:t>
      </w:r>
      <w:r w:rsidRPr="002F72D6">
        <w:rPr>
          <w:i/>
          <w:noProof/>
        </w:rPr>
        <w:t>Journal of Biosocial Science</w:t>
      </w:r>
      <w:r w:rsidRPr="002F72D6">
        <w:rPr>
          <w:noProof/>
        </w:rPr>
        <w:t xml:space="preserve"> 2002; </w:t>
      </w:r>
      <w:r w:rsidRPr="002F72D6">
        <w:rPr>
          <w:b/>
          <w:noProof/>
        </w:rPr>
        <w:t>34</w:t>
      </w:r>
      <w:r w:rsidRPr="002F72D6">
        <w:rPr>
          <w:noProof/>
        </w:rPr>
        <w:t>(02).</w:t>
      </w:r>
    </w:p>
    <w:p w14:paraId="759FF652" w14:textId="77777777" w:rsidR="002F72D6" w:rsidRPr="002F72D6" w:rsidRDefault="002F72D6" w:rsidP="002F72D6">
      <w:pPr>
        <w:pStyle w:val="EndNoteBibliography"/>
        <w:spacing w:after="0"/>
        <w:rPr>
          <w:noProof/>
        </w:rPr>
      </w:pPr>
      <w:r w:rsidRPr="002F72D6">
        <w:rPr>
          <w:noProof/>
        </w:rPr>
        <w:t>29.</w:t>
      </w:r>
      <w:r w:rsidRPr="002F72D6">
        <w:rPr>
          <w:noProof/>
        </w:rPr>
        <w:tab/>
        <w:t xml:space="preserve">Sichimba F, Mooya H, Mesman J. Predicting Zambian Grandmothers' Sensitivity Toward Their Grandchildren. </w:t>
      </w:r>
      <w:r w:rsidRPr="002F72D6">
        <w:rPr>
          <w:i/>
          <w:noProof/>
        </w:rPr>
        <w:t>Int J Aging Hum Dev</w:t>
      </w:r>
      <w:r w:rsidRPr="002F72D6">
        <w:rPr>
          <w:noProof/>
        </w:rPr>
        <w:t xml:space="preserve"> 2017; </w:t>
      </w:r>
      <w:r w:rsidRPr="002F72D6">
        <w:rPr>
          <w:b/>
          <w:noProof/>
        </w:rPr>
        <w:t>85</w:t>
      </w:r>
      <w:r w:rsidRPr="002F72D6">
        <w:rPr>
          <w:noProof/>
        </w:rPr>
        <w:t>(2): 185-203.</w:t>
      </w:r>
    </w:p>
    <w:p w14:paraId="6D3F0C5C" w14:textId="77777777" w:rsidR="002F72D6" w:rsidRPr="002F72D6" w:rsidRDefault="002F72D6" w:rsidP="002F72D6">
      <w:pPr>
        <w:pStyle w:val="EndNoteBibliography"/>
        <w:spacing w:after="0"/>
        <w:rPr>
          <w:noProof/>
        </w:rPr>
      </w:pPr>
      <w:r w:rsidRPr="002F72D6">
        <w:rPr>
          <w:noProof/>
        </w:rPr>
        <w:t>30.</w:t>
      </w:r>
      <w:r w:rsidRPr="002F72D6">
        <w:rPr>
          <w:noProof/>
        </w:rPr>
        <w:tab/>
        <w:t xml:space="preserve">Sheppard P, Sear R. Do grandparents compete with or support their grandchildren? In Guatemala, paternal grandmothers may compete, and maternal grandmothers may cooperate. </w:t>
      </w:r>
      <w:r w:rsidRPr="002F72D6">
        <w:rPr>
          <w:i/>
          <w:noProof/>
        </w:rPr>
        <w:t>Royal Society open science</w:t>
      </w:r>
      <w:r w:rsidRPr="002F72D6">
        <w:rPr>
          <w:noProof/>
        </w:rPr>
        <w:t xml:space="preserve"> 2016; </w:t>
      </w:r>
      <w:r w:rsidRPr="002F72D6">
        <w:rPr>
          <w:b/>
          <w:noProof/>
        </w:rPr>
        <w:t>3</w:t>
      </w:r>
      <w:r w:rsidRPr="002F72D6">
        <w:rPr>
          <w:noProof/>
        </w:rPr>
        <w:t>(4): 160069.</w:t>
      </w:r>
    </w:p>
    <w:p w14:paraId="342EFB94" w14:textId="77777777" w:rsidR="002F72D6" w:rsidRPr="002F72D6" w:rsidRDefault="002F72D6" w:rsidP="002F72D6">
      <w:pPr>
        <w:pStyle w:val="EndNoteBibliography"/>
        <w:spacing w:after="0"/>
        <w:rPr>
          <w:noProof/>
        </w:rPr>
      </w:pPr>
      <w:r w:rsidRPr="002F72D6">
        <w:rPr>
          <w:noProof/>
        </w:rPr>
        <w:t>31.</w:t>
      </w:r>
      <w:r w:rsidRPr="002F72D6">
        <w:rPr>
          <w:noProof/>
        </w:rPr>
        <w:tab/>
        <w:t xml:space="preserve">Yue A, Shi Y, Luo R, et al. Stimulation and Early Child Development in China: Caregiving at Arm's Length. </w:t>
      </w:r>
      <w:r w:rsidRPr="002F72D6">
        <w:rPr>
          <w:i/>
          <w:noProof/>
        </w:rPr>
        <w:t>Journal of Developmental &amp; Behavioral Pediatrics</w:t>
      </w:r>
      <w:r w:rsidRPr="002F72D6">
        <w:rPr>
          <w:noProof/>
        </w:rPr>
        <w:t xml:space="preserve"> 2019.</w:t>
      </w:r>
    </w:p>
    <w:p w14:paraId="6A152037" w14:textId="77777777" w:rsidR="002F72D6" w:rsidRPr="002F72D6" w:rsidRDefault="002F72D6" w:rsidP="002F72D6">
      <w:pPr>
        <w:pStyle w:val="EndNoteBibliography"/>
        <w:spacing w:after="0"/>
        <w:rPr>
          <w:noProof/>
        </w:rPr>
      </w:pPr>
      <w:r w:rsidRPr="002F72D6">
        <w:rPr>
          <w:noProof/>
        </w:rPr>
        <w:t>32.</w:t>
      </w:r>
      <w:r w:rsidRPr="002F72D6">
        <w:rPr>
          <w:noProof/>
        </w:rPr>
        <w:tab/>
        <w:t xml:space="preserve">Yue A, Zhang N, Liu X, et al. Do Infant Feeding Practices Differ Between Grandmothers and Mothers in Rural China? Evidence From Rural Shaanxi Province. </w:t>
      </w:r>
      <w:r w:rsidRPr="002F72D6">
        <w:rPr>
          <w:i/>
          <w:noProof/>
        </w:rPr>
        <w:t>Family &amp; community health</w:t>
      </w:r>
      <w:r w:rsidRPr="002F72D6">
        <w:rPr>
          <w:noProof/>
        </w:rPr>
        <w:t xml:space="preserve"> 2018; </w:t>
      </w:r>
      <w:r w:rsidRPr="002F72D6">
        <w:rPr>
          <w:b/>
          <w:noProof/>
        </w:rPr>
        <w:t>41</w:t>
      </w:r>
      <w:r w:rsidRPr="002F72D6">
        <w:rPr>
          <w:noProof/>
        </w:rPr>
        <w:t>(4): 233-43.</w:t>
      </w:r>
    </w:p>
    <w:p w14:paraId="43D324EB" w14:textId="77777777" w:rsidR="002F72D6" w:rsidRPr="002F72D6" w:rsidRDefault="002F72D6" w:rsidP="002F72D6">
      <w:pPr>
        <w:pStyle w:val="EndNoteBibliography"/>
        <w:spacing w:after="0"/>
        <w:rPr>
          <w:noProof/>
        </w:rPr>
      </w:pPr>
      <w:r w:rsidRPr="002F72D6">
        <w:rPr>
          <w:noProof/>
        </w:rPr>
        <w:t>33.</w:t>
      </w:r>
      <w:r w:rsidRPr="002F72D6">
        <w:rPr>
          <w:noProof/>
        </w:rPr>
        <w:tab/>
        <w:t xml:space="preserve">Liu L, Fan L, Hou X-Y, et al. Family Childcare Types and Conduct Problem Behaviors in Young Children: The Mediation Role of Caregiver-Child Interaction. </w:t>
      </w:r>
      <w:r w:rsidRPr="002F72D6">
        <w:rPr>
          <w:i/>
          <w:noProof/>
        </w:rPr>
        <w:t>Front Pediatr</w:t>
      </w:r>
      <w:r w:rsidRPr="002F72D6">
        <w:rPr>
          <w:noProof/>
        </w:rPr>
        <w:t xml:space="preserve"> 2018; </w:t>
      </w:r>
      <w:r w:rsidRPr="002F72D6">
        <w:rPr>
          <w:b/>
          <w:noProof/>
        </w:rPr>
        <w:t>6</w:t>
      </w:r>
      <w:r w:rsidRPr="002F72D6">
        <w:rPr>
          <w:noProof/>
        </w:rPr>
        <w:t>: 217-.</w:t>
      </w:r>
    </w:p>
    <w:p w14:paraId="19FC965B" w14:textId="77777777" w:rsidR="002F72D6" w:rsidRPr="002F72D6" w:rsidRDefault="002F72D6" w:rsidP="002F72D6">
      <w:pPr>
        <w:pStyle w:val="EndNoteBibliography"/>
        <w:spacing w:after="0"/>
        <w:rPr>
          <w:noProof/>
        </w:rPr>
      </w:pPr>
      <w:r w:rsidRPr="002F72D6">
        <w:rPr>
          <w:noProof/>
        </w:rPr>
        <w:t>34.</w:t>
      </w:r>
      <w:r w:rsidRPr="002F72D6">
        <w:rPr>
          <w:noProof/>
        </w:rPr>
        <w:tab/>
        <w:t xml:space="preserve">Doan RM, Bisharat L. Female autonomy and child nutritional status: the extended-family residential unit in Amman, Jordan. </w:t>
      </w:r>
      <w:r w:rsidRPr="002F72D6">
        <w:rPr>
          <w:i/>
          <w:noProof/>
        </w:rPr>
        <w:t>Soc Sci Med</w:t>
      </w:r>
      <w:r w:rsidRPr="002F72D6">
        <w:rPr>
          <w:noProof/>
        </w:rPr>
        <w:t xml:space="preserve"> 1990; </w:t>
      </w:r>
      <w:r w:rsidRPr="002F72D6">
        <w:rPr>
          <w:b/>
          <w:noProof/>
        </w:rPr>
        <w:t>31</w:t>
      </w:r>
      <w:r w:rsidRPr="002F72D6">
        <w:rPr>
          <w:noProof/>
        </w:rPr>
        <w:t>(7): 783-9.</w:t>
      </w:r>
    </w:p>
    <w:p w14:paraId="2DD0DAB7" w14:textId="77777777" w:rsidR="002F72D6" w:rsidRPr="002F72D6" w:rsidRDefault="002F72D6" w:rsidP="002F72D6">
      <w:pPr>
        <w:pStyle w:val="EndNoteBibliography"/>
        <w:spacing w:after="0"/>
        <w:rPr>
          <w:noProof/>
        </w:rPr>
      </w:pPr>
      <w:r w:rsidRPr="002F72D6">
        <w:rPr>
          <w:noProof/>
        </w:rPr>
        <w:t>35.</w:t>
      </w:r>
      <w:r w:rsidRPr="002F72D6">
        <w:rPr>
          <w:noProof/>
        </w:rPr>
        <w:tab/>
        <w:t xml:space="preserve">Reynolds SA, Fernald LCH, Deardorff J, Behrman JR. Family structure and child development in Chile: A longitudinal analysis of household transitions involving fathers and grandparents. </w:t>
      </w:r>
      <w:r w:rsidRPr="002F72D6">
        <w:rPr>
          <w:i/>
          <w:noProof/>
        </w:rPr>
        <w:t>Demogr Res</w:t>
      </w:r>
      <w:r w:rsidRPr="002F72D6">
        <w:rPr>
          <w:noProof/>
        </w:rPr>
        <w:t xml:space="preserve"> 2018; </w:t>
      </w:r>
      <w:r w:rsidRPr="002F72D6">
        <w:rPr>
          <w:b/>
          <w:noProof/>
        </w:rPr>
        <w:t>38</w:t>
      </w:r>
      <w:r w:rsidRPr="002F72D6">
        <w:rPr>
          <w:noProof/>
        </w:rPr>
        <w:t>: 1777-814.</w:t>
      </w:r>
    </w:p>
    <w:p w14:paraId="5D115085" w14:textId="77777777" w:rsidR="002F72D6" w:rsidRPr="002F72D6" w:rsidRDefault="002F72D6" w:rsidP="002F72D6">
      <w:pPr>
        <w:pStyle w:val="EndNoteBibliography"/>
        <w:spacing w:after="0"/>
        <w:rPr>
          <w:noProof/>
        </w:rPr>
      </w:pPr>
      <w:r w:rsidRPr="002F72D6">
        <w:rPr>
          <w:noProof/>
        </w:rPr>
        <w:t>36.</w:t>
      </w:r>
      <w:r w:rsidRPr="002F72D6">
        <w:rPr>
          <w:noProof/>
        </w:rPr>
        <w:tab/>
        <w:t xml:space="preserve">Sear R, Mace R, McGregor IA. Maternal grandmothers improve nutritional status and survival of children in rural Gambia. </w:t>
      </w:r>
      <w:r w:rsidRPr="002F72D6">
        <w:rPr>
          <w:i/>
          <w:noProof/>
        </w:rPr>
        <w:t>Proc Biol Sci</w:t>
      </w:r>
      <w:r w:rsidRPr="002F72D6">
        <w:rPr>
          <w:noProof/>
        </w:rPr>
        <w:t xml:space="preserve"> 2000; </w:t>
      </w:r>
      <w:r w:rsidRPr="002F72D6">
        <w:rPr>
          <w:b/>
          <w:noProof/>
        </w:rPr>
        <w:t>267</w:t>
      </w:r>
      <w:r w:rsidRPr="002F72D6">
        <w:rPr>
          <w:noProof/>
        </w:rPr>
        <w:t>(1453): 1641-7.</w:t>
      </w:r>
    </w:p>
    <w:p w14:paraId="0A2A5DBB" w14:textId="77777777" w:rsidR="002F72D6" w:rsidRPr="002F72D6" w:rsidRDefault="002F72D6" w:rsidP="002F72D6">
      <w:pPr>
        <w:pStyle w:val="EndNoteBibliography"/>
        <w:spacing w:after="0"/>
        <w:rPr>
          <w:noProof/>
        </w:rPr>
      </w:pPr>
      <w:r w:rsidRPr="002F72D6">
        <w:rPr>
          <w:noProof/>
        </w:rPr>
        <w:lastRenderedPageBreak/>
        <w:t>37.</w:t>
      </w:r>
      <w:r w:rsidRPr="002F72D6">
        <w:rPr>
          <w:noProof/>
        </w:rPr>
        <w:tab/>
        <w:t xml:space="preserve">Scott M, Malde B, King C, et al. Family networks and infant health promotion: a mixed-methods evaluation from a cluster randomised controlled trial in rural Malawi. </w:t>
      </w:r>
      <w:r w:rsidRPr="002F72D6">
        <w:rPr>
          <w:i/>
          <w:noProof/>
        </w:rPr>
        <w:t>BMJ Open</w:t>
      </w:r>
      <w:r w:rsidRPr="002F72D6">
        <w:rPr>
          <w:noProof/>
        </w:rPr>
        <w:t xml:space="preserve"> 2018; </w:t>
      </w:r>
      <w:r w:rsidRPr="002F72D6">
        <w:rPr>
          <w:b/>
          <w:noProof/>
        </w:rPr>
        <w:t>8</w:t>
      </w:r>
      <w:r w:rsidRPr="002F72D6">
        <w:rPr>
          <w:noProof/>
        </w:rPr>
        <w:t>(6): e019380.</w:t>
      </w:r>
    </w:p>
    <w:p w14:paraId="2A271DDC" w14:textId="77777777" w:rsidR="002F72D6" w:rsidRPr="002F72D6" w:rsidRDefault="002F72D6" w:rsidP="002F72D6">
      <w:pPr>
        <w:pStyle w:val="EndNoteBibliography"/>
        <w:spacing w:after="0"/>
        <w:rPr>
          <w:noProof/>
        </w:rPr>
      </w:pPr>
      <w:r w:rsidRPr="002F72D6">
        <w:rPr>
          <w:noProof/>
        </w:rPr>
        <w:t>38.</w:t>
      </w:r>
      <w:r w:rsidRPr="002F72D6">
        <w:rPr>
          <w:noProof/>
        </w:rPr>
        <w:tab/>
        <w:t xml:space="preserve">Ice GH, Heh V, Yogo J, Juma E. Caregiving, gender, and nutritional status in Nyanza Province, Kenya: grandmothers gain, grandfathers lose. </w:t>
      </w:r>
      <w:r w:rsidRPr="002F72D6">
        <w:rPr>
          <w:i/>
          <w:noProof/>
        </w:rPr>
        <w:t>Am J Hum Biol</w:t>
      </w:r>
      <w:r w:rsidRPr="002F72D6">
        <w:rPr>
          <w:noProof/>
        </w:rPr>
        <w:t xml:space="preserve"> 2011; </w:t>
      </w:r>
      <w:r w:rsidRPr="002F72D6">
        <w:rPr>
          <w:b/>
          <w:noProof/>
        </w:rPr>
        <w:t>23</w:t>
      </w:r>
      <w:r w:rsidRPr="002F72D6">
        <w:rPr>
          <w:noProof/>
        </w:rPr>
        <w:t>(4): 498-508.</w:t>
      </w:r>
    </w:p>
    <w:p w14:paraId="22B1CCD6" w14:textId="77777777" w:rsidR="002F72D6" w:rsidRPr="002F72D6" w:rsidRDefault="002F72D6" w:rsidP="002F72D6">
      <w:pPr>
        <w:pStyle w:val="EndNoteBibliography"/>
        <w:spacing w:after="0"/>
        <w:rPr>
          <w:noProof/>
        </w:rPr>
      </w:pPr>
      <w:r w:rsidRPr="002F72D6">
        <w:rPr>
          <w:noProof/>
        </w:rPr>
        <w:t>39.</w:t>
      </w:r>
      <w:r w:rsidRPr="002F72D6">
        <w:rPr>
          <w:noProof/>
        </w:rPr>
        <w:tab/>
        <w:t xml:space="preserve">Ikeda N, Fuse K, Nishi N. Changes in the effects of living with no siblings or living with grandparents on overweight and obesity in children: Results from a national cohort study in Japan. </w:t>
      </w:r>
      <w:r w:rsidRPr="002F72D6">
        <w:rPr>
          <w:i/>
          <w:noProof/>
        </w:rPr>
        <w:t>PLoS One</w:t>
      </w:r>
      <w:r w:rsidRPr="002F72D6">
        <w:rPr>
          <w:noProof/>
        </w:rPr>
        <w:t xml:space="preserve"> 2017; </w:t>
      </w:r>
      <w:r w:rsidRPr="002F72D6">
        <w:rPr>
          <w:b/>
          <w:noProof/>
        </w:rPr>
        <w:t>12</w:t>
      </w:r>
      <w:r w:rsidRPr="002F72D6">
        <w:rPr>
          <w:noProof/>
        </w:rPr>
        <w:t>(4): e0175726.</w:t>
      </w:r>
    </w:p>
    <w:p w14:paraId="36D24A19" w14:textId="77777777" w:rsidR="002F72D6" w:rsidRPr="002F72D6" w:rsidRDefault="002F72D6" w:rsidP="002F72D6">
      <w:pPr>
        <w:pStyle w:val="EndNoteBibliography"/>
        <w:spacing w:after="0"/>
        <w:rPr>
          <w:noProof/>
        </w:rPr>
      </w:pPr>
      <w:r w:rsidRPr="002F72D6">
        <w:rPr>
          <w:noProof/>
        </w:rPr>
        <w:t>40.</w:t>
      </w:r>
      <w:r w:rsidRPr="002F72D6">
        <w:rPr>
          <w:noProof/>
        </w:rPr>
        <w:tab/>
        <w:t xml:space="preserve">Jiang J, Rosenqvist U, Wang H, Greiner T, Lian G, Sarkadi A. Influence of grandparents on eating behaviors of young children in Chinese three-generation families. </w:t>
      </w:r>
      <w:r w:rsidRPr="002F72D6">
        <w:rPr>
          <w:i/>
          <w:noProof/>
        </w:rPr>
        <w:t>Appetite</w:t>
      </w:r>
      <w:r w:rsidRPr="002F72D6">
        <w:rPr>
          <w:noProof/>
        </w:rPr>
        <w:t xml:space="preserve"> 2007; </w:t>
      </w:r>
      <w:r w:rsidRPr="002F72D6">
        <w:rPr>
          <w:b/>
          <w:noProof/>
        </w:rPr>
        <w:t>48</w:t>
      </w:r>
      <w:r w:rsidRPr="002F72D6">
        <w:rPr>
          <w:noProof/>
        </w:rPr>
        <w:t>(3): 377-83.</w:t>
      </w:r>
    </w:p>
    <w:p w14:paraId="691DDA8D" w14:textId="77777777" w:rsidR="002F72D6" w:rsidRPr="002F72D6" w:rsidRDefault="002F72D6" w:rsidP="002F72D6">
      <w:pPr>
        <w:pStyle w:val="EndNoteBibliography"/>
        <w:spacing w:after="0"/>
        <w:rPr>
          <w:noProof/>
        </w:rPr>
      </w:pPr>
      <w:r w:rsidRPr="002F72D6">
        <w:rPr>
          <w:noProof/>
        </w:rPr>
        <w:t>41.</w:t>
      </w:r>
      <w:r w:rsidRPr="002F72D6">
        <w:rPr>
          <w:noProof/>
        </w:rPr>
        <w:tab/>
        <w:t xml:space="preserve">Schrijner S, Smits J. Grandparents and Children's stunting in sub-Saharan Africa. </w:t>
      </w:r>
      <w:r w:rsidRPr="002F72D6">
        <w:rPr>
          <w:i/>
          <w:noProof/>
        </w:rPr>
        <w:t>Soc Sci Med</w:t>
      </w:r>
      <w:r w:rsidRPr="002F72D6">
        <w:rPr>
          <w:noProof/>
        </w:rPr>
        <w:t xml:space="preserve"> 2018; </w:t>
      </w:r>
      <w:r w:rsidRPr="002F72D6">
        <w:rPr>
          <w:b/>
          <w:noProof/>
        </w:rPr>
        <w:t>205</w:t>
      </w:r>
      <w:r w:rsidRPr="002F72D6">
        <w:rPr>
          <w:noProof/>
        </w:rPr>
        <w:t>: 90-8.</w:t>
      </w:r>
    </w:p>
    <w:p w14:paraId="743B33EC" w14:textId="77777777" w:rsidR="002F72D6" w:rsidRPr="002F72D6" w:rsidRDefault="002F72D6" w:rsidP="002F72D6">
      <w:pPr>
        <w:pStyle w:val="EndNoteBibliography"/>
        <w:spacing w:after="0"/>
        <w:rPr>
          <w:noProof/>
        </w:rPr>
      </w:pPr>
      <w:r w:rsidRPr="002F72D6">
        <w:rPr>
          <w:noProof/>
        </w:rPr>
        <w:t>42.</w:t>
      </w:r>
      <w:r w:rsidRPr="002F72D6">
        <w:rPr>
          <w:noProof/>
        </w:rPr>
        <w:tab/>
        <w:t xml:space="preserve">Parker EM, Short SE. Grandmother Co-Residence and School Enrollment in sub-Saharan Africa. </w:t>
      </w:r>
      <w:r w:rsidRPr="002F72D6">
        <w:rPr>
          <w:i/>
          <w:noProof/>
        </w:rPr>
        <w:t>J Fam Issues</w:t>
      </w:r>
      <w:r w:rsidRPr="002F72D6">
        <w:rPr>
          <w:noProof/>
        </w:rPr>
        <w:t xml:space="preserve"> 2009; </w:t>
      </w:r>
      <w:r w:rsidRPr="002F72D6">
        <w:rPr>
          <w:b/>
          <w:noProof/>
        </w:rPr>
        <w:t>30</w:t>
      </w:r>
      <w:r w:rsidRPr="002F72D6">
        <w:rPr>
          <w:noProof/>
        </w:rPr>
        <w:t>(6): 813-36.</w:t>
      </w:r>
    </w:p>
    <w:p w14:paraId="206FC390" w14:textId="77777777" w:rsidR="002F72D6" w:rsidRPr="002F72D6" w:rsidRDefault="002F72D6" w:rsidP="002F72D6">
      <w:pPr>
        <w:pStyle w:val="EndNoteBibliography"/>
        <w:spacing w:after="0"/>
        <w:rPr>
          <w:noProof/>
        </w:rPr>
      </w:pPr>
      <w:r w:rsidRPr="002F72D6">
        <w:rPr>
          <w:noProof/>
        </w:rPr>
        <w:t>43.</w:t>
      </w:r>
      <w:r w:rsidRPr="002F72D6">
        <w:rPr>
          <w:noProof/>
        </w:rPr>
        <w:tab/>
        <w:t xml:space="preserve">Arenas E. Abuelos at home: Differential impact on children’s education by family structure. </w:t>
      </w:r>
      <w:r w:rsidRPr="002F72D6">
        <w:rPr>
          <w:i/>
          <w:noProof/>
        </w:rPr>
        <w:t>Research in Social Stratification and Mobility</w:t>
      </w:r>
      <w:r w:rsidRPr="002F72D6">
        <w:rPr>
          <w:noProof/>
        </w:rPr>
        <w:t xml:space="preserve"> 2017; </w:t>
      </w:r>
      <w:r w:rsidRPr="002F72D6">
        <w:rPr>
          <w:b/>
          <w:noProof/>
        </w:rPr>
        <w:t>52</w:t>
      </w:r>
      <w:r w:rsidRPr="002F72D6">
        <w:rPr>
          <w:noProof/>
        </w:rPr>
        <w:t>: 36-48.</w:t>
      </w:r>
    </w:p>
    <w:p w14:paraId="07751F50" w14:textId="77777777" w:rsidR="002F72D6" w:rsidRPr="002F72D6" w:rsidRDefault="002F72D6" w:rsidP="002F72D6">
      <w:pPr>
        <w:pStyle w:val="EndNoteBibliography"/>
        <w:spacing w:after="0"/>
        <w:rPr>
          <w:noProof/>
        </w:rPr>
      </w:pPr>
      <w:r w:rsidRPr="002F72D6">
        <w:rPr>
          <w:noProof/>
        </w:rPr>
        <w:t>44.</w:t>
      </w:r>
      <w:r w:rsidRPr="002F72D6">
        <w:rPr>
          <w:noProof/>
        </w:rPr>
        <w:tab/>
        <w:t xml:space="preserve">Chiang YL, Park H. Do grandparents matter? A multigenerational perspective on educational attainment in Taiwan. </w:t>
      </w:r>
      <w:r w:rsidRPr="002F72D6">
        <w:rPr>
          <w:i/>
          <w:noProof/>
        </w:rPr>
        <w:t>Soc Sci Res</w:t>
      </w:r>
      <w:r w:rsidRPr="002F72D6">
        <w:rPr>
          <w:noProof/>
        </w:rPr>
        <w:t xml:space="preserve"> 2015; </w:t>
      </w:r>
      <w:r w:rsidRPr="002F72D6">
        <w:rPr>
          <w:b/>
          <w:noProof/>
        </w:rPr>
        <w:t>51</w:t>
      </w:r>
      <w:r w:rsidRPr="002F72D6">
        <w:rPr>
          <w:noProof/>
        </w:rPr>
        <w:t>: 163-73.</w:t>
      </w:r>
    </w:p>
    <w:p w14:paraId="79A0367A" w14:textId="77777777" w:rsidR="002F72D6" w:rsidRPr="002F72D6" w:rsidRDefault="002F72D6" w:rsidP="002F72D6">
      <w:pPr>
        <w:pStyle w:val="EndNoteBibliography"/>
        <w:spacing w:after="0"/>
        <w:rPr>
          <w:noProof/>
        </w:rPr>
      </w:pPr>
      <w:r w:rsidRPr="002F72D6">
        <w:rPr>
          <w:noProof/>
        </w:rPr>
        <w:t>45.</w:t>
      </w:r>
      <w:r w:rsidRPr="002F72D6">
        <w:rPr>
          <w:noProof/>
        </w:rPr>
        <w:tab/>
        <w:t xml:space="preserve">Pilkauskas NV. Living with a grandparent and parent in early childhood: associations with school readiness and differences by demographic characteristics. </w:t>
      </w:r>
      <w:r w:rsidRPr="002F72D6">
        <w:rPr>
          <w:i/>
          <w:noProof/>
        </w:rPr>
        <w:t>Dev Psychol</w:t>
      </w:r>
      <w:r w:rsidRPr="002F72D6">
        <w:rPr>
          <w:noProof/>
        </w:rPr>
        <w:t xml:space="preserve"> 2014; </w:t>
      </w:r>
      <w:r w:rsidRPr="002F72D6">
        <w:rPr>
          <w:b/>
          <w:noProof/>
        </w:rPr>
        <w:t>50</w:t>
      </w:r>
      <w:r w:rsidRPr="002F72D6">
        <w:rPr>
          <w:noProof/>
        </w:rPr>
        <w:t>(12): 2587-99.</w:t>
      </w:r>
    </w:p>
    <w:p w14:paraId="54CE664A" w14:textId="77777777" w:rsidR="002F72D6" w:rsidRPr="002F72D6" w:rsidRDefault="002F72D6" w:rsidP="002F72D6">
      <w:pPr>
        <w:pStyle w:val="EndNoteBibliography"/>
        <w:spacing w:after="0"/>
        <w:rPr>
          <w:noProof/>
        </w:rPr>
      </w:pPr>
      <w:r w:rsidRPr="002F72D6">
        <w:rPr>
          <w:noProof/>
        </w:rPr>
        <w:t>46.</w:t>
      </w:r>
      <w:r w:rsidRPr="002F72D6">
        <w:rPr>
          <w:noProof/>
        </w:rPr>
        <w:tab/>
        <w:t xml:space="preserve">Turner EL, Sikander S, Bangash O, et al. The effectiveness of the peer-delivered Thinking Healthy PLUS (THPP+) Program for maternal depression and child socioemotional development in Pakistan: study protocol for a randomized controlled trial. </w:t>
      </w:r>
      <w:r w:rsidRPr="002F72D6">
        <w:rPr>
          <w:i/>
          <w:noProof/>
        </w:rPr>
        <w:t>Trials</w:t>
      </w:r>
      <w:r w:rsidRPr="002F72D6">
        <w:rPr>
          <w:noProof/>
        </w:rPr>
        <w:t xml:space="preserve"> 2016; </w:t>
      </w:r>
      <w:r w:rsidRPr="002F72D6">
        <w:rPr>
          <w:b/>
          <w:noProof/>
        </w:rPr>
        <w:t>17</w:t>
      </w:r>
      <w:r w:rsidRPr="002F72D6">
        <w:rPr>
          <w:noProof/>
        </w:rPr>
        <w:t>(1): 442.</w:t>
      </w:r>
    </w:p>
    <w:p w14:paraId="5B59A119" w14:textId="77777777" w:rsidR="002F72D6" w:rsidRPr="002F72D6" w:rsidRDefault="002F72D6" w:rsidP="002F72D6">
      <w:pPr>
        <w:pStyle w:val="EndNoteBibliography"/>
        <w:spacing w:after="0"/>
        <w:rPr>
          <w:noProof/>
        </w:rPr>
      </w:pPr>
      <w:r w:rsidRPr="002F72D6">
        <w:rPr>
          <w:noProof/>
        </w:rPr>
        <w:t>47.</w:t>
      </w:r>
      <w:r w:rsidRPr="002F72D6">
        <w:rPr>
          <w:noProof/>
        </w:rPr>
        <w:tab/>
        <w:t xml:space="preserve">Sikander S, Ahmad I, Bates LM, et al. Cohort Profile: Perinatal depression and child socioemotional development; the Bachpan cohort study from rural Pakistan. </w:t>
      </w:r>
      <w:r w:rsidRPr="002F72D6">
        <w:rPr>
          <w:i/>
          <w:noProof/>
        </w:rPr>
        <w:t>BMJ Open</w:t>
      </w:r>
      <w:r w:rsidRPr="002F72D6">
        <w:rPr>
          <w:noProof/>
        </w:rPr>
        <w:t xml:space="preserve"> 2019; </w:t>
      </w:r>
      <w:r w:rsidRPr="002F72D6">
        <w:rPr>
          <w:b/>
          <w:noProof/>
        </w:rPr>
        <w:t>9</w:t>
      </w:r>
      <w:r w:rsidRPr="002F72D6">
        <w:rPr>
          <w:noProof/>
        </w:rPr>
        <w:t>(5): e025644.</w:t>
      </w:r>
    </w:p>
    <w:p w14:paraId="6F733D52" w14:textId="77777777" w:rsidR="002F72D6" w:rsidRPr="002F72D6" w:rsidRDefault="002F72D6" w:rsidP="002F72D6">
      <w:pPr>
        <w:pStyle w:val="EndNoteBibliography"/>
        <w:spacing w:after="0"/>
        <w:rPr>
          <w:noProof/>
        </w:rPr>
      </w:pPr>
      <w:r w:rsidRPr="002F72D6">
        <w:rPr>
          <w:noProof/>
        </w:rPr>
        <w:t>48.</w:t>
      </w:r>
      <w:r w:rsidRPr="002F72D6">
        <w:rPr>
          <w:noProof/>
        </w:rPr>
        <w:tab/>
        <w:t>Kroenke K, Spitzer RL, Williams JB. The PHQ</w:t>
      </w:r>
      <w:r w:rsidRPr="002F72D6">
        <w:rPr>
          <w:rFonts w:ascii="Cambria Math" w:hAnsi="Cambria Math" w:cs="Cambria Math"/>
          <w:noProof/>
        </w:rPr>
        <w:t>‐</w:t>
      </w:r>
      <w:r w:rsidRPr="002F72D6">
        <w:rPr>
          <w:noProof/>
        </w:rPr>
        <w:t xml:space="preserve">9: validity of a brief depression severity measure. </w:t>
      </w:r>
      <w:r w:rsidRPr="002F72D6">
        <w:rPr>
          <w:i/>
          <w:noProof/>
        </w:rPr>
        <w:t>J Gen Intern Med</w:t>
      </w:r>
      <w:r w:rsidRPr="002F72D6">
        <w:rPr>
          <w:noProof/>
        </w:rPr>
        <w:t xml:space="preserve"> 2001; </w:t>
      </w:r>
      <w:r w:rsidRPr="002F72D6">
        <w:rPr>
          <w:b/>
          <w:noProof/>
        </w:rPr>
        <w:t>16</w:t>
      </w:r>
      <w:r w:rsidRPr="002F72D6">
        <w:rPr>
          <w:noProof/>
        </w:rPr>
        <w:t>(9): 606-13.</w:t>
      </w:r>
    </w:p>
    <w:p w14:paraId="264A7720" w14:textId="77777777" w:rsidR="002F72D6" w:rsidRPr="002F72D6" w:rsidRDefault="002F72D6" w:rsidP="002F72D6">
      <w:pPr>
        <w:pStyle w:val="EndNoteBibliography"/>
        <w:spacing w:after="0"/>
        <w:rPr>
          <w:noProof/>
        </w:rPr>
      </w:pPr>
      <w:r w:rsidRPr="002F72D6">
        <w:rPr>
          <w:noProof/>
        </w:rPr>
        <w:t>49.</w:t>
      </w:r>
      <w:r w:rsidRPr="002F72D6">
        <w:rPr>
          <w:noProof/>
        </w:rPr>
        <w:tab/>
        <w:t xml:space="preserve">Gallis JA, Maselko J, O’Donnell K, et al. Criterion-related validity and reliability of the Urdu version of the patient health questionnaire in a sample of community-based pregnant women in Pakistan. </w:t>
      </w:r>
      <w:r w:rsidRPr="002F72D6">
        <w:rPr>
          <w:i/>
          <w:noProof/>
        </w:rPr>
        <w:t>PeerJ</w:t>
      </w:r>
      <w:r w:rsidRPr="002F72D6">
        <w:rPr>
          <w:noProof/>
        </w:rPr>
        <w:t xml:space="preserve"> 2018; </w:t>
      </w:r>
      <w:r w:rsidRPr="002F72D6">
        <w:rPr>
          <w:b/>
          <w:noProof/>
        </w:rPr>
        <w:t>6</w:t>
      </w:r>
      <w:r w:rsidRPr="002F72D6">
        <w:rPr>
          <w:noProof/>
        </w:rPr>
        <w:t>: e5185.</w:t>
      </w:r>
    </w:p>
    <w:p w14:paraId="50E39E64" w14:textId="77777777" w:rsidR="002F72D6" w:rsidRPr="002F72D6" w:rsidRDefault="002F72D6" w:rsidP="002F72D6">
      <w:pPr>
        <w:pStyle w:val="EndNoteBibliography"/>
        <w:spacing w:after="0"/>
        <w:rPr>
          <w:noProof/>
        </w:rPr>
      </w:pPr>
      <w:r w:rsidRPr="002F72D6">
        <w:rPr>
          <w:noProof/>
        </w:rPr>
        <w:t>50.</w:t>
      </w:r>
      <w:r w:rsidRPr="002F72D6">
        <w:rPr>
          <w:noProof/>
        </w:rPr>
        <w:tab/>
        <w:t xml:space="preserve">WHO Multicentre Growth Reference Study Group. WHO Child Growth Standards based on length/height, weight and age. </w:t>
      </w:r>
      <w:r w:rsidRPr="002F72D6">
        <w:rPr>
          <w:i/>
          <w:noProof/>
        </w:rPr>
        <w:t>Acta Paediatr Suppl</w:t>
      </w:r>
      <w:r w:rsidRPr="002F72D6">
        <w:rPr>
          <w:noProof/>
        </w:rPr>
        <w:t xml:space="preserve"> 2006; </w:t>
      </w:r>
      <w:r w:rsidRPr="002F72D6">
        <w:rPr>
          <w:b/>
          <w:noProof/>
        </w:rPr>
        <w:t>450</w:t>
      </w:r>
      <w:r w:rsidRPr="002F72D6">
        <w:rPr>
          <w:noProof/>
        </w:rPr>
        <w:t>: 76-85.</w:t>
      </w:r>
    </w:p>
    <w:p w14:paraId="06E3A8B3" w14:textId="77777777" w:rsidR="002F72D6" w:rsidRPr="002F72D6" w:rsidRDefault="002F72D6" w:rsidP="002F72D6">
      <w:pPr>
        <w:pStyle w:val="EndNoteBibliography"/>
        <w:spacing w:after="0"/>
        <w:rPr>
          <w:noProof/>
        </w:rPr>
      </w:pPr>
      <w:r w:rsidRPr="002F72D6">
        <w:rPr>
          <w:noProof/>
        </w:rPr>
        <w:t>51.</w:t>
      </w:r>
      <w:r w:rsidRPr="002F72D6">
        <w:rPr>
          <w:noProof/>
        </w:rPr>
        <w:tab/>
        <w:t>Bayley N. Bayley Scales of Infant Development-III. San Antonio, Texas, USA: Psychological Corporation; 2006.</w:t>
      </w:r>
    </w:p>
    <w:p w14:paraId="18E5A2A0" w14:textId="77777777" w:rsidR="002F72D6" w:rsidRPr="002F72D6" w:rsidRDefault="002F72D6" w:rsidP="002F72D6">
      <w:pPr>
        <w:pStyle w:val="EndNoteBibliography"/>
        <w:spacing w:after="0"/>
        <w:rPr>
          <w:noProof/>
        </w:rPr>
      </w:pPr>
      <w:r w:rsidRPr="002F72D6">
        <w:rPr>
          <w:noProof/>
        </w:rPr>
        <w:t>52.</w:t>
      </w:r>
      <w:r w:rsidRPr="002F72D6">
        <w:rPr>
          <w:noProof/>
        </w:rPr>
        <w:tab/>
        <w:t xml:space="preserve">Squires J, Bricker D, Twombly E. Ages and Stages Questionnaires: Social-Emotional (ASQ: SE): apparent completed, child-monitoring system for social-emotional behaviors. </w:t>
      </w:r>
      <w:r w:rsidRPr="002F72D6">
        <w:rPr>
          <w:i/>
          <w:noProof/>
        </w:rPr>
        <w:t>Baltimore: Paul H Brookes</w:t>
      </w:r>
      <w:r w:rsidRPr="002F72D6">
        <w:rPr>
          <w:noProof/>
        </w:rPr>
        <w:t xml:space="preserve"> 2002.</w:t>
      </w:r>
    </w:p>
    <w:p w14:paraId="7165D502" w14:textId="77777777" w:rsidR="002F72D6" w:rsidRPr="002F72D6" w:rsidRDefault="002F72D6" w:rsidP="002F72D6">
      <w:pPr>
        <w:pStyle w:val="EndNoteBibliography"/>
        <w:spacing w:after="0"/>
        <w:rPr>
          <w:noProof/>
        </w:rPr>
      </w:pPr>
      <w:r w:rsidRPr="002F72D6">
        <w:rPr>
          <w:noProof/>
        </w:rPr>
        <w:t>53.</w:t>
      </w:r>
      <w:r w:rsidRPr="002F72D6">
        <w:rPr>
          <w:noProof/>
        </w:rPr>
        <w:tab/>
        <w:t xml:space="preserve">O’Donnell K, Gallis J, Turner EL, Hagaman A, Sikander S, Maselko J. The Day in the Life Interview: Assessing Infant Caregiving Practice in Rural Pakistan [Under Review]. </w:t>
      </w:r>
      <w:r w:rsidRPr="002F72D6">
        <w:rPr>
          <w:i/>
          <w:noProof/>
        </w:rPr>
        <w:t>Field Methods</w:t>
      </w:r>
      <w:r w:rsidRPr="002F72D6">
        <w:rPr>
          <w:noProof/>
        </w:rPr>
        <w:t xml:space="preserve"> 2019.</w:t>
      </w:r>
    </w:p>
    <w:p w14:paraId="54E14487" w14:textId="77777777" w:rsidR="002F72D6" w:rsidRPr="002F72D6" w:rsidRDefault="002F72D6" w:rsidP="002F72D6">
      <w:pPr>
        <w:pStyle w:val="EndNoteBibliography"/>
        <w:spacing w:after="0"/>
        <w:rPr>
          <w:noProof/>
        </w:rPr>
      </w:pPr>
      <w:r w:rsidRPr="002F72D6">
        <w:rPr>
          <w:noProof/>
        </w:rPr>
        <w:lastRenderedPageBreak/>
        <w:t>54.</w:t>
      </w:r>
      <w:r w:rsidRPr="002F72D6">
        <w:rPr>
          <w:noProof/>
        </w:rPr>
        <w:tab/>
        <w:t xml:space="preserve">Maselko J, Bates L, Bhalotra S, et al. Socioeconomic status indicators and common mental disorders: Evidence from a study of prenatal depression in Pakistan. </w:t>
      </w:r>
      <w:r w:rsidRPr="002F72D6">
        <w:rPr>
          <w:i/>
          <w:noProof/>
        </w:rPr>
        <w:t>SSM-Population Health</w:t>
      </w:r>
      <w:r w:rsidRPr="002F72D6">
        <w:rPr>
          <w:noProof/>
        </w:rPr>
        <w:t xml:space="preserve"> 2018; </w:t>
      </w:r>
      <w:r w:rsidRPr="002F72D6">
        <w:rPr>
          <w:b/>
          <w:noProof/>
        </w:rPr>
        <w:t>4</w:t>
      </w:r>
      <w:r w:rsidRPr="002F72D6">
        <w:rPr>
          <w:noProof/>
        </w:rPr>
        <w:t>: 1-9.</w:t>
      </w:r>
    </w:p>
    <w:p w14:paraId="0FEF8FC2" w14:textId="77777777" w:rsidR="002F72D6" w:rsidRPr="002F72D6" w:rsidRDefault="002F72D6" w:rsidP="002F72D6">
      <w:pPr>
        <w:pStyle w:val="EndNoteBibliography"/>
        <w:spacing w:after="0"/>
        <w:rPr>
          <w:noProof/>
        </w:rPr>
      </w:pPr>
      <w:r w:rsidRPr="002F72D6">
        <w:rPr>
          <w:noProof/>
        </w:rPr>
        <w:t>55.</w:t>
      </w:r>
      <w:r w:rsidRPr="002F72D6">
        <w:rPr>
          <w:noProof/>
        </w:rPr>
        <w:tab/>
        <w:t xml:space="preserve">Spitzer RL, Williams JB, Gibbon M, First MB. The structured clinical interview for DSM-III-R (SCID): I: history, rationale, and description. </w:t>
      </w:r>
      <w:r w:rsidRPr="002F72D6">
        <w:rPr>
          <w:i/>
          <w:noProof/>
        </w:rPr>
        <w:t>Archives of general psychiatry</w:t>
      </w:r>
      <w:r w:rsidRPr="002F72D6">
        <w:rPr>
          <w:noProof/>
        </w:rPr>
        <w:t xml:space="preserve"> 1992; </w:t>
      </w:r>
      <w:r w:rsidRPr="002F72D6">
        <w:rPr>
          <w:b/>
          <w:noProof/>
        </w:rPr>
        <w:t>49</w:t>
      </w:r>
      <w:r w:rsidRPr="002F72D6">
        <w:rPr>
          <w:noProof/>
        </w:rPr>
        <w:t>(8): 624-9.</w:t>
      </w:r>
    </w:p>
    <w:p w14:paraId="286D663C" w14:textId="77777777" w:rsidR="002F72D6" w:rsidRPr="002F72D6" w:rsidRDefault="002F72D6" w:rsidP="002F72D6">
      <w:pPr>
        <w:pStyle w:val="EndNoteBibliography"/>
        <w:spacing w:after="0"/>
        <w:rPr>
          <w:noProof/>
        </w:rPr>
      </w:pPr>
      <w:r w:rsidRPr="002F72D6">
        <w:rPr>
          <w:noProof/>
        </w:rPr>
        <w:t>56.</w:t>
      </w:r>
      <w:r w:rsidRPr="002F72D6">
        <w:rPr>
          <w:noProof/>
        </w:rPr>
        <w:tab/>
        <w:t>World Health Organization. WHO multi-country study on women's health and domestic violence against women: initial results on prevalence, health outcomes and women's responses. 2005.</w:t>
      </w:r>
    </w:p>
    <w:p w14:paraId="3788E795" w14:textId="77777777" w:rsidR="002F72D6" w:rsidRPr="002F72D6" w:rsidRDefault="002F72D6" w:rsidP="002F72D6">
      <w:pPr>
        <w:pStyle w:val="EndNoteBibliography"/>
        <w:spacing w:after="0"/>
        <w:rPr>
          <w:noProof/>
        </w:rPr>
      </w:pPr>
      <w:r w:rsidRPr="002F72D6">
        <w:rPr>
          <w:noProof/>
        </w:rPr>
        <w:t>57.</w:t>
      </w:r>
      <w:r w:rsidRPr="002F72D6">
        <w:rPr>
          <w:noProof/>
        </w:rPr>
        <w:tab/>
        <w:t xml:space="preserve">Seaman SR, White IR. Review of inverse probability weighting for dealing with missing data. </w:t>
      </w:r>
      <w:r w:rsidRPr="002F72D6">
        <w:rPr>
          <w:i/>
          <w:noProof/>
        </w:rPr>
        <w:t>Statistical methods in medical research</w:t>
      </w:r>
      <w:r w:rsidRPr="002F72D6">
        <w:rPr>
          <w:noProof/>
        </w:rPr>
        <w:t xml:space="preserve"> 2013; </w:t>
      </w:r>
      <w:r w:rsidRPr="002F72D6">
        <w:rPr>
          <w:b/>
          <w:noProof/>
        </w:rPr>
        <w:t>22</w:t>
      </w:r>
      <w:r w:rsidRPr="002F72D6">
        <w:rPr>
          <w:noProof/>
        </w:rPr>
        <w:t>(3): 278-95.</w:t>
      </w:r>
    </w:p>
    <w:p w14:paraId="7D2B4438" w14:textId="77777777" w:rsidR="002F72D6" w:rsidRPr="002F72D6" w:rsidRDefault="002F72D6" w:rsidP="002F72D6">
      <w:pPr>
        <w:pStyle w:val="EndNoteBibliography"/>
        <w:spacing w:after="0"/>
        <w:rPr>
          <w:noProof/>
        </w:rPr>
      </w:pPr>
      <w:r w:rsidRPr="002F72D6">
        <w:rPr>
          <w:noProof/>
        </w:rPr>
        <w:t>58.</w:t>
      </w:r>
      <w:r w:rsidRPr="002F72D6">
        <w:rPr>
          <w:noProof/>
        </w:rPr>
        <w:tab/>
        <w:t xml:space="preserve">Chisolm TH, Abrams HB, McArdle R, Wilson RH, Doyle PJ. The WHO-DAS II: psychometric properties in the measurement of functional health status in adults with acquired hearing loss. </w:t>
      </w:r>
      <w:r w:rsidRPr="002F72D6">
        <w:rPr>
          <w:i/>
          <w:noProof/>
        </w:rPr>
        <w:t>Trends in amplification</w:t>
      </w:r>
      <w:r w:rsidRPr="002F72D6">
        <w:rPr>
          <w:noProof/>
        </w:rPr>
        <w:t xml:space="preserve"> 2005; </w:t>
      </w:r>
      <w:r w:rsidRPr="002F72D6">
        <w:rPr>
          <w:b/>
          <w:noProof/>
        </w:rPr>
        <w:t>9</w:t>
      </w:r>
      <w:r w:rsidRPr="002F72D6">
        <w:rPr>
          <w:noProof/>
        </w:rPr>
        <w:t>(3): 111-26.</w:t>
      </w:r>
    </w:p>
    <w:p w14:paraId="1144F78C" w14:textId="77777777" w:rsidR="002F72D6" w:rsidRPr="002F72D6" w:rsidRDefault="002F72D6" w:rsidP="002F72D6">
      <w:pPr>
        <w:pStyle w:val="EndNoteBibliography"/>
        <w:spacing w:after="0"/>
        <w:rPr>
          <w:noProof/>
        </w:rPr>
      </w:pPr>
      <w:r w:rsidRPr="002F72D6">
        <w:rPr>
          <w:noProof/>
        </w:rPr>
        <w:t>59.</w:t>
      </w:r>
      <w:r w:rsidRPr="002F72D6">
        <w:rPr>
          <w:noProof/>
        </w:rPr>
        <w:tab/>
        <w:t xml:space="preserve">Cohen S, Kamarck T, Mermelstein R. A global measure of perceived stress. </w:t>
      </w:r>
      <w:r w:rsidRPr="002F72D6">
        <w:rPr>
          <w:i/>
          <w:noProof/>
        </w:rPr>
        <w:t>J Health Soc Behav</w:t>
      </w:r>
      <w:r w:rsidRPr="002F72D6">
        <w:rPr>
          <w:noProof/>
        </w:rPr>
        <w:t xml:space="preserve"> 1983: 385-96.</w:t>
      </w:r>
    </w:p>
    <w:p w14:paraId="4EA86BA4" w14:textId="77777777" w:rsidR="002F72D6" w:rsidRPr="002F72D6" w:rsidRDefault="002F72D6" w:rsidP="002F72D6">
      <w:pPr>
        <w:pStyle w:val="EndNoteBibliography"/>
        <w:spacing w:after="0"/>
        <w:rPr>
          <w:noProof/>
        </w:rPr>
      </w:pPr>
      <w:r w:rsidRPr="002F72D6">
        <w:rPr>
          <w:noProof/>
        </w:rPr>
        <w:t>60.</w:t>
      </w:r>
      <w:r w:rsidRPr="002F72D6">
        <w:rPr>
          <w:noProof/>
        </w:rPr>
        <w:tab/>
        <w:t xml:space="preserve">Dugoff EH, Schuler M, Stuart EA. Generalizing observational study results: applying propensity score methods to complex surveys. </w:t>
      </w:r>
      <w:r w:rsidRPr="002F72D6">
        <w:rPr>
          <w:i/>
          <w:noProof/>
        </w:rPr>
        <w:t>Health Serv Res</w:t>
      </w:r>
      <w:r w:rsidRPr="002F72D6">
        <w:rPr>
          <w:noProof/>
        </w:rPr>
        <w:t xml:space="preserve"> 2014; </w:t>
      </w:r>
      <w:r w:rsidRPr="002F72D6">
        <w:rPr>
          <w:b/>
          <w:noProof/>
        </w:rPr>
        <w:t>49</w:t>
      </w:r>
      <w:r w:rsidRPr="002F72D6">
        <w:rPr>
          <w:noProof/>
        </w:rPr>
        <w:t>(1): 284-303.</w:t>
      </w:r>
    </w:p>
    <w:p w14:paraId="7796AE94" w14:textId="77777777" w:rsidR="002F72D6" w:rsidRPr="002F72D6" w:rsidRDefault="002F72D6" w:rsidP="002F72D6">
      <w:pPr>
        <w:pStyle w:val="EndNoteBibliography"/>
        <w:spacing w:after="0"/>
        <w:rPr>
          <w:noProof/>
        </w:rPr>
      </w:pPr>
      <w:r w:rsidRPr="002F72D6">
        <w:rPr>
          <w:noProof/>
        </w:rPr>
        <w:t>61.</w:t>
      </w:r>
      <w:r w:rsidRPr="002F72D6">
        <w:rPr>
          <w:noProof/>
        </w:rPr>
        <w:tab/>
        <w:t xml:space="preserve">Black MM, Nitz K. Grandmother co-residence, parenting, and child development among low income, urban teen mothers. </w:t>
      </w:r>
      <w:r w:rsidRPr="002F72D6">
        <w:rPr>
          <w:i/>
          <w:noProof/>
        </w:rPr>
        <w:t>J Adolesc Health</w:t>
      </w:r>
      <w:r w:rsidRPr="002F72D6">
        <w:rPr>
          <w:noProof/>
        </w:rPr>
        <w:t xml:space="preserve"> 1996; </w:t>
      </w:r>
      <w:r w:rsidRPr="002F72D6">
        <w:rPr>
          <w:b/>
          <w:noProof/>
        </w:rPr>
        <w:t>18</w:t>
      </w:r>
      <w:r w:rsidRPr="002F72D6">
        <w:rPr>
          <w:noProof/>
        </w:rPr>
        <w:t>(3): 218-26.</w:t>
      </w:r>
    </w:p>
    <w:p w14:paraId="7E7173D0" w14:textId="77777777" w:rsidR="002F72D6" w:rsidRPr="002F72D6" w:rsidRDefault="002F72D6" w:rsidP="002F72D6">
      <w:pPr>
        <w:pStyle w:val="EndNoteBibliography"/>
        <w:spacing w:after="0"/>
        <w:rPr>
          <w:noProof/>
        </w:rPr>
      </w:pPr>
      <w:r w:rsidRPr="002F72D6">
        <w:rPr>
          <w:noProof/>
        </w:rPr>
        <w:t>62.</w:t>
      </w:r>
      <w:r w:rsidRPr="002F72D6">
        <w:rPr>
          <w:noProof/>
        </w:rPr>
        <w:tab/>
        <w:t xml:space="preserve">N’zi AM, Stevens ML, Eyberg SM. Child directed interaction training for young children in kinship care: A pilot study. </w:t>
      </w:r>
      <w:r w:rsidRPr="002F72D6">
        <w:rPr>
          <w:i/>
          <w:noProof/>
        </w:rPr>
        <w:t>Child abuse &amp; neglect</w:t>
      </w:r>
      <w:r w:rsidRPr="002F72D6">
        <w:rPr>
          <w:noProof/>
        </w:rPr>
        <w:t xml:space="preserve"> 2016; </w:t>
      </w:r>
      <w:r w:rsidRPr="002F72D6">
        <w:rPr>
          <w:b/>
          <w:noProof/>
        </w:rPr>
        <w:t>55</w:t>
      </w:r>
      <w:r w:rsidRPr="002F72D6">
        <w:rPr>
          <w:noProof/>
        </w:rPr>
        <w:t>: 81-91.</w:t>
      </w:r>
    </w:p>
    <w:p w14:paraId="65A9BF07" w14:textId="77777777" w:rsidR="002F72D6" w:rsidRPr="002F72D6" w:rsidRDefault="002F72D6" w:rsidP="002F72D6">
      <w:pPr>
        <w:pStyle w:val="EndNoteBibliography"/>
        <w:spacing w:after="0"/>
        <w:rPr>
          <w:noProof/>
        </w:rPr>
      </w:pPr>
      <w:r w:rsidRPr="002F72D6">
        <w:rPr>
          <w:noProof/>
        </w:rPr>
        <w:t>63.</w:t>
      </w:r>
      <w:r w:rsidRPr="002F72D6">
        <w:rPr>
          <w:noProof/>
        </w:rPr>
        <w:tab/>
        <w:t xml:space="preserve">Kirby JN, Sanders MR. A randomized controlled trial evaluating a parenting program designed specifically for grandparents. </w:t>
      </w:r>
      <w:r w:rsidRPr="002F72D6">
        <w:rPr>
          <w:i/>
          <w:noProof/>
        </w:rPr>
        <w:t>Behaviour Research and Therapy</w:t>
      </w:r>
      <w:r w:rsidRPr="002F72D6">
        <w:rPr>
          <w:noProof/>
        </w:rPr>
        <w:t xml:space="preserve"> 2014; </w:t>
      </w:r>
      <w:r w:rsidRPr="002F72D6">
        <w:rPr>
          <w:b/>
          <w:noProof/>
        </w:rPr>
        <w:t>52</w:t>
      </w:r>
      <w:r w:rsidRPr="002F72D6">
        <w:rPr>
          <w:noProof/>
        </w:rPr>
        <w:t>: 35-44.</w:t>
      </w:r>
    </w:p>
    <w:p w14:paraId="299DCC56" w14:textId="77777777" w:rsidR="002F72D6" w:rsidRPr="002F72D6" w:rsidRDefault="002F72D6" w:rsidP="002F72D6">
      <w:pPr>
        <w:pStyle w:val="EndNoteBibliography"/>
        <w:spacing w:after="0"/>
        <w:rPr>
          <w:noProof/>
        </w:rPr>
      </w:pPr>
      <w:r w:rsidRPr="002F72D6">
        <w:rPr>
          <w:noProof/>
        </w:rPr>
        <w:t>64.</w:t>
      </w:r>
      <w:r w:rsidRPr="002F72D6">
        <w:rPr>
          <w:noProof/>
        </w:rPr>
        <w:tab/>
        <w:t xml:space="preserve">Sherr L, Roberts KJ, Hothi S, Balchin N. Never too old to learn-Parenting interventions for grandparents–A systematic review. </w:t>
      </w:r>
      <w:r w:rsidRPr="002F72D6">
        <w:rPr>
          <w:i/>
          <w:noProof/>
        </w:rPr>
        <w:t>Cogent Social Sciences</w:t>
      </w:r>
      <w:r w:rsidRPr="002F72D6">
        <w:rPr>
          <w:noProof/>
        </w:rPr>
        <w:t xml:space="preserve"> 2018; </w:t>
      </w:r>
      <w:r w:rsidRPr="002F72D6">
        <w:rPr>
          <w:b/>
          <w:noProof/>
        </w:rPr>
        <w:t>4</w:t>
      </w:r>
      <w:r w:rsidRPr="002F72D6">
        <w:rPr>
          <w:noProof/>
        </w:rPr>
        <w:t>(1): 1-22.</w:t>
      </w:r>
    </w:p>
    <w:p w14:paraId="2D818B04" w14:textId="77777777" w:rsidR="002F72D6" w:rsidRPr="002F72D6" w:rsidRDefault="002F72D6" w:rsidP="002F72D6">
      <w:pPr>
        <w:pStyle w:val="EndNoteBibliography"/>
        <w:spacing w:after="0"/>
        <w:rPr>
          <w:noProof/>
        </w:rPr>
      </w:pPr>
      <w:r w:rsidRPr="002F72D6">
        <w:rPr>
          <w:noProof/>
        </w:rPr>
        <w:t>65.</w:t>
      </w:r>
      <w:r w:rsidRPr="002F72D6">
        <w:rPr>
          <w:noProof/>
        </w:rPr>
        <w:tab/>
        <w:t xml:space="preserve">Hollowell J, Dumbaugh M, Belem M, et al. 'Grandmother, aren't you going to sing for us?' Current childcare practices and caregivers' perceptions of and receptivity to early childhood development activities in rural Burkina Faso. </w:t>
      </w:r>
      <w:r w:rsidRPr="002F72D6">
        <w:rPr>
          <w:i/>
          <w:noProof/>
        </w:rPr>
        <w:t>BMJ Glob Health</w:t>
      </w:r>
      <w:r w:rsidRPr="002F72D6">
        <w:rPr>
          <w:noProof/>
        </w:rPr>
        <w:t xml:space="preserve"> 2019; </w:t>
      </w:r>
      <w:r w:rsidRPr="002F72D6">
        <w:rPr>
          <w:b/>
          <w:noProof/>
        </w:rPr>
        <w:t>4</w:t>
      </w:r>
      <w:r w:rsidRPr="002F72D6">
        <w:rPr>
          <w:noProof/>
        </w:rPr>
        <w:t>(2): e001233-e.</w:t>
      </w:r>
    </w:p>
    <w:p w14:paraId="2A840DFF" w14:textId="77777777" w:rsidR="002F72D6" w:rsidRPr="002F72D6" w:rsidRDefault="002F72D6" w:rsidP="002F72D6">
      <w:pPr>
        <w:pStyle w:val="EndNoteBibliography"/>
        <w:spacing w:after="0"/>
        <w:rPr>
          <w:noProof/>
        </w:rPr>
      </w:pPr>
      <w:r w:rsidRPr="002F72D6">
        <w:rPr>
          <w:noProof/>
        </w:rPr>
        <w:t>66.</w:t>
      </w:r>
      <w:r w:rsidRPr="002F72D6">
        <w:rPr>
          <w:noProof/>
        </w:rPr>
        <w:tab/>
        <w:t xml:space="preserve">Hawkes K, O'Connell JF, Blurton Jones NG. Hadza women's time allocation, offspring provisioning, and the evolution of long postmenopausal life spans. </w:t>
      </w:r>
      <w:r w:rsidRPr="002F72D6">
        <w:rPr>
          <w:i/>
          <w:noProof/>
        </w:rPr>
        <w:t>Current Anthropology</w:t>
      </w:r>
      <w:r w:rsidRPr="002F72D6">
        <w:rPr>
          <w:noProof/>
        </w:rPr>
        <w:t xml:space="preserve"> 1997; </w:t>
      </w:r>
      <w:r w:rsidRPr="002F72D6">
        <w:rPr>
          <w:b/>
          <w:noProof/>
        </w:rPr>
        <w:t>38</w:t>
      </w:r>
      <w:r w:rsidRPr="002F72D6">
        <w:rPr>
          <w:noProof/>
        </w:rPr>
        <w:t>(4): 551-77.</w:t>
      </w:r>
    </w:p>
    <w:p w14:paraId="179068EF" w14:textId="77777777" w:rsidR="002F72D6" w:rsidRPr="002F72D6" w:rsidRDefault="002F72D6" w:rsidP="002F72D6">
      <w:pPr>
        <w:pStyle w:val="EndNoteBibliography"/>
        <w:spacing w:after="0"/>
        <w:rPr>
          <w:noProof/>
        </w:rPr>
      </w:pPr>
      <w:r w:rsidRPr="002F72D6">
        <w:rPr>
          <w:noProof/>
        </w:rPr>
        <w:t>67.</w:t>
      </w:r>
      <w:r w:rsidRPr="002F72D6">
        <w:rPr>
          <w:noProof/>
        </w:rPr>
        <w:tab/>
        <w:t xml:space="preserve">Kachel AF, Premo LS, Hublin J-J. Grandmothering and natural selection. </w:t>
      </w:r>
      <w:r w:rsidRPr="002F72D6">
        <w:rPr>
          <w:i/>
          <w:noProof/>
        </w:rPr>
        <w:t>Proceedings of the Royal Society B: Biological Sciences</w:t>
      </w:r>
      <w:r w:rsidRPr="002F72D6">
        <w:rPr>
          <w:noProof/>
        </w:rPr>
        <w:t xml:space="preserve"> 2011; </w:t>
      </w:r>
      <w:r w:rsidRPr="002F72D6">
        <w:rPr>
          <w:b/>
          <w:noProof/>
        </w:rPr>
        <w:t>278</w:t>
      </w:r>
      <w:r w:rsidRPr="002F72D6">
        <w:rPr>
          <w:noProof/>
        </w:rPr>
        <w:t>(1704): 384-91.</w:t>
      </w:r>
    </w:p>
    <w:p w14:paraId="749ED951" w14:textId="77777777" w:rsidR="002F72D6" w:rsidRPr="002F72D6" w:rsidRDefault="002F72D6" w:rsidP="002F72D6">
      <w:pPr>
        <w:pStyle w:val="EndNoteBibliography"/>
        <w:spacing w:after="0"/>
        <w:rPr>
          <w:noProof/>
        </w:rPr>
      </w:pPr>
      <w:r w:rsidRPr="002F72D6">
        <w:rPr>
          <w:noProof/>
        </w:rPr>
        <w:t>68.</w:t>
      </w:r>
      <w:r w:rsidRPr="002F72D6">
        <w:rPr>
          <w:noProof/>
        </w:rPr>
        <w:tab/>
        <w:t xml:space="preserve">Stright AD, Gallagher KC, Kelley K. Infant Temperament Moderates Relations Between Maternal Parenting in Early Childhood and Children’s Adjustment in First Grade. </w:t>
      </w:r>
      <w:r w:rsidRPr="002F72D6">
        <w:rPr>
          <w:i/>
          <w:noProof/>
        </w:rPr>
        <w:t>Child Development</w:t>
      </w:r>
      <w:r w:rsidRPr="002F72D6">
        <w:rPr>
          <w:noProof/>
        </w:rPr>
        <w:t xml:space="preserve"> 2008; </w:t>
      </w:r>
      <w:r w:rsidRPr="002F72D6">
        <w:rPr>
          <w:b/>
          <w:noProof/>
        </w:rPr>
        <w:t>79</w:t>
      </w:r>
      <w:r w:rsidRPr="002F72D6">
        <w:rPr>
          <w:noProof/>
        </w:rPr>
        <w:t>(1): 186-200.</w:t>
      </w:r>
    </w:p>
    <w:p w14:paraId="68D1136A" w14:textId="77777777" w:rsidR="002F72D6" w:rsidRPr="002F72D6" w:rsidRDefault="002F72D6" w:rsidP="002F72D6">
      <w:pPr>
        <w:pStyle w:val="EndNoteBibliography"/>
        <w:spacing w:after="0"/>
        <w:rPr>
          <w:noProof/>
        </w:rPr>
      </w:pPr>
      <w:r w:rsidRPr="002F72D6">
        <w:rPr>
          <w:noProof/>
        </w:rPr>
        <w:t>69.</w:t>
      </w:r>
      <w:r w:rsidRPr="002F72D6">
        <w:rPr>
          <w:noProof/>
        </w:rPr>
        <w:tab/>
        <w:t xml:space="preserve">Dalimonte-Merckling DM, Brophy-Herb HE. A Person-Centered Approach to Child Temperament and Parenting. </w:t>
      </w:r>
      <w:r w:rsidRPr="002F72D6">
        <w:rPr>
          <w:i/>
          <w:noProof/>
        </w:rPr>
        <w:t>Child Development</w:t>
      </w:r>
      <w:r w:rsidRPr="002F72D6">
        <w:rPr>
          <w:noProof/>
        </w:rPr>
        <w:t xml:space="preserve"> 2019; </w:t>
      </w:r>
      <w:r w:rsidRPr="002F72D6">
        <w:rPr>
          <w:b/>
          <w:noProof/>
        </w:rPr>
        <w:t>90</w:t>
      </w:r>
      <w:r w:rsidRPr="002F72D6">
        <w:rPr>
          <w:noProof/>
        </w:rPr>
        <w:t>(5): 1702-17.</w:t>
      </w:r>
    </w:p>
    <w:p w14:paraId="13CEB26F" w14:textId="77777777" w:rsidR="002F72D6" w:rsidRPr="002F72D6" w:rsidRDefault="002F72D6" w:rsidP="002F72D6">
      <w:pPr>
        <w:pStyle w:val="EndNoteBibliography"/>
        <w:spacing w:after="0"/>
        <w:rPr>
          <w:noProof/>
        </w:rPr>
      </w:pPr>
      <w:r w:rsidRPr="002F72D6">
        <w:rPr>
          <w:noProof/>
        </w:rPr>
        <w:t>70.</w:t>
      </w:r>
      <w:r w:rsidRPr="002F72D6">
        <w:rPr>
          <w:noProof/>
        </w:rPr>
        <w:tab/>
        <w:t xml:space="preserve">Black MM, Baqui AH, Zaman K, et al. Depressive symptoms among rural Bangladeshi mothers: implications for infant development. </w:t>
      </w:r>
      <w:r w:rsidRPr="002F72D6">
        <w:rPr>
          <w:i/>
          <w:noProof/>
        </w:rPr>
        <w:t>Journal of Child Psychology and Psychiatry</w:t>
      </w:r>
      <w:r w:rsidRPr="002F72D6">
        <w:rPr>
          <w:noProof/>
        </w:rPr>
        <w:t xml:space="preserve"> 2007; </w:t>
      </w:r>
      <w:r w:rsidRPr="002F72D6">
        <w:rPr>
          <w:b/>
          <w:noProof/>
        </w:rPr>
        <w:t>48</w:t>
      </w:r>
      <w:r w:rsidRPr="002F72D6">
        <w:rPr>
          <w:noProof/>
        </w:rPr>
        <w:t>(8): 764-72.</w:t>
      </w:r>
    </w:p>
    <w:p w14:paraId="35F4C74B" w14:textId="77777777" w:rsidR="002F72D6" w:rsidRPr="002F72D6" w:rsidRDefault="002F72D6" w:rsidP="002F72D6">
      <w:pPr>
        <w:pStyle w:val="EndNoteBibliography"/>
        <w:spacing w:after="0"/>
        <w:rPr>
          <w:noProof/>
        </w:rPr>
      </w:pPr>
      <w:r w:rsidRPr="002F72D6">
        <w:rPr>
          <w:noProof/>
        </w:rPr>
        <w:t>71.</w:t>
      </w:r>
      <w:r w:rsidRPr="002F72D6">
        <w:rPr>
          <w:noProof/>
        </w:rPr>
        <w:tab/>
        <w:t xml:space="preserve">Agunbiade OM, Ogunleye OV. Constraints to exclusive breastfeeding practice among breastfeeding mothers in Southwest Nigeria: implications for scaling up. </w:t>
      </w:r>
      <w:r w:rsidRPr="002F72D6">
        <w:rPr>
          <w:i/>
          <w:noProof/>
        </w:rPr>
        <w:t>Int Breastfeed J</w:t>
      </w:r>
      <w:r w:rsidRPr="002F72D6">
        <w:rPr>
          <w:noProof/>
        </w:rPr>
        <w:t xml:space="preserve"> 2012; </w:t>
      </w:r>
      <w:r w:rsidRPr="002F72D6">
        <w:rPr>
          <w:b/>
          <w:noProof/>
        </w:rPr>
        <w:t>7</w:t>
      </w:r>
      <w:r w:rsidRPr="002F72D6">
        <w:rPr>
          <w:noProof/>
        </w:rPr>
        <w:t>: 5.</w:t>
      </w:r>
    </w:p>
    <w:p w14:paraId="13025B6B" w14:textId="77777777" w:rsidR="002F72D6" w:rsidRPr="002F72D6" w:rsidRDefault="002F72D6" w:rsidP="002F72D6">
      <w:pPr>
        <w:pStyle w:val="EndNoteBibliography"/>
        <w:spacing w:after="0"/>
        <w:rPr>
          <w:noProof/>
        </w:rPr>
      </w:pPr>
      <w:r w:rsidRPr="002F72D6">
        <w:rPr>
          <w:noProof/>
        </w:rPr>
        <w:lastRenderedPageBreak/>
        <w:t>72.</w:t>
      </w:r>
      <w:r w:rsidRPr="002F72D6">
        <w:rPr>
          <w:noProof/>
        </w:rPr>
        <w:tab/>
        <w:t xml:space="preserve">Martin SL, Muhomah T, Thuita F, Bingham A, Mukuria AG. What motivates maternal and child nutrition peer educators? Experiences of fathers and grandmothers in western Kenya. </w:t>
      </w:r>
      <w:r w:rsidRPr="002F72D6">
        <w:rPr>
          <w:i/>
          <w:noProof/>
        </w:rPr>
        <w:t>Soc Sci Med</w:t>
      </w:r>
      <w:r w:rsidRPr="002F72D6">
        <w:rPr>
          <w:noProof/>
        </w:rPr>
        <w:t xml:space="preserve"> 2015; </w:t>
      </w:r>
      <w:r w:rsidRPr="002F72D6">
        <w:rPr>
          <w:b/>
          <w:noProof/>
        </w:rPr>
        <w:t>143</w:t>
      </w:r>
      <w:r w:rsidRPr="002F72D6">
        <w:rPr>
          <w:noProof/>
        </w:rPr>
        <w:t>: 45-53.</w:t>
      </w:r>
    </w:p>
    <w:p w14:paraId="2590D6F6" w14:textId="77777777" w:rsidR="002F72D6" w:rsidRPr="002F72D6" w:rsidRDefault="002F72D6" w:rsidP="002F72D6">
      <w:pPr>
        <w:pStyle w:val="EndNoteBibliography"/>
        <w:spacing w:after="0"/>
        <w:rPr>
          <w:noProof/>
        </w:rPr>
      </w:pPr>
      <w:r w:rsidRPr="002F72D6">
        <w:rPr>
          <w:noProof/>
        </w:rPr>
        <w:t>73.</w:t>
      </w:r>
      <w:r w:rsidRPr="002F72D6">
        <w:rPr>
          <w:noProof/>
        </w:rPr>
        <w:tab/>
        <w:t xml:space="preserve">Sarma H, Uddin MF, Harbour C, Ahmed T. Factors Influencing Child Feeding Practices Related to Home Fortification With Micronutrient Powder Among Caregivers of Under-5 Children in Bangladesh. </w:t>
      </w:r>
      <w:r w:rsidRPr="002F72D6">
        <w:rPr>
          <w:i/>
          <w:noProof/>
        </w:rPr>
        <w:t>Food Nutr Bull</w:t>
      </w:r>
      <w:r w:rsidRPr="002F72D6">
        <w:rPr>
          <w:noProof/>
        </w:rPr>
        <w:t xml:space="preserve"> 2016; </w:t>
      </w:r>
      <w:r w:rsidRPr="002F72D6">
        <w:rPr>
          <w:b/>
          <w:noProof/>
        </w:rPr>
        <w:t>37</w:t>
      </w:r>
      <w:r w:rsidRPr="002F72D6">
        <w:rPr>
          <w:noProof/>
        </w:rPr>
        <w:t>(3): 340-52.</w:t>
      </w:r>
    </w:p>
    <w:p w14:paraId="381C6C71" w14:textId="77777777" w:rsidR="002F72D6" w:rsidRPr="002F72D6" w:rsidRDefault="002F72D6" w:rsidP="002F72D6">
      <w:pPr>
        <w:pStyle w:val="EndNoteBibliography"/>
        <w:spacing w:after="0"/>
        <w:rPr>
          <w:noProof/>
        </w:rPr>
      </w:pPr>
      <w:r w:rsidRPr="002F72D6">
        <w:rPr>
          <w:noProof/>
        </w:rPr>
        <w:t>74.</w:t>
      </w:r>
      <w:r w:rsidRPr="002F72D6">
        <w:rPr>
          <w:noProof/>
        </w:rPr>
        <w:tab/>
        <w:t xml:space="preserve">Zakar R, Zakar MZ, Zaheer L, Fischer F. Exploring parental perceptions and knowledge regarding breastfeeding practices in Rajanpur, Punjab Province, Pakistan. </w:t>
      </w:r>
      <w:r w:rsidRPr="002F72D6">
        <w:rPr>
          <w:i/>
          <w:noProof/>
        </w:rPr>
        <w:t>International breastfeeding journal</w:t>
      </w:r>
      <w:r w:rsidRPr="002F72D6">
        <w:rPr>
          <w:noProof/>
        </w:rPr>
        <w:t xml:space="preserve"> 2018; </w:t>
      </w:r>
      <w:r w:rsidRPr="002F72D6">
        <w:rPr>
          <w:b/>
          <w:noProof/>
        </w:rPr>
        <w:t>13</w:t>
      </w:r>
      <w:r w:rsidRPr="002F72D6">
        <w:rPr>
          <w:noProof/>
        </w:rPr>
        <w:t>: 24-.</w:t>
      </w:r>
    </w:p>
    <w:p w14:paraId="4CA9BC92" w14:textId="77777777" w:rsidR="002F72D6" w:rsidRPr="002F72D6" w:rsidRDefault="002F72D6" w:rsidP="002F72D6">
      <w:pPr>
        <w:pStyle w:val="EndNoteBibliography"/>
        <w:spacing w:after="0"/>
        <w:rPr>
          <w:noProof/>
        </w:rPr>
      </w:pPr>
      <w:r w:rsidRPr="002F72D6">
        <w:rPr>
          <w:noProof/>
        </w:rPr>
        <w:t>75.</w:t>
      </w:r>
      <w:r w:rsidRPr="002F72D6">
        <w:rPr>
          <w:noProof/>
        </w:rPr>
        <w:tab/>
        <w:t>Aubel J. Grandmothers: A learning institution: United States Agency for International Development, 2005.</w:t>
      </w:r>
    </w:p>
    <w:p w14:paraId="66BA51E7" w14:textId="77777777" w:rsidR="002F72D6" w:rsidRPr="002F72D6" w:rsidRDefault="002F72D6" w:rsidP="002F72D6">
      <w:pPr>
        <w:pStyle w:val="EndNoteBibliography"/>
        <w:spacing w:after="0"/>
        <w:rPr>
          <w:noProof/>
        </w:rPr>
      </w:pPr>
      <w:r w:rsidRPr="002F72D6">
        <w:rPr>
          <w:noProof/>
        </w:rPr>
        <w:t>76.</w:t>
      </w:r>
      <w:r w:rsidRPr="002F72D6">
        <w:rPr>
          <w:noProof/>
        </w:rPr>
        <w:tab/>
        <w:t xml:space="preserve">Karmacharya C, Cunningham K, Choufani J, Kadiyala S. Grandmothers’ knowledge positively influences maternal knowledge and infant and young child feeding practices. </w:t>
      </w:r>
      <w:r w:rsidRPr="002F72D6">
        <w:rPr>
          <w:i/>
          <w:noProof/>
        </w:rPr>
        <w:t>Public Health Nutrition</w:t>
      </w:r>
      <w:r w:rsidRPr="002F72D6">
        <w:rPr>
          <w:noProof/>
        </w:rPr>
        <w:t xml:space="preserve"> 2017; </w:t>
      </w:r>
      <w:r w:rsidRPr="002F72D6">
        <w:rPr>
          <w:b/>
          <w:noProof/>
        </w:rPr>
        <w:t>20</w:t>
      </w:r>
      <w:r w:rsidRPr="002F72D6">
        <w:rPr>
          <w:noProof/>
        </w:rPr>
        <w:t>(12): 2114-23.</w:t>
      </w:r>
    </w:p>
    <w:p w14:paraId="0EE66C67" w14:textId="77777777" w:rsidR="002F72D6" w:rsidRPr="002F72D6" w:rsidRDefault="002F72D6" w:rsidP="002F72D6">
      <w:pPr>
        <w:pStyle w:val="EndNoteBibliography"/>
        <w:spacing w:after="0"/>
        <w:rPr>
          <w:noProof/>
        </w:rPr>
      </w:pPr>
      <w:r w:rsidRPr="002F72D6">
        <w:rPr>
          <w:noProof/>
        </w:rPr>
        <w:t>77.</w:t>
      </w:r>
      <w:r w:rsidRPr="002F72D6">
        <w:rPr>
          <w:noProof/>
        </w:rPr>
        <w:tab/>
        <w:t xml:space="preserve">Mukuria AG, Martin SL, Egondi T, Bingham A, Thuita FM. Role of social support in improving infant feeding practices in Western Kenya: a quasi-experimental study. </w:t>
      </w:r>
      <w:r w:rsidRPr="002F72D6">
        <w:rPr>
          <w:i/>
          <w:noProof/>
        </w:rPr>
        <w:t>Global Health: Science and Practice</w:t>
      </w:r>
      <w:r w:rsidRPr="002F72D6">
        <w:rPr>
          <w:noProof/>
        </w:rPr>
        <w:t xml:space="preserve"> 2016; </w:t>
      </w:r>
      <w:r w:rsidRPr="002F72D6">
        <w:rPr>
          <w:b/>
          <w:noProof/>
        </w:rPr>
        <w:t>4</w:t>
      </w:r>
      <w:r w:rsidRPr="002F72D6">
        <w:rPr>
          <w:noProof/>
        </w:rPr>
        <w:t>(1): 55-72.</w:t>
      </w:r>
    </w:p>
    <w:p w14:paraId="16161091" w14:textId="77777777" w:rsidR="002F72D6" w:rsidRPr="002F72D6" w:rsidRDefault="002F72D6" w:rsidP="002F72D6">
      <w:pPr>
        <w:pStyle w:val="EndNoteBibliography"/>
        <w:spacing w:after="0"/>
        <w:rPr>
          <w:noProof/>
        </w:rPr>
      </w:pPr>
      <w:r w:rsidRPr="002F72D6">
        <w:rPr>
          <w:noProof/>
        </w:rPr>
        <w:t>78.</w:t>
      </w:r>
      <w:r w:rsidRPr="002F72D6">
        <w:rPr>
          <w:noProof/>
        </w:rPr>
        <w:tab/>
        <w:t xml:space="preserve">Zhang Y, Ji M, Zou J, et al. Effect of a Conditional Cash Transfer Program on Nutritional Knowledge and Food Practices among Caregivers of 3-5-Year-Old Left-Behind Children in the Rural Hunan Province. </w:t>
      </w:r>
      <w:r w:rsidRPr="002F72D6">
        <w:rPr>
          <w:i/>
          <w:noProof/>
        </w:rPr>
        <w:t>International journal of environmental research and public health</w:t>
      </w:r>
      <w:r w:rsidRPr="002F72D6">
        <w:rPr>
          <w:noProof/>
        </w:rPr>
        <w:t xml:space="preserve"> 2018; </w:t>
      </w:r>
      <w:r w:rsidRPr="002F72D6">
        <w:rPr>
          <w:b/>
          <w:noProof/>
        </w:rPr>
        <w:t>15</w:t>
      </w:r>
      <w:r w:rsidRPr="002F72D6">
        <w:rPr>
          <w:noProof/>
        </w:rPr>
        <w:t>(3).</w:t>
      </w:r>
    </w:p>
    <w:p w14:paraId="73C483E6" w14:textId="77777777" w:rsidR="002F72D6" w:rsidRPr="002F72D6" w:rsidRDefault="002F72D6" w:rsidP="002F72D6">
      <w:pPr>
        <w:pStyle w:val="EndNoteBibliography"/>
        <w:spacing w:after="0"/>
        <w:rPr>
          <w:noProof/>
        </w:rPr>
      </w:pPr>
      <w:r w:rsidRPr="002F72D6">
        <w:rPr>
          <w:noProof/>
        </w:rPr>
        <w:t>79.</w:t>
      </w:r>
      <w:r w:rsidRPr="002F72D6">
        <w:rPr>
          <w:noProof/>
        </w:rPr>
        <w:tab/>
        <w:t xml:space="preserve">Hernan MA, Hernandez-Diaz S, Robins JM. A structural approach to selection bias. </w:t>
      </w:r>
      <w:r w:rsidRPr="002F72D6">
        <w:rPr>
          <w:i/>
          <w:noProof/>
        </w:rPr>
        <w:t>Epidemiology</w:t>
      </w:r>
      <w:r w:rsidRPr="002F72D6">
        <w:rPr>
          <w:noProof/>
        </w:rPr>
        <w:t xml:space="preserve"> 2004; </w:t>
      </w:r>
      <w:r w:rsidRPr="002F72D6">
        <w:rPr>
          <w:b/>
          <w:noProof/>
        </w:rPr>
        <w:t>15</w:t>
      </w:r>
      <w:r w:rsidRPr="002F72D6">
        <w:rPr>
          <w:noProof/>
        </w:rPr>
        <w:t>(5): 615-25.</w:t>
      </w:r>
    </w:p>
    <w:p w14:paraId="5096DCEC" w14:textId="77777777" w:rsidR="002F72D6" w:rsidRPr="002F72D6" w:rsidRDefault="002F72D6" w:rsidP="002F72D6">
      <w:pPr>
        <w:pStyle w:val="EndNoteBibliography"/>
        <w:spacing w:after="0"/>
        <w:rPr>
          <w:noProof/>
        </w:rPr>
      </w:pPr>
      <w:r w:rsidRPr="002F72D6">
        <w:rPr>
          <w:noProof/>
        </w:rPr>
        <w:t>80.</w:t>
      </w:r>
      <w:r w:rsidRPr="002F72D6">
        <w:rPr>
          <w:noProof/>
        </w:rPr>
        <w:tab/>
        <w:t xml:space="preserve">Howe CJ, Cole SR, Lau B, Napravnik S, Eron Jr JJ. Selection bias due to loss to follow up in cohort studies. </w:t>
      </w:r>
      <w:r w:rsidRPr="002F72D6">
        <w:rPr>
          <w:i/>
          <w:noProof/>
        </w:rPr>
        <w:t>Epidemiology (Cambridge, Mass)</w:t>
      </w:r>
      <w:r w:rsidRPr="002F72D6">
        <w:rPr>
          <w:noProof/>
        </w:rPr>
        <w:t xml:space="preserve"> 2016; </w:t>
      </w:r>
      <w:r w:rsidRPr="002F72D6">
        <w:rPr>
          <w:b/>
          <w:noProof/>
        </w:rPr>
        <w:t>27</w:t>
      </w:r>
      <w:r w:rsidRPr="002F72D6">
        <w:rPr>
          <w:noProof/>
        </w:rPr>
        <w:t>(1): 91.</w:t>
      </w:r>
    </w:p>
    <w:p w14:paraId="6ECC4EC7" w14:textId="77777777" w:rsidR="002F72D6" w:rsidRPr="002F72D6" w:rsidRDefault="002F72D6" w:rsidP="002F72D6">
      <w:pPr>
        <w:pStyle w:val="EndNoteBibliography"/>
        <w:spacing w:after="0"/>
        <w:rPr>
          <w:noProof/>
        </w:rPr>
      </w:pPr>
      <w:r w:rsidRPr="002F72D6">
        <w:rPr>
          <w:noProof/>
        </w:rPr>
        <w:t>81.</w:t>
      </w:r>
      <w:r w:rsidRPr="002F72D6">
        <w:rPr>
          <w:noProof/>
        </w:rPr>
        <w:tab/>
        <w:t xml:space="preserve">Pearson R, Culpin I, de Mola CL, et al. Grandmothers’ mental health is associated with grandchildren’s emotional and behavioral development: a three-generation prospective study in Brazil. </w:t>
      </w:r>
      <w:r w:rsidRPr="002F72D6">
        <w:rPr>
          <w:i/>
          <w:noProof/>
        </w:rPr>
        <w:t>BMC psychiatry</w:t>
      </w:r>
      <w:r w:rsidRPr="002F72D6">
        <w:rPr>
          <w:noProof/>
        </w:rPr>
        <w:t xml:space="preserve"> 2019; </w:t>
      </w:r>
      <w:r w:rsidRPr="002F72D6">
        <w:rPr>
          <w:b/>
          <w:noProof/>
        </w:rPr>
        <w:t>19</w:t>
      </w:r>
      <w:r w:rsidRPr="002F72D6">
        <w:rPr>
          <w:noProof/>
        </w:rPr>
        <w:t>(1): 184.</w:t>
      </w:r>
    </w:p>
    <w:p w14:paraId="6C72C845" w14:textId="77777777" w:rsidR="002F72D6" w:rsidRPr="002F72D6" w:rsidRDefault="002F72D6" w:rsidP="002F72D6">
      <w:pPr>
        <w:pStyle w:val="EndNoteBibliography"/>
        <w:spacing w:after="0"/>
        <w:rPr>
          <w:noProof/>
        </w:rPr>
      </w:pPr>
      <w:r w:rsidRPr="002F72D6">
        <w:rPr>
          <w:noProof/>
        </w:rPr>
        <w:t>82.</w:t>
      </w:r>
      <w:r w:rsidRPr="002F72D6">
        <w:rPr>
          <w:noProof/>
        </w:rPr>
        <w:tab/>
        <w:t xml:space="preserve">Ku LJ, Stearns SC, Van Houtven CH, Lee SY, Dilworth-Anderson P, Konrad TR. Impact of caring for grandchildren on the health of grandparents in Taiwan. </w:t>
      </w:r>
      <w:r w:rsidRPr="002F72D6">
        <w:rPr>
          <w:i/>
          <w:noProof/>
        </w:rPr>
        <w:t>J Gerontol B Psychol Sci Soc Sci</w:t>
      </w:r>
      <w:r w:rsidRPr="002F72D6">
        <w:rPr>
          <w:noProof/>
        </w:rPr>
        <w:t xml:space="preserve"> 2013; </w:t>
      </w:r>
      <w:r w:rsidRPr="002F72D6">
        <w:rPr>
          <w:b/>
          <w:noProof/>
        </w:rPr>
        <w:t>68</w:t>
      </w:r>
      <w:r w:rsidRPr="002F72D6">
        <w:rPr>
          <w:noProof/>
        </w:rPr>
        <w:t>(6): 1009-21.</w:t>
      </w:r>
    </w:p>
    <w:p w14:paraId="344BEDF0" w14:textId="77777777" w:rsidR="002F72D6" w:rsidRPr="002F72D6" w:rsidRDefault="002F72D6" w:rsidP="002F72D6">
      <w:pPr>
        <w:pStyle w:val="EndNoteBibliography"/>
        <w:spacing w:after="0"/>
        <w:rPr>
          <w:noProof/>
        </w:rPr>
      </w:pPr>
      <w:r w:rsidRPr="002F72D6">
        <w:rPr>
          <w:noProof/>
        </w:rPr>
        <w:t>83.</w:t>
      </w:r>
      <w:r w:rsidRPr="002F72D6">
        <w:rPr>
          <w:noProof/>
        </w:rPr>
        <w:tab/>
        <w:t xml:space="preserve">Xu L, Tang F, Li LW, Dong XQ. Grandparent Caregiving and Psychological Well-Being Among Chinese American Older Adults-The Roles of Caregiving Burden and Pressure. </w:t>
      </w:r>
      <w:r w:rsidRPr="002F72D6">
        <w:rPr>
          <w:i/>
          <w:noProof/>
        </w:rPr>
        <w:t>J Gerontol A Biol Sci Med Sci</w:t>
      </w:r>
      <w:r w:rsidRPr="002F72D6">
        <w:rPr>
          <w:noProof/>
        </w:rPr>
        <w:t xml:space="preserve"> 2017; </w:t>
      </w:r>
      <w:r w:rsidRPr="002F72D6">
        <w:rPr>
          <w:b/>
          <w:noProof/>
        </w:rPr>
        <w:t>72</w:t>
      </w:r>
      <w:r w:rsidRPr="002F72D6">
        <w:rPr>
          <w:noProof/>
        </w:rPr>
        <w:t>(suppl_1): S56-S62.</w:t>
      </w:r>
    </w:p>
    <w:p w14:paraId="1A3FA599" w14:textId="77777777" w:rsidR="002F72D6" w:rsidRPr="002F72D6" w:rsidRDefault="002F72D6" w:rsidP="002F72D6">
      <w:pPr>
        <w:pStyle w:val="EndNoteBibliography"/>
        <w:rPr>
          <w:noProof/>
        </w:rPr>
      </w:pPr>
      <w:r w:rsidRPr="002F72D6">
        <w:rPr>
          <w:noProof/>
        </w:rPr>
        <w:t>84.</w:t>
      </w:r>
      <w:r w:rsidRPr="002F72D6">
        <w:rPr>
          <w:noProof/>
        </w:rPr>
        <w:tab/>
        <w:t xml:space="preserve">Hughes ME, Waite LJ, LaPierre TA, Luo Y. All in the family: The impact of caring for grandchildren on grandparents' health. </w:t>
      </w:r>
      <w:r w:rsidRPr="002F72D6">
        <w:rPr>
          <w:i/>
          <w:noProof/>
        </w:rPr>
        <w:t>The Journals of Gerontology Series B: Psychological Sciences and Social Sciences</w:t>
      </w:r>
      <w:r w:rsidRPr="002F72D6">
        <w:rPr>
          <w:noProof/>
        </w:rPr>
        <w:t xml:space="preserve"> 2007; </w:t>
      </w:r>
      <w:r w:rsidRPr="002F72D6">
        <w:rPr>
          <w:b/>
          <w:noProof/>
        </w:rPr>
        <w:t>62</w:t>
      </w:r>
      <w:r w:rsidRPr="002F72D6">
        <w:rPr>
          <w:noProof/>
        </w:rPr>
        <w:t>(2): S108-S19.</w:t>
      </w:r>
    </w:p>
    <w:p w14:paraId="0FB3D675" w14:textId="27E51411" w:rsidR="00D71A85" w:rsidRDefault="00090BA0" w:rsidP="002776B2">
      <w:pPr>
        <w:rPr>
          <w:bCs/>
        </w:rPr>
        <w:sectPr w:rsidR="00D71A85">
          <w:pgSz w:w="12240" w:h="15840"/>
          <w:pgMar w:top="1440" w:right="1440" w:bottom="1440" w:left="1440" w:header="720" w:footer="720" w:gutter="0"/>
          <w:cols w:space="720"/>
          <w:docGrid w:linePitch="360"/>
        </w:sectPr>
      </w:pPr>
      <w:r w:rsidRPr="00B4346E">
        <w:rPr>
          <w:bCs/>
        </w:rPr>
        <w:fldChar w:fldCharType="end"/>
      </w:r>
    </w:p>
    <w:tbl>
      <w:tblPr>
        <w:tblW w:w="10686" w:type="dxa"/>
        <w:tblLook w:val="04A0" w:firstRow="1" w:lastRow="0" w:firstColumn="1" w:lastColumn="0" w:noHBand="0" w:noVBand="1"/>
      </w:tblPr>
      <w:tblGrid>
        <w:gridCol w:w="280"/>
        <w:gridCol w:w="80"/>
        <w:gridCol w:w="5220"/>
        <w:gridCol w:w="1350"/>
        <w:gridCol w:w="1440"/>
        <w:gridCol w:w="1260"/>
        <w:gridCol w:w="1056"/>
      </w:tblGrid>
      <w:tr w:rsidR="003C07F1" w:rsidRPr="00D71A85" w14:paraId="557A06AF" w14:textId="77777777" w:rsidTr="007370E6">
        <w:trPr>
          <w:trHeight w:val="20"/>
        </w:trPr>
        <w:tc>
          <w:tcPr>
            <w:tcW w:w="280" w:type="dxa"/>
            <w:tcBorders>
              <w:top w:val="single" w:sz="4" w:space="0" w:color="auto"/>
              <w:left w:val="nil"/>
              <w:bottom w:val="single" w:sz="4" w:space="0" w:color="auto"/>
              <w:right w:val="nil"/>
            </w:tcBorders>
            <w:shd w:val="clear" w:color="auto" w:fill="auto"/>
            <w:noWrap/>
            <w:vAlign w:val="bottom"/>
            <w:hideMark/>
          </w:tcPr>
          <w:p w14:paraId="646D5750" w14:textId="77777777" w:rsidR="003C07F1" w:rsidRPr="00D71A85" w:rsidRDefault="003C07F1" w:rsidP="007370E6">
            <w:r w:rsidRPr="00D71A85">
              <w:lastRenderedPageBreak/>
              <w:t> </w:t>
            </w:r>
          </w:p>
        </w:tc>
        <w:tc>
          <w:tcPr>
            <w:tcW w:w="5300" w:type="dxa"/>
            <w:gridSpan w:val="2"/>
            <w:tcBorders>
              <w:top w:val="single" w:sz="4" w:space="0" w:color="auto"/>
              <w:left w:val="nil"/>
              <w:bottom w:val="single" w:sz="4" w:space="0" w:color="auto"/>
              <w:right w:val="nil"/>
            </w:tcBorders>
            <w:shd w:val="clear" w:color="auto" w:fill="auto"/>
            <w:noWrap/>
            <w:vAlign w:val="bottom"/>
            <w:hideMark/>
          </w:tcPr>
          <w:p w14:paraId="51BB8784" w14:textId="77777777" w:rsidR="003C07F1" w:rsidRPr="00D71A85" w:rsidRDefault="003C07F1" w:rsidP="007370E6">
            <w:r w:rsidRPr="00D71A85">
              <w:t> </w:t>
            </w:r>
          </w:p>
        </w:tc>
        <w:tc>
          <w:tcPr>
            <w:tcW w:w="1350" w:type="dxa"/>
            <w:tcBorders>
              <w:top w:val="single" w:sz="4" w:space="0" w:color="auto"/>
              <w:left w:val="nil"/>
              <w:bottom w:val="single" w:sz="4" w:space="0" w:color="auto"/>
              <w:right w:val="nil"/>
            </w:tcBorders>
            <w:shd w:val="clear" w:color="auto" w:fill="auto"/>
            <w:noWrap/>
            <w:vAlign w:val="bottom"/>
            <w:hideMark/>
          </w:tcPr>
          <w:p w14:paraId="224AC73E" w14:textId="77777777" w:rsidR="003C07F1" w:rsidRPr="00D71A85" w:rsidRDefault="003C07F1" w:rsidP="007370E6">
            <w:pPr>
              <w:jc w:val="center"/>
              <w:rPr>
                <w:b/>
                <w:bCs/>
              </w:rPr>
            </w:pPr>
            <w:r w:rsidRPr="00D71A85">
              <w:rPr>
                <w:b/>
                <w:bCs/>
              </w:rPr>
              <w:t>Mean or N</w:t>
            </w:r>
          </w:p>
        </w:tc>
        <w:tc>
          <w:tcPr>
            <w:tcW w:w="1440" w:type="dxa"/>
            <w:tcBorders>
              <w:top w:val="single" w:sz="4" w:space="0" w:color="auto"/>
              <w:left w:val="nil"/>
              <w:bottom w:val="single" w:sz="4" w:space="0" w:color="auto"/>
              <w:right w:val="nil"/>
            </w:tcBorders>
            <w:shd w:val="clear" w:color="auto" w:fill="auto"/>
            <w:noWrap/>
            <w:vAlign w:val="bottom"/>
            <w:hideMark/>
          </w:tcPr>
          <w:p w14:paraId="29CA6BC5" w14:textId="77777777" w:rsidR="003C07F1" w:rsidRPr="00D71A85" w:rsidRDefault="003C07F1" w:rsidP="007370E6">
            <w:pPr>
              <w:jc w:val="center"/>
              <w:rPr>
                <w:b/>
                <w:bCs/>
              </w:rPr>
            </w:pPr>
            <w:r w:rsidRPr="00D71A85">
              <w:rPr>
                <w:b/>
                <w:bCs/>
              </w:rPr>
              <w:t>SD or %</w:t>
            </w:r>
          </w:p>
        </w:tc>
        <w:tc>
          <w:tcPr>
            <w:tcW w:w="1260" w:type="dxa"/>
            <w:tcBorders>
              <w:top w:val="single" w:sz="4" w:space="0" w:color="auto"/>
              <w:left w:val="nil"/>
              <w:bottom w:val="single" w:sz="4" w:space="0" w:color="auto"/>
              <w:right w:val="nil"/>
            </w:tcBorders>
            <w:shd w:val="clear" w:color="auto" w:fill="auto"/>
            <w:noWrap/>
            <w:vAlign w:val="bottom"/>
            <w:hideMark/>
          </w:tcPr>
          <w:p w14:paraId="55951AAA" w14:textId="77777777" w:rsidR="003C07F1" w:rsidRPr="00D71A85" w:rsidRDefault="003C07F1" w:rsidP="007370E6">
            <w:pPr>
              <w:jc w:val="center"/>
              <w:rPr>
                <w:b/>
                <w:bCs/>
              </w:rPr>
            </w:pPr>
            <w:r w:rsidRPr="00D71A85">
              <w:rPr>
                <w:b/>
                <w:bCs/>
              </w:rPr>
              <w:t>min</w:t>
            </w:r>
          </w:p>
        </w:tc>
        <w:tc>
          <w:tcPr>
            <w:tcW w:w="1056" w:type="dxa"/>
            <w:tcBorders>
              <w:top w:val="single" w:sz="4" w:space="0" w:color="auto"/>
              <w:left w:val="nil"/>
              <w:bottom w:val="single" w:sz="4" w:space="0" w:color="auto"/>
              <w:right w:val="nil"/>
            </w:tcBorders>
            <w:shd w:val="clear" w:color="auto" w:fill="auto"/>
            <w:noWrap/>
            <w:vAlign w:val="bottom"/>
            <w:hideMark/>
          </w:tcPr>
          <w:p w14:paraId="542CCB24" w14:textId="77777777" w:rsidR="003C07F1" w:rsidRPr="00D71A85" w:rsidRDefault="003C07F1" w:rsidP="007370E6">
            <w:pPr>
              <w:jc w:val="center"/>
              <w:rPr>
                <w:b/>
                <w:bCs/>
              </w:rPr>
            </w:pPr>
            <w:r w:rsidRPr="00D71A85">
              <w:rPr>
                <w:b/>
                <w:bCs/>
              </w:rPr>
              <w:t>max</w:t>
            </w:r>
          </w:p>
        </w:tc>
      </w:tr>
      <w:tr w:rsidR="003C07F1" w:rsidRPr="00D71A85" w14:paraId="00E50029" w14:textId="77777777" w:rsidTr="007370E6">
        <w:trPr>
          <w:trHeight w:val="20"/>
        </w:trPr>
        <w:tc>
          <w:tcPr>
            <w:tcW w:w="5580" w:type="dxa"/>
            <w:gridSpan w:val="3"/>
            <w:tcBorders>
              <w:top w:val="nil"/>
              <w:left w:val="nil"/>
              <w:bottom w:val="nil"/>
              <w:right w:val="nil"/>
            </w:tcBorders>
            <w:shd w:val="clear" w:color="000000" w:fill="BFBFBF"/>
            <w:noWrap/>
            <w:vAlign w:val="bottom"/>
            <w:hideMark/>
          </w:tcPr>
          <w:p w14:paraId="455F42E9" w14:textId="77777777" w:rsidR="003C07F1" w:rsidRPr="00D71A85" w:rsidRDefault="003C07F1" w:rsidP="007370E6">
            <w:pPr>
              <w:rPr>
                <w:b/>
                <w:bCs/>
              </w:rPr>
            </w:pPr>
            <w:r w:rsidRPr="00D71A85">
              <w:rPr>
                <w:b/>
                <w:bCs/>
              </w:rPr>
              <w:t>Demographic characteristics</w:t>
            </w:r>
          </w:p>
        </w:tc>
        <w:tc>
          <w:tcPr>
            <w:tcW w:w="1350" w:type="dxa"/>
            <w:tcBorders>
              <w:top w:val="nil"/>
              <w:left w:val="nil"/>
              <w:bottom w:val="nil"/>
              <w:right w:val="nil"/>
            </w:tcBorders>
            <w:shd w:val="clear" w:color="000000" w:fill="BFBFBF"/>
            <w:noWrap/>
            <w:vAlign w:val="bottom"/>
            <w:hideMark/>
          </w:tcPr>
          <w:p w14:paraId="7296CE97" w14:textId="77777777" w:rsidR="003C07F1" w:rsidRPr="00D71A85" w:rsidRDefault="003C07F1" w:rsidP="007370E6">
            <w:r w:rsidRPr="00D71A85">
              <w:t> </w:t>
            </w:r>
          </w:p>
        </w:tc>
        <w:tc>
          <w:tcPr>
            <w:tcW w:w="1440" w:type="dxa"/>
            <w:tcBorders>
              <w:top w:val="nil"/>
              <w:left w:val="nil"/>
              <w:bottom w:val="nil"/>
              <w:right w:val="nil"/>
            </w:tcBorders>
            <w:shd w:val="clear" w:color="000000" w:fill="BFBFBF"/>
            <w:noWrap/>
            <w:vAlign w:val="bottom"/>
            <w:hideMark/>
          </w:tcPr>
          <w:p w14:paraId="1E8070EB" w14:textId="77777777" w:rsidR="003C07F1" w:rsidRPr="00D71A85" w:rsidRDefault="003C07F1" w:rsidP="007370E6">
            <w:r w:rsidRPr="00D71A85">
              <w:t> </w:t>
            </w:r>
          </w:p>
        </w:tc>
        <w:tc>
          <w:tcPr>
            <w:tcW w:w="1260" w:type="dxa"/>
            <w:tcBorders>
              <w:top w:val="nil"/>
              <w:left w:val="nil"/>
              <w:bottom w:val="nil"/>
              <w:right w:val="nil"/>
            </w:tcBorders>
            <w:shd w:val="clear" w:color="000000" w:fill="BFBFBF"/>
            <w:noWrap/>
            <w:vAlign w:val="bottom"/>
            <w:hideMark/>
          </w:tcPr>
          <w:p w14:paraId="407896CD" w14:textId="77777777" w:rsidR="003C07F1" w:rsidRPr="00D71A85" w:rsidRDefault="003C07F1" w:rsidP="007370E6">
            <w:r w:rsidRPr="00D71A85">
              <w:t> </w:t>
            </w:r>
          </w:p>
        </w:tc>
        <w:tc>
          <w:tcPr>
            <w:tcW w:w="1056" w:type="dxa"/>
            <w:tcBorders>
              <w:top w:val="nil"/>
              <w:left w:val="nil"/>
              <w:bottom w:val="nil"/>
              <w:right w:val="nil"/>
            </w:tcBorders>
            <w:shd w:val="clear" w:color="000000" w:fill="BFBFBF"/>
            <w:noWrap/>
            <w:vAlign w:val="bottom"/>
            <w:hideMark/>
          </w:tcPr>
          <w:p w14:paraId="6D3E0F7C" w14:textId="77777777" w:rsidR="003C07F1" w:rsidRPr="00D71A85" w:rsidRDefault="003C07F1" w:rsidP="007370E6">
            <w:r w:rsidRPr="00D71A85">
              <w:t> </w:t>
            </w:r>
          </w:p>
        </w:tc>
      </w:tr>
      <w:tr w:rsidR="003C07F1" w:rsidRPr="00D71A85" w14:paraId="7D24C03D"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6C43DEF6" w14:textId="77777777" w:rsidR="003C07F1" w:rsidRPr="00D71A85" w:rsidRDefault="003C07F1" w:rsidP="007370E6">
            <w:pPr>
              <w:rPr>
                <w:b/>
                <w:bCs/>
              </w:rPr>
            </w:pPr>
            <w:r w:rsidRPr="00D71A85">
              <w:rPr>
                <w:b/>
                <w:bCs/>
              </w:rPr>
              <w:t>Maternal characteristics</w:t>
            </w:r>
          </w:p>
        </w:tc>
        <w:tc>
          <w:tcPr>
            <w:tcW w:w="1350" w:type="dxa"/>
            <w:tcBorders>
              <w:top w:val="nil"/>
              <w:left w:val="nil"/>
              <w:bottom w:val="nil"/>
              <w:right w:val="nil"/>
            </w:tcBorders>
            <w:shd w:val="clear" w:color="auto" w:fill="auto"/>
            <w:noWrap/>
            <w:vAlign w:val="bottom"/>
            <w:hideMark/>
          </w:tcPr>
          <w:p w14:paraId="02CD7ACF"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hideMark/>
          </w:tcPr>
          <w:p w14:paraId="1FED0462"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62CDEB62"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10CBFFE5" w14:textId="77777777" w:rsidR="003C07F1" w:rsidRPr="00D71A85" w:rsidRDefault="003C07F1" w:rsidP="007370E6">
            <w:pPr>
              <w:jc w:val="center"/>
            </w:pPr>
          </w:p>
        </w:tc>
      </w:tr>
      <w:tr w:rsidR="003C07F1" w:rsidRPr="00D71A85" w14:paraId="4C513958"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05EFF261" w14:textId="77777777" w:rsidR="003C07F1" w:rsidRPr="00D71A85" w:rsidRDefault="003C07F1" w:rsidP="007370E6">
            <w:r w:rsidRPr="00D71A85">
              <w:t>Age</w:t>
            </w:r>
          </w:p>
        </w:tc>
        <w:tc>
          <w:tcPr>
            <w:tcW w:w="1350" w:type="dxa"/>
            <w:tcBorders>
              <w:top w:val="nil"/>
              <w:left w:val="nil"/>
              <w:bottom w:val="nil"/>
              <w:right w:val="nil"/>
            </w:tcBorders>
            <w:shd w:val="clear" w:color="auto" w:fill="auto"/>
          </w:tcPr>
          <w:p w14:paraId="61321D6C" w14:textId="77777777" w:rsidR="003C07F1" w:rsidRPr="00D71A85" w:rsidRDefault="003C07F1" w:rsidP="007370E6">
            <w:pPr>
              <w:jc w:val="center"/>
            </w:pPr>
            <w:r w:rsidRPr="008939DD">
              <w:t>26.</w:t>
            </w:r>
            <w:r>
              <w:t>70</w:t>
            </w:r>
          </w:p>
        </w:tc>
        <w:tc>
          <w:tcPr>
            <w:tcW w:w="1440" w:type="dxa"/>
            <w:tcBorders>
              <w:top w:val="nil"/>
              <w:left w:val="nil"/>
              <w:bottom w:val="nil"/>
              <w:right w:val="nil"/>
            </w:tcBorders>
            <w:shd w:val="clear" w:color="auto" w:fill="auto"/>
          </w:tcPr>
          <w:p w14:paraId="5A9F9C30" w14:textId="77777777" w:rsidR="003C07F1" w:rsidRPr="00D71A85" w:rsidRDefault="003C07F1" w:rsidP="007370E6">
            <w:pPr>
              <w:jc w:val="center"/>
            </w:pPr>
            <w:r w:rsidRPr="008939DD">
              <w:t>4.</w:t>
            </w:r>
            <w:r>
              <w:t>37</w:t>
            </w:r>
          </w:p>
        </w:tc>
        <w:tc>
          <w:tcPr>
            <w:tcW w:w="1260" w:type="dxa"/>
            <w:tcBorders>
              <w:top w:val="nil"/>
              <w:left w:val="nil"/>
              <w:bottom w:val="nil"/>
              <w:right w:val="nil"/>
            </w:tcBorders>
            <w:shd w:val="clear" w:color="auto" w:fill="auto"/>
          </w:tcPr>
          <w:p w14:paraId="3837C31E" w14:textId="77777777" w:rsidR="003C07F1" w:rsidRPr="00D71A85" w:rsidRDefault="003C07F1" w:rsidP="007370E6">
            <w:pPr>
              <w:jc w:val="center"/>
            </w:pPr>
            <w:r w:rsidRPr="008939DD">
              <w:t>18</w:t>
            </w:r>
          </w:p>
        </w:tc>
        <w:tc>
          <w:tcPr>
            <w:tcW w:w="1056" w:type="dxa"/>
            <w:tcBorders>
              <w:top w:val="nil"/>
              <w:left w:val="nil"/>
              <w:bottom w:val="nil"/>
              <w:right w:val="nil"/>
            </w:tcBorders>
            <w:shd w:val="clear" w:color="auto" w:fill="auto"/>
          </w:tcPr>
          <w:p w14:paraId="4E451C08" w14:textId="77777777" w:rsidR="003C07F1" w:rsidRPr="00D71A85" w:rsidRDefault="003C07F1" w:rsidP="007370E6">
            <w:pPr>
              <w:jc w:val="center"/>
            </w:pPr>
            <w:r w:rsidRPr="008939DD">
              <w:t>40</w:t>
            </w:r>
          </w:p>
        </w:tc>
      </w:tr>
      <w:tr w:rsidR="003C07F1" w:rsidRPr="00D71A85" w14:paraId="25BDC423"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6311C806" w14:textId="77777777" w:rsidR="003C07F1" w:rsidRPr="00D71A85" w:rsidRDefault="003C07F1" w:rsidP="007370E6">
            <w:r w:rsidRPr="00D71A85">
              <w:t>Number of living children</w:t>
            </w:r>
          </w:p>
        </w:tc>
        <w:tc>
          <w:tcPr>
            <w:tcW w:w="1350" w:type="dxa"/>
            <w:tcBorders>
              <w:top w:val="nil"/>
              <w:left w:val="nil"/>
              <w:bottom w:val="nil"/>
              <w:right w:val="nil"/>
            </w:tcBorders>
            <w:shd w:val="clear" w:color="auto" w:fill="auto"/>
            <w:vAlign w:val="center"/>
            <w:hideMark/>
          </w:tcPr>
          <w:p w14:paraId="3C336CF7" w14:textId="77777777" w:rsidR="003C07F1" w:rsidRPr="00D71A85" w:rsidRDefault="003C07F1" w:rsidP="007370E6"/>
        </w:tc>
        <w:tc>
          <w:tcPr>
            <w:tcW w:w="1440" w:type="dxa"/>
            <w:tcBorders>
              <w:top w:val="nil"/>
              <w:left w:val="nil"/>
              <w:bottom w:val="nil"/>
              <w:right w:val="nil"/>
            </w:tcBorders>
            <w:shd w:val="clear" w:color="auto" w:fill="auto"/>
            <w:vAlign w:val="center"/>
          </w:tcPr>
          <w:p w14:paraId="1BE810F5" w14:textId="77777777" w:rsidR="003C07F1" w:rsidRPr="00D71A85" w:rsidRDefault="003C07F1" w:rsidP="007370E6">
            <w:pPr>
              <w:jc w:val="center"/>
            </w:pPr>
          </w:p>
        </w:tc>
        <w:tc>
          <w:tcPr>
            <w:tcW w:w="1260" w:type="dxa"/>
            <w:tcBorders>
              <w:top w:val="nil"/>
              <w:left w:val="nil"/>
              <w:bottom w:val="nil"/>
              <w:right w:val="nil"/>
            </w:tcBorders>
            <w:shd w:val="clear" w:color="auto" w:fill="auto"/>
            <w:vAlign w:val="center"/>
            <w:hideMark/>
          </w:tcPr>
          <w:p w14:paraId="30DF3696"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7E3DD914" w14:textId="77777777" w:rsidR="003C07F1" w:rsidRPr="00D71A85" w:rsidRDefault="003C07F1" w:rsidP="007370E6">
            <w:pPr>
              <w:jc w:val="center"/>
            </w:pPr>
          </w:p>
        </w:tc>
      </w:tr>
      <w:tr w:rsidR="003C07F1" w:rsidRPr="00D71A85" w14:paraId="0ACF222C" w14:textId="77777777" w:rsidTr="007370E6">
        <w:trPr>
          <w:trHeight w:val="20"/>
        </w:trPr>
        <w:tc>
          <w:tcPr>
            <w:tcW w:w="280" w:type="dxa"/>
            <w:tcBorders>
              <w:top w:val="nil"/>
              <w:left w:val="nil"/>
              <w:bottom w:val="nil"/>
              <w:right w:val="nil"/>
            </w:tcBorders>
            <w:shd w:val="clear" w:color="auto" w:fill="auto"/>
            <w:noWrap/>
            <w:vAlign w:val="bottom"/>
            <w:hideMark/>
          </w:tcPr>
          <w:p w14:paraId="7C1A2D88"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1351AACD" w14:textId="77777777" w:rsidR="003C07F1" w:rsidRPr="00D71A85" w:rsidRDefault="003C07F1" w:rsidP="007370E6">
            <w:r w:rsidRPr="00D71A85">
              <w:t>Pregnant with first child</w:t>
            </w:r>
          </w:p>
        </w:tc>
        <w:tc>
          <w:tcPr>
            <w:tcW w:w="1350" w:type="dxa"/>
            <w:tcBorders>
              <w:top w:val="nil"/>
              <w:left w:val="nil"/>
              <w:bottom w:val="nil"/>
              <w:right w:val="nil"/>
            </w:tcBorders>
            <w:shd w:val="clear" w:color="auto" w:fill="auto"/>
          </w:tcPr>
          <w:p w14:paraId="3F123FA2" w14:textId="77777777" w:rsidR="003C07F1" w:rsidRPr="00D71A85" w:rsidRDefault="003C07F1" w:rsidP="007370E6">
            <w:pPr>
              <w:jc w:val="center"/>
            </w:pPr>
            <w:r w:rsidRPr="009D42D6">
              <w:t>219</w:t>
            </w:r>
          </w:p>
        </w:tc>
        <w:tc>
          <w:tcPr>
            <w:tcW w:w="1440" w:type="dxa"/>
            <w:tcBorders>
              <w:top w:val="nil"/>
              <w:left w:val="nil"/>
              <w:bottom w:val="nil"/>
              <w:right w:val="nil"/>
            </w:tcBorders>
            <w:shd w:val="clear" w:color="auto" w:fill="auto"/>
            <w:vAlign w:val="center"/>
          </w:tcPr>
          <w:p w14:paraId="3A1FF66E" w14:textId="77777777" w:rsidR="003C07F1" w:rsidRPr="00D71A85" w:rsidRDefault="003C07F1" w:rsidP="007370E6">
            <w:pPr>
              <w:jc w:val="center"/>
            </w:pPr>
            <w:r>
              <w:t>31.52</w:t>
            </w:r>
          </w:p>
        </w:tc>
        <w:tc>
          <w:tcPr>
            <w:tcW w:w="1260" w:type="dxa"/>
            <w:tcBorders>
              <w:top w:val="nil"/>
              <w:left w:val="nil"/>
              <w:bottom w:val="nil"/>
              <w:right w:val="nil"/>
            </w:tcBorders>
            <w:shd w:val="clear" w:color="auto" w:fill="auto"/>
            <w:vAlign w:val="center"/>
            <w:hideMark/>
          </w:tcPr>
          <w:p w14:paraId="773DA5DC"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1310E934" w14:textId="77777777" w:rsidR="003C07F1" w:rsidRPr="00D71A85" w:rsidRDefault="003C07F1" w:rsidP="007370E6">
            <w:pPr>
              <w:jc w:val="center"/>
            </w:pPr>
          </w:p>
        </w:tc>
      </w:tr>
      <w:tr w:rsidR="003C07F1" w:rsidRPr="00D71A85" w14:paraId="34DD4759" w14:textId="77777777" w:rsidTr="007370E6">
        <w:trPr>
          <w:trHeight w:val="20"/>
        </w:trPr>
        <w:tc>
          <w:tcPr>
            <w:tcW w:w="280" w:type="dxa"/>
            <w:tcBorders>
              <w:top w:val="nil"/>
              <w:left w:val="nil"/>
              <w:bottom w:val="nil"/>
              <w:right w:val="nil"/>
            </w:tcBorders>
            <w:shd w:val="clear" w:color="auto" w:fill="auto"/>
            <w:noWrap/>
            <w:vAlign w:val="bottom"/>
            <w:hideMark/>
          </w:tcPr>
          <w:p w14:paraId="475EA0E4"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144F196E" w14:textId="77777777" w:rsidR="003C07F1" w:rsidRPr="00D71A85" w:rsidRDefault="003C07F1" w:rsidP="007370E6">
            <w:r>
              <w:t>1-3</w:t>
            </w:r>
          </w:p>
        </w:tc>
        <w:tc>
          <w:tcPr>
            <w:tcW w:w="1350" w:type="dxa"/>
            <w:tcBorders>
              <w:top w:val="nil"/>
              <w:left w:val="nil"/>
              <w:bottom w:val="nil"/>
              <w:right w:val="nil"/>
            </w:tcBorders>
            <w:shd w:val="clear" w:color="auto" w:fill="auto"/>
          </w:tcPr>
          <w:p w14:paraId="398F5931" w14:textId="77777777" w:rsidR="003C07F1" w:rsidRPr="00D71A85" w:rsidRDefault="003C07F1" w:rsidP="007370E6">
            <w:pPr>
              <w:jc w:val="center"/>
            </w:pPr>
            <w:r w:rsidRPr="009D42D6">
              <w:t>489</w:t>
            </w:r>
          </w:p>
        </w:tc>
        <w:tc>
          <w:tcPr>
            <w:tcW w:w="1440" w:type="dxa"/>
            <w:tcBorders>
              <w:top w:val="nil"/>
              <w:left w:val="nil"/>
              <w:bottom w:val="nil"/>
              <w:right w:val="nil"/>
            </w:tcBorders>
            <w:shd w:val="clear" w:color="auto" w:fill="auto"/>
            <w:vAlign w:val="center"/>
          </w:tcPr>
          <w:p w14:paraId="4B5D8A89" w14:textId="77777777" w:rsidR="003C07F1" w:rsidRPr="00D71A85" w:rsidRDefault="003C07F1" w:rsidP="007370E6">
            <w:pPr>
              <w:jc w:val="center"/>
            </w:pPr>
            <w:r>
              <w:t>60.65</w:t>
            </w:r>
          </w:p>
        </w:tc>
        <w:tc>
          <w:tcPr>
            <w:tcW w:w="1260" w:type="dxa"/>
            <w:tcBorders>
              <w:top w:val="nil"/>
              <w:left w:val="nil"/>
              <w:bottom w:val="nil"/>
              <w:right w:val="nil"/>
            </w:tcBorders>
            <w:shd w:val="clear" w:color="auto" w:fill="auto"/>
            <w:vAlign w:val="center"/>
            <w:hideMark/>
          </w:tcPr>
          <w:p w14:paraId="5E988C86"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1D53D9F5" w14:textId="77777777" w:rsidR="003C07F1" w:rsidRPr="00D71A85" w:rsidRDefault="003C07F1" w:rsidP="007370E6">
            <w:pPr>
              <w:jc w:val="center"/>
            </w:pPr>
          </w:p>
        </w:tc>
      </w:tr>
      <w:tr w:rsidR="003C07F1" w:rsidRPr="00D71A85" w14:paraId="309B446C" w14:textId="77777777" w:rsidTr="007370E6">
        <w:trPr>
          <w:trHeight w:val="20"/>
        </w:trPr>
        <w:tc>
          <w:tcPr>
            <w:tcW w:w="280" w:type="dxa"/>
            <w:tcBorders>
              <w:top w:val="nil"/>
              <w:left w:val="nil"/>
              <w:bottom w:val="nil"/>
              <w:right w:val="nil"/>
            </w:tcBorders>
            <w:shd w:val="clear" w:color="auto" w:fill="auto"/>
            <w:noWrap/>
            <w:vAlign w:val="bottom"/>
            <w:hideMark/>
          </w:tcPr>
          <w:p w14:paraId="2806F5C7"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E0FA1F8" w14:textId="77777777" w:rsidR="003C07F1" w:rsidRPr="00D71A85" w:rsidRDefault="003C07F1" w:rsidP="007370E6">
            <w:r>
              <w:t>4 or more</w:t>
            </w:r>
          </w:p>
        </w:tc>
        <w:tc>
          <w:tcPr>
            <w:tcW w:w="1350" w:type="dxa"/>
            <w:tcBorders>
              <w:top w:val="nil"/>
              <w:left w:val="nil"/>
              <w:bottom w:val="nil"/>
              <w:right w:val="nil"/>
            </w:tcBorders>
            <w:shd w:val="clear" w:color="auto" w:fill="auto"/>
          </w:tcPr>
          <w:p w14:paraId="28C5764B" w14:textId="77777777" w:rsidR="003C07F1" w:rsidRPr="00D71A85" w:rsidRDefault="003C07F1" w:rsidP="007370E6">
            <w:pPr>
              <w:jc w:val="center"/>
            </w:pPr>
            <w:r w:rsidRPr="009D42D6">
              <w:t>64</w:t>
            </w:r>
          </w:p>
        </w:tc>
        <w:tc>
          <w:tcPr>
            <w:tcW w:w="1440" w:type="dxa"/>
            <w:tcBorders>
              <w:top w:val="nil"/>
              <w:left w:val="nil"/>
              <w:bottom w:val="nil"/>
              <w:right w:val="nil"/>
            </w:tcBorders>
            <w:shd w:val="clear" w:color="auto" w:fill="auto"/>
            <w:vAlign w:val="center"/>
          </w:tcPr>
          <w:p w14:paraId="3A57F4DC" w14:textId="77777777" w:rsidR="003C07F1" w:rsidRPr="00D71A85" w:rsidRDefault="003C07F1" w:rsidP="007370E6">
            <w:pPr>
              <w:jc w:val="center"/>
            </w:pPr>
            <w:r>
              <w:t>7.83</w:t>
            </w:r>
          </w:p>
        </w:tc>
        <w:tc>
          <w:tcPr>
            <w:tcW w:w="1260" w:type="dxa"/>
            <w:tcBorders>
              <w:top w:val="nil"/>
              <w:left w:val="nil"/>
              <w:bottom w:val="nil"/>
              <w:right w:val="nil"/>
            </w:tcBorders>
            <w:shd w:val="clear" w:color="auto" w:fill="auto"/>
            <w:noWrap/>
            <w:vAlign w:val="bottom"/>
            <w:hideMark/>
          </w:tcPr>
          <w:p w14:paraId="5B597F0D"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136BFB7A" w14:textId="77777777" w:rsidR="003C07F1" w:rsidRPr="00D71A85" w:rsidRDefault="003C07F1" w:rsidP="007370E6"/>
        </w:tc>
      </w:tr>
      <w:tr w:rsidR="003C07F1" w:rsidRPr="00D71A85" w14:paraId="3774AAFE"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4F9CB98D" w14:textId="77777777" w:rsidR="003C07F1" w:rsidRPr="00D71A85" w:rsidRDefault="003C07F1" w:rsidP="007370E6">
            <w:r w:rsidRPr="00D71A85">
              <w:t>Educational attainment</w:t>
            </w:r>
          </w:p>
        </w:tc>
        <w:tc>
          <w:tcPr>
            <w:tcW w:w="1350" w:type="dxa"/>
            <w:tcBorders>
              <w:top w:val="nil"/>
              <w:left w:val="nil"/>
              <w:bottom w:val="nil"/>
              <w:right w:val="nil"/>
            </w:tcBorders>
            <w:shd w:val="clear" w:color="auto" w:fill="auto"/>
            <w:noWrap/>
            <w:vAlign w:val="bottom"/>
            <w:hideMark/>
          </w:tcPr>
          <w:p w14:paraId="4A8739A7" w14:textId="77777777" w:rsidR="003C07F1" w:rsidRPr="00D71A85" w:rsidRDefault="003C07F1" w:rsidP="007370E6"/>
        </w:tc>
        <w:tc>
          <w:tcPr>
            <w:tcW w:w="1440" w:type="dxa"/>
            <w:tcBorders>
              <w:top w:val="nil"/>
              <w:left w:val="nil"/>
              <w:bottom w:val="nil"/>
              <w:right w:val="nil"/>
            </w:tcBorders>
            <w:shd w:val="clear" w:color="auto" w:fill="auto"/>
            <w:noWrap/>
          </w:tcPr>
          <w:p w14:paraId="40BB96EE"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779A0B70"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6BB5C5DD" w14:textId="77777777" w:rsidR="003C07F1" w:rsidRPr="00D71A85" w:rsidRDefault="003C07F1" w:rsidP="007370E6">
            <w:pPr>
              <w:jc w:val="center"/>
            </w:pPr>
          </w:p>
        </w:tc>
      </w:tr>
      <w:tr w:rsidR="003C07F1" w:rsidRPr="00D71A85" w14:paraId="0F925E95" w14:textId="77777777" w:rsidTr="007370E6">
        <w:trPr>
          <w:trHeight w:val="20"/>
        </w:trPr>
        <w:tc>
          <w:tcPr>
            <w:tcW w:w="280" w:type="dxa"/>
            <w:tcBorders>
              <w:top w:val="nil"/>
              <w:left w:val="nil"/>
              <w:bottom w:val="nil"/>
              <w:right w:val="nil"/>
            </w:tcBorders>
            <w:shd w:val="clear" w:color="auto" w:fill="auto"/>
            <w:noWrap/>
            <w:vAlign w:val="bottom"/>
            <w:hideMark/>
          </w:tcPr>
          <w:p w14:paraId="11D0A7EB"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0CC6AD74" w14:textId="77777777" w:rsidR="003C07F1" w:rsidRPr="00D71A85" w:rsidRDefault="003C07F1" w:rsidP="007370E6">
            <w:r w:rsidRPr="00D71A85">
              <w:t>None</w:t>
            </w:r>
          </w:p>
        </w:tc>
        <w:tc>
          <w:tcPr>
            <w:tcW w:w="1350" w:type="dxa"/>
            <w:tcBorders>
              <w:top w:val="nil"/>
              <w:left w:val="nil"/>
              <w:bottom w:val="nil"/>
              <w:right w:val="nil"/>
            </w:tcBorders>
            <w:shd w:val="clear" w:color="auto" w:fill="auto"/>
          </w:tcPr>
          <w:p w14:paraId="3CF8EEC4" w14:textId="77777777" w:rsidR="003C07F1" w:rsidRPr="00982BE4" w:rsidRDefault="003C07F1" w:rsidP="007370E6">
            <w:pPr>
              <w:jc w:val="center"/>
            </w:pPr>
            <w:r w:rsidRPr="00982BE4">
              <w:t>105</w:t>
            </w:r>
          </w:p>
        </w:tc>
        <w:tc>
          <w:tcPr>
            <w:tcW w:w="1440" w:type="dxa"/>
            <w:tcBorders>
              <w:top w:val="nil"/>
              <w:left w:val="nil"/>
              <w:bottom w:val="nil"/>
              <w:right w:val="nil"/>
            </w:tcBorders>
            <w:shd w:val="clear" w:color="auto" w:fill="auto"/>
            <w:vAlign w:val="center"/>
          </w:tcPr>
          <w:p w14:paraId="34ECB4D0" w14:textId="77777777" w:rsidR="003C07F1" w:rsidRPr="00D71A85" w:rsidRDefault="003C07F1" w:rsidP="007370E6">
            <w:pPr>
              <w:jc w:val="center"/>
            </w:pPr>
            <w:r>
              <w:t>13.34</w:t>
            </w:r>
          </w:p>
        </w:tc>
        <w:tc>
          <w:tcPr>
            <w:tcW w:w="1260" w:type="dxa"/>
            <w:tcBorders>
              <w:top w:val="nil"/>
              <w:left w:val="nil"/>
              <w:bottom w:val="nil"/>
              <w:right w:val="nil"/>
            </w:tcBorders>
            <w:shd w:val="clear" w:color="auto" w:fill="auto"/>
            <w:vAlign w:val="center"/>
            <w:hideMark/>
          </w:tcPr>
          <w:p w14:paraId="77E160B5"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1C47F518" w14:textId="77777777" w:rsidR="003C07F1" w:rsidRPr="00D71A85" w:rsidRDefault="003C07F1" w:rsidP="007370E6">
            <w:pPr>
              <w:jc w:val="center"/>
            </w:pPr>
          </w:p>
        </w:tc>
      </w:tr>
      <w:tr w:rsidR="003C07F1" w:rsidRPr="00D71A85" w14:paraId="6E987E2F" w14:textId="77777777" w:rsidTr="007370E6">
        <w:trPr>
          <w:trHeight w:val="20"/>
        </w:trPr>
        <w:tc>
          <w:tcPr>
            <w:tcW w:w="280" w:type="dxa"/>
            <w:tcBorders>
              <w:top w:val="nil"/>
              <w:left w:val="nil"/>
              <w:bottom w:val="nil"/>
              <w:right w:val="nil"/>
            </w:tcBorders>
            <w:shd w:val="clear" w:color="auto" w:fill="auto"/>
            <w:noWrap/>
            <w:vAlign w:val="bottom"/>
            <w:hideMark/>
          </w:tcPr>
          <w:p w14:paraId="7D432AD4"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14CF09C5" w14:textId="77777777" w:rsidR="003C07F1" w:rsidRPr="00D71A85" w:rsidRDefault="003C07F1" w:rsidP="007370E6">
            <w:r w:rsidRPr="00D71A85">
              <w:t>Primary or Middle</w:t>
            </w:r>
          </w:p>
        </w:tc>
        <w:tc>
          <w:tcPr>
            <w:tcW w:w="1350" w:type="dxa"/>
            <w:tcBorders>
              <w:top w:val="nil"/>
              <w:left w:val="nil"/>
              <w:bottom w:val="nil"/>
              <w:right w:val="nil"/>
            </w:tcBorders>
            <w:shd w:val="clear" w:color="auto" w:fill="auto"/>
          </w:tcPr>
          <w:p w14:paraId="65B67CB1" w14:textId="77777777" w:rsidR="003C07F1" w:rsidRPr="00982BE4" w:rsidRDefault="003C07F1" w:rsidP="007370E6">
            <w:pPr>
              <w:jc w:val="center"/>
            </w:pPr>
            <w:r w:rsidRPr="00982BE4">
              <w:t>299</w:t>
            </w:r>
          </w:p>
        </w:tc>
        <w:tc>
          <w:tcPr>
            <w:tcW w:w="1440" w:type="dxa"/>
            <w:tcBorders>
              <w:top w:val="nil"/>
              <w:left w:val="nil"/>
              <w:bottom w:val="nil"/>
              <w:right w:val="nil"/>
            </w:tcBorders>
            <w:shd w:val="clear" w:color="auto" w:fill="auto"/>
            <w:vAlign w:val="center"/>
          </w:tcPr>
          <w:p w14:paraId="24DA7FFF" w14:textId="77777777" w:rsidR="003C07F1" w:rsidRPr="00D71A85" w:rsidRDefault="003C07F1" w:rsidP="007370E6">
            <w:pPr>
              <w:jc w:val="center"/>
            </w:pPr>
            <w:r>
              <w:t>36.57</w:t>
            </w:r>
          </w:p>
        </w:tc>
        <w:tc>
          <w:tcPr>
            <w:tcW w:w="1260" w:type="dxa"/>
            <w:tcBorders>
              <w:top w:val="nil"/>
              <w:left w:val="nil"/>
              <w:bottom w:val="nil"/>
              <w:right w:val="nil"/>
            </w:tcBorders>
            <w:shd w:val="clear" w:color="auto" w:fill="auto"/>
            <w:vAlign w:val="center"/>
            <w:hideMark/>
          </w:tcPr>
          <w:p w14:paraId="6D6D307A"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10E9A62B" w14:textId="77777777" w:rsidR="003C07F1" w:rsidRPr="00D71A85" w:rsidRDefault="003C07F1" w:rsidP="007370E6">
            <w:pPr>
              <w:jc w:val="center"/>
            </w:pPr>
          </w:p>
        </w:tc>
      </w:tr>
      <w:tr w:rsidR="003C07F1" w:rsidRPr="00D71A85" w14:paraId="01F3AB43" w14:textId="77777777" w:rsidTr="007370E6">
        <w:trPr>
          <w:trHeight w:val="20"/>
        </w:trPr>
        <w:tc>
          <w:tcPr>
            <w:tcW w:w="280" w:type="dxa"/>
            <w:tcBorders>
              <w:top w:val="nil"/>
              <w:left w:val="nil"/>
              <w:bottom w:val="nil"/>
              <w:right w:val="nil"/>
            </w:tcBorders>
            <w:shd w:val="clear" w:color="auto" w:fill="auto"/>
            <w:noWrap/>
            <w:vAlign w:val="bottom"/>
            <w:hideMark/>
          </w:tcPr>
          <w:p w14:paraId="6B2DC49D"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55DC9878" w14:textId="77777777" w:rsidR="003C07F1" w:rsidRPr="00D71A85" w:rsidRDefault="003C07F1" w:rsidP="007370E6">
            <w:r w:rsidRPr="00D71A85">
              <w:t>Secondary</w:t>
            </w:r>
          </w:p>
        </w:tc>
        <w:tc>
          <w:tcPr>
            <w:tcW w:w="1350" w:type="dxa"/>
            <w:tcBorders>
              <w:top w:val="nil"/>
              <w:left w:val="nil"/>
              <w:bottom w:val="nil"/>
              <w:right w:val="nil"/>
            </w:tcBorders>
            <w:shd w:val="clear" w:color="auto" w:fill="auto"/>
          </w:tcPr>
          <w:p w14:paraId="0AD220EB" w14:textId="77777777" w:rsidR="003C07F1" w:rsidRPr="00982BE4" w:rsidRDefault="003C07F1" w:rsidP="007370E6">
            <w:pPr>
              <w:jc w:val="center"/>
            </w:pPr>
            <w:r w:rsidRPr="00982BE4">
              <w:t>191</w:t>
            </w:r>
          </w:p>
        </w:tc>
        <w:tc>
          <w:tcPr>
            <w:tcW w:w="1440" w:type="dxa"/>
            <w:tcBorders>
              <w:top w:val="nil"/>
              <w:left w:val="nil"/>
              <w:bottom w:val="nil"/>
              <w:right w:val="nil"/>
            </w:tcBorders>
            <w:shd w:val="clear" w:color="auto" w:fill="auto"/>
            <w:vAlign w:val="center"/>
          </w:tcPr>
          <w:p w14:paraId="3A458B5F" w14:textId="77777777" w:rsidR="003C07F1" w:rsidRPr="00D71A85" w:rsidRDefault="003C07F1" w:rsidP="007370E6">
            <w:pPr>
              <w:jc w:val="center"/>
            </w:pPr>
            <w:r>
              <w:t>26.00</w:t>
            </w:r>
          </w:p>
        </w:tc>
        <w:tc>
          <w:tcPr>
            <w:tcW w:w="1260" w:type="dxa"/>
            <w:tcBorders>
              <w:top w:val="nil"/>
              <w:left w:val="nil"/>
              <w:bottom w:val="nil"/>
              <w:right w:val="nil"/>
            </w:tcBorders>
            <w:shd w:val="clear" w:color="auto" w:fill="auto"/>
            <w:vAlign w:val="center"/>
            <w:hideMark/>
          </w:tcPr>
          <w:p w14:paraId="1900979A"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46C4AB7D" w14:textId="77777777" w:rsidR="003C07F1" w:rsidRPr="00D71A85" w:rsidRDefault="003C07F1" w:rsidP="007370E6">
            <w:pPr>
              <w:jc w:val="center"/>
            </w:pPr>
          </w:p>
        </w:tc>
      </w:tr>
      <w:tr w:rsidR="003C07F1" w:rsidRPr="00D71A85" w14:paraId="5B16EE2A" w14:textId="77777777" w:rsidTr="007370E6">
        <w:trPr>
          <w:trHeight w:val="20"/>
        </w:trPr>
        <w:tc>
          <w:tcPr>
            <w:tcW w:w="280" w:type="dxa"/>
            <w:tcBorders>
              <w:top w:val="nil"/>
              <w:left w:val="nil"/>
              <w:bottom w:val="nil"/>
              <w:right w:val="nil"/>
            </w:tcBorders>
            <w:shd w:val="clear" w:color="auto" w:fill="auto"/>
            <w:noWrap/>
            <w:vAlign w:val="bottom"/>
            <w:hideMark/>
          </w:tcPr>
          <w:p w14:paraId="7BFDDC7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54FEB03F" w14:textId="77777777" w:rsidR="003C07F1" w:rsidRPr="00D71A85" w:rsidRDefault="003C07F1" w:rsidP="007370E6">
            <w:r w:rsidRPr="00D71A85">
              <w:t>Higher secondary or tertiary</w:t>
            </w:r>
          </w:p>
        </w:tc>
        <w:tc>
          <w:tcPr>
            <w:tcW w:w="1350" w:type="dxa"/>
            <w:tcBorders>
              <w:top w:val="nil"/>
              <w:left w:val="nil"/>
              <w:bottom w:val="nil"/>
              <w:right w:val="nil"/>
            </w:tcBorders>
            <w:shd w:val="clear" w:color="auto" w:fill="auto"/>
          </w:tcPr>
          <w:p w14:paraId="49BC3F85" w14:textId="77777777" w:rsidR="003C07F1" w:rsidRPr="00982BE4" w:rsidRDefault="003C07F1" w:rsidP="007370E6">
            <w:pPr>
              <w:jc w:val="center"/>
            </w:pPr>
            <w:r w:rsidRPr="00982BE4">
              <w:t>177</w:t>
            </w:r>
          </w:p>
        </w:tc>
        <w:tc>
          <w:tcPr>
            <w:tcW w:w="1440" w:type="dxa"/>
            <w:tcBorders>
              <w:top w:val="nil"/>
              <w:left w:val="nil"/>
              <w:bottom w:val="nil"/>
              <w:right w:val="nil"/>
            </w:tcBorders>
            <w:shd w:val="clear" w:color="auto" w:fill="auto"/>
            <w:vAlign w:val="center"/>
          </w:tcPr>
          <w:p w14:paraId="55DDBAF7" w14:textId="77777777" w:rsidR="003C07F1" w:rsidRPr="00D71A85" w:rsidRDefault="003C07F1" w:rsidP="007370E6">
            <w:pPr>
              <w:jc w:val="center"/>
            </w:pPr>
            <w:r>
              <w:t>24.08</w:t>
            </w:r>
          </w:p>
        </w:tc>
        <w:tc>
          <w:tcPr>
            <w:tcW w:w="1260" w:type="dxa"/>
            <w:tcBorders>
              <w:top w:val="nil"/>
              <w:left w:val="nil"/>
              <w:bottom w:val="nil"/>
              <w:right w:val="nil"/>
            </w:tcBorders>
            <w:shd w:val="clear" w:color="auto" w:fill="auto"/>
            <w:vAlign w:val="center"/>
            <w:hideMark/>
          </w:tcPr>
          <w:p w14:paraId="365A73EB"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471DBE36" w14:textId="77777777" w:rsidR="003C07F1" w:rsidRPr="00D71A85" w:rsidRDefault="003C07F1" w:rsidP="007370E6">
            <w:pPr>
              <w:jc w:val="center"/>
            </w:pPr>
          </w:p>
        </w:tc>
      </w:tr>
      <w:tr w:rsidR="003C07F1" w:rsidRPr="00D71A85" w14:paraId="67DC2F84"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19BBA537" w14:textId="77777777" w:rsidR="003C07F1" w:rsidRPr="00D71A85" w:rsidRDefault="003C07F1" w:rsidP="007370E6">
            <w:r w:rsidRPr="00D71A85">
              <w:t>Depressive symptoms (PHQ-9; baseline)</w:t>
            </w:r>
          </w:p>
        </w:tc>
        <w:tc>
          <w:tcPr>
            <w:tcW w:w="1350" w:type="dxa"/>
            <w:tcBorders>
              <w:top w:val="nil"/>
              <w:left w:val="nil"/>
              <w:bottom w:val="nil"/>
              <w:right w:val="nil"/>
            </w:tcBorders>
            <w:shd w:val="clear" w:color="auto" w:fill="auto"/>
            <w:vAlign w:val="center"/>
          </w:tcPr>
          <w:p w14:paraId="4EBDEE4B" w14:textId="77777777" w:rsidR="003C07F1" w:rsidRPr="00D71A85" w:rsidRDefault="003C07F1" w:rsidP="007370E6">
            <w:pPr>
              <w:jc w:val="center"/>
            </w:pPr>
            <w:r>
              <w:t>6.65</w:t>
            </w:r>
          </w:p>
        </w:tc>
        <w:tc>
          <w:tcPr>
            <w:tcW w:w="1440" w:type="dxa"/>
            <w:tcBorders>
              <w:top w:val="nil"/>
              <w:left w:val="nil"/>
              <w:bottom w:val="nil"/>
              <w:right w:val="nil"/>
            </w:tcBorders>
            <w:shd w:val="clear" w:color="auto" w:fill="auto"/>
            <w:vAlign w:val="center"/>
          </w:tcPr>
          <w:p w14:paraId="676B9FBD" w14:textId="77777777" w:rsidR="003C07F1" w:rsidRPr="00D71A85" w:rsidRDefault="003C07F1" w:rsidP="007370E6">
            <w:pPr>
              <w:jc w:val="center"/>
            </w:pPr>
            <w:r>
              <w:t>6.26</w:t>
            </w:r>
          </w:p>
        </w:tc>
        <w:tc>
          <w:tcPr>
            <w:tcW w:w="1260" w:type="dxa"/>
            <w:tcBorders>
              <w:top w:val="nil"/>
              <w:left w:val="nil"/>
              <w:bottom w:val="nil"/>
              <w:right w:val="nil"/>
            </w:tcBorders>
            <w:shd w:val="clear" w:color="auto" w:fill="auto"/>
            <w:vAlign w:val="center"/>
          </w:tcPr>
          <w:p w14:paraId="26DC1677" w14:textId="77777777" w:rsidR="003C07F1" w:rsidRPr="00D71A85" w:rsidRDefault="003C07F1" w:rsidP="007370E6">
            <w:pPr>
              <w:jc w:val="center"/>
            </w:pPr>
            <w:r>
              <w:t>0</w:t>
            </w:r>
          </w:p>
        </w:tc>
        <w:tc>
          <w:tcPr>
            <w:tcW w:w="1056" w:type="dxa"/>
            <w:tcBorders>
              <w:top w:val="nil"/>
              <w:left w:val="nil"/>
              <w:bottom w:val="nil"/>
              <w:right w:val="nil"/>
            </w:tcBorders>
            <w:shd w:val="clear" w:color="auto" w:fill="auto"/>
            <w:vAlign w:val="center"/>
          </w:tcPr>
          <w:p w14:paraId="64568FEC" w14:textId="77777777" w:rsidR="003C07F1" w:rsidRPr="00D71A85" w:rsidRDefault="003C07F1" w:rsidP="007370E6">
            <w:pPr>
              <w:jc w:val="center"/>
            </w:pPr>
            <w:r>
              <w:t>25</w:t>
            </w:r>
          </w:p>
        </w:tc>
      </w:tr>
      <w:tr w:rsidR="003411D0" w:rsidRPr="00D71A85" w14:paraId="22D12D79" w14:textId="77777777" w:rsidTr="007370E6">
        <w:trPr>
          <w:trHeight w:val="20"/>
        </w:trPr>
        <w:tc>
          <w:tcPr>
            <w:tcW w:w="5580" w:type="dxa"/>
            <w:gridSpan w:val="3"/>
            <w:tcBorders>
              <w:top w:val="nil"/>
              <w:left w:val="nil"/>
              <w:bottom w:val="nil"/>
              <w:right w:val="nil"/>
            </w:tcBorders>
            <w:shd w:val="clear" w:color="auto" w:fill="auto"/>
            <w:noWrap/>
            <w:vAlign w:val="bottom"/>
          </w:tcPr>
          <w:p w14:paraId="07A870A4" w14:textId="664E3F28" w:rsidR="003411D0" w:rsidRPr="00D71A85" w:rsidRDefault="003411D0" w:rsidP="007370E6">
            <w:r>
              <w:t>Depression diagnosis (SCID; baseline)</w:t>
            </w:r>
          </w:p>
        </w:tc>
        <w:tc>
          <w:tcPr>
            <w:tcW w:w="1350" w:type="dxa"/>
            <w:tcBorders>
              <w:top w:val="nil"/>
              <w:left w:val="nil"/>
              <w:bottom w:val="nil"/>
              <w:right w:val="nil"/>
            </w:tcBorders>
            <w:shd w:val="clear" w:color="auto" w:fill="auto"/>
            <w:vAlign w:val="center"/>
          </w:tcPr>
          <w:p w14:paraId="63F5FA93" w14:textId="4ED6E66F" w:rsidR="003411D0" w:rsidRDefault="003411D0" w:rsidP="007370E6">
            <w:pPr>
              <w:jc w:val="center"/>
            </w:pPr>
            <w:r>
              <w:t>277</w:t>
            </w:r>
          </w:p>
        </w:tc>
        <w:tc>
          <w:tcPr>
            <w:tcW w:w="1440" w:type="dxa"/>
            <w:tcBorders>
              <w:top w:val="nil"/>
              <w:left w:val="nil"/>
              <w:bottom w:val="nil"/>
              <w:right w:val="nil"/>
            </w:tcBorders>
            <w:shd w:val="clear" w:color="auto" w:fill="auto"/>
            <w:vAlign w:val="center"/>
          </w:tcPr>
          <w:p w14:paraId="6E9ABFAD" w14:textId="0863A6D6" w:rsidR="003411D0" w:rsidRDefault="00762B64" w:rsidP="007370E6">
            <w:pPr>
              <w:jc w:val="center"/>
            </w:pPr>
            <w:r>
              <w:t>25.34</w:t>
            </w:r>
          </w:p>
        </w:tc>
        <w:tc>
          <w:tcPr>
            <w:tcW w:w="1260" w:type="dxa"/>
            <w:tcBorders>
              <w:top w:val="nil"/>
              <w:left w:val="nil"/>
              <w:bottom w:val="nil"/>
              <w:right w:val="nil"/>
            </w:tcBorders>
            <w:shd w:val="clear" w:color="auto" w:fill="auto"/>
            <w:vAlign w:val="center"/>
          </w:tcPr>
          <w:p w14:paraId="41B84DBA" w14:textId="77777777" w:rsidR="003411D0" w:rsidRPr="00D71A85" w:rsidRDefault="003411D0" w:rsidP="007370E6">
            <w:pPr>
              <w:jc w:val="center"/>
            </w:pPr>
          </w:p>
        </w:tc>
        <w:tc>
          <w:tcPr>
            <w:tcW w:w="1056" w:type="dxa"/>
            <w:tcBorders>
              <w:top w:val="nil"/>
              <w:left w:val="nil"/>
              <w:bottom w:val="nil"/>
              <w:right w:val="nil"/>
            </w:tcBorders>
            <w:shd w:val="clear" w:color="auto" w:fill="auto"/>
            <w:vAlign w:val="center"/>
          </w:tcPr>
          <w:p w14:paraId="568AB867" w14:textId="77777777" w:rsidR="003411D0" w:rsidRPr="00D71A85" w:rsidRDefault="003411D0" w:rsidP="007370E6">
            <w:pPr>
              <w:jc w:val="center"/>
            </w:pPr>
          </w:p>
        </w:tc>
      </w:tr>
      <w:tr w:rsidR="003C07F1" w:rsidRPr="00D71A85" w14:paraId="0D2FFE94"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0517D28B" w14:textId="77777777" w:rsidR="003C07F1" w:rsidRPr="00D71A85" w:rsidRDefault="003C07F1" w:rsidP="007370E6">
            <w:r w:rsidRPr="00D71A85">
              <w:t xml:space="preserve">Depression diagnosis (SCID; </w:t>
            </w:r>
            <w:r>
              <w:t>3 months</w:t>
            </w:r>
            <w:r w:rsidRPr="00D71A85">
              <w:t>)</w:t>
            </w:r>
          </w:p>
        </w:tc>
        <w:tc>
          <w:tcPr>
            <w:tcW w:w="1350" w:type="dxa"/>
            <w:tcBorders>
              <w:top w:val="nil"/>
              <w:left w:val="nil"/>
              <w:bottom w:val="nil"/>
              <w:right w:val="nil"/>
            </w:tcBorders>
            <w:shd w:val="clear" w:color="auto" w:fill="auto"/>
            <w:vAlign w:val="center"/>
          </w:tcPr>
          <w:p w14:paraId="7DF4CE12" w14:textId="77777777" w:rsidR="003C07F1" w:rsidRPr="00D71A85" w:rsidRDefault="003C07F1" w:rsidP="007370E6">
            <w:pPr>
              <w:jc w:val="center"/>
            </w:pPr>
            <w:r>
              <w:t>112</w:t>
            </w:r>
          </w:p>
        </w:tc>
        <w:tc>
          <w:tcPr>
            <w:tcW w:w="1440" w:type="dxa"/>
            <w:tcBorders>
              <w:top w:val="nil"/>
              <w:left w:val="nil"/>
              <w:bottom w:val="nil"/>
              <w:right w:val="nil"/>
            </w:tcBorders>
            <w:shd w:val="clear" w:color="auto" w:fill="auto"/>
            <w:vAlign w:val="center"/>
          </w:tcPr>
          <w:p w14:paraId="339295DB" w14:textId="77777777" w:rsidR="003C07F1" w:rsidRPr="00D71A85" w:rsidRDefault="003C07F1" w:rsidP="007370E6">
            <w:pPr>
              <w:jc w:val="center"/>
            </w:pPr>
            <w:r>
              <w:t>12.88</w:t>
            </w:r>
          </w:p>
        </w:tc>
        <w:tc>
          <w:tcPr>
            <w:tcW w:w="1260" w:type="dxa"/>
            <w:tcBorders>
              <w:top w:val="nil"/>
              <w:left w:val="nil"/>
              <w:bottom w:val="nil"/>
              <w:right w:val="nil"/>
            </w:tcBorders>
            <w:shd w:val="clear" w:color="auto" w:fill="auto"/>
            <w:vAlign w:val="center"/>
          </w:tcPr>
          <w:p w14:paraId="198BBC37"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tcPr>
          <w:p w14:paraId="20C052AA" w14:textId="77777777" w:rsidR="003C07F1" w:rsidRPr="00D71A85" w:rsidRDefault="003C07F1" w:rsidP="007370E6">
            <w:pPr>
              <w:jc w:val="center"/>
            </w:pPr>
          </w:p>
        </w:tc>
      </w:tr>
      <w:tr w:rsidR="003C07F1" w:rsidRPr="00D71A85" w14:paraId="2B102FE5" w14:textId="77777777" w:rsidTr="007370E6">
        <w:trPr>
          <w:trHeight w:val="20"/>
        </w:trPr>
        <w:tc>
          <w:tcPr>
            <w:tcW w:w="5580" w:type="dxa"/>
            <w:gridSpan w:val="3"/>
            <w:tcBorders>
              <w:top w:val="nil"/>
              <w:left w:val="nil"/>
              <w:bottom w:val="nil"/>
              <w:right w:val="nil"/>
            </w:tcBorders>
            <w:shd w:val="clear" w:color="auto" w:fill="auto"/>
            <w:noWrap/>
            <w:vAlign w:val="bottom"/>
          </w:tcPr>
          <w:p w14:paraId="05463DCC" w14:textId="77777777" w:rsidR="003C07F1" w:rsidRPr="00D71A85" w:rsidRDefault="003C07F1" w:rsidP="007370E6">
            <w:r w:rsidRPr="00D71A85">
              <w:t xml:space="preserve">Depression diagnosis (SCID; </w:t>
            </w:r>
            <w:r>
              <w:t>12 months</w:t>
            </w:r>
            <w:r w:rsidRPr="00D71A85">
              <w:t>)</w:t>
            </w:r>
          </w:p>
        </w:tc>
        <w:tc>
          <w:tcPr>
            <w:tcW w:w="1350" w:type="dxa"/>
            <w:tcBorders>
              <w:top w:val="nil"/>
              <w:left w:val="nil"/>
              <w:bottom w:val="nil"/>
              <w:right w:val="nil"/>
            </w:tcBorders>
            <w:shd w:val="clear" w:color="auto" w:fill="auto"/>
            <w:vAlign w:val="center"/>
          </w:tcPr>
          <w:p w14:paraId="72BD8044" w14:textId="77777777" w:rsidR="003C07F1" w:rsidRPr="00D71A85" w:rsidRDefault="003C07F1" w:rsidP="007370E6">
            <w:pPr>
              <w:jc w:val="center"/>
            </w:pPr>
            <w:r>
              <w:t>145</w:t>
            </w:r>
          </w:p>
        </w:tc>
        <w:tc>
          <w:tcPr>
            <w:tcW w:w="1440" w:type="dxa"/>
            <w:tcBorders>
              <w:top w:val="nil"/>
              <w:left w:val="nil"/>
              <w:bottom w:val="nil"/>
              <w:right w:val="nil"/>
            </w:tcBorders>
            <w:shd w:val="clear" w:color="auto" w:fill="auto"/>
            <w:vAlign w:val="center"/>
          </w:tcPr>
          <w:p w14:paraId="6AEEA3A4" w14:textId="77777777" w:rsidR="003C07F1" w:rsidRPr="00D71A85" w:rsidRDefault="003C07F1" w:rsidP="007370E6">
            <w:pPr>
              <w:jc w:val="center"/>
            </w:pPr>
            <w:r>
              <w:t>15.93</w:t>
            </w:r>
          </w:p>
        </w:tc>
        <w:tc>
          <w:tcPr>
            <w:tcW w:w="1260" w:type="dxa"/>
            <w:tcBorders>
              <w:top w:val="nil"/>
              <w:left w:val="nil"/>
              <w:bottom w:val="nil"/>
              <w:right w:val="nil"/>
            </w:tcBorders>
            <w:shd w:val="clear" w:color="auto" w:fill="auto"/>
            <w:vAlign w:val="center"/>
          </w:tcPr>
          <w:p w14:paraId="6008BCFE"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tcPr>
          <w:p w14:paraId="4A474433" w14:textId="77777777" w:rsidR="003C07F1" w:rsidRPr="00D71A85" w:rsidRDefault="003C07F1" w:rsidP="007370E6">
            <w:pPr>
              <w:jc w:val="center"/>
            </w:pPr>
          </w:p>
        </w:tc>
      </w:tr>
      <w:tr w:rsidR="003C07F1" w:rsidRPr="00D71A85" w14:paraId="3E7D8E54"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270A3617" w14:textId="77777777" w:rsidR="003C07F1" w:rsidRPr="00D71A85" w:rsidRDefault="003C07F1" w:rsidP="007370E6">
            <w:r w:rsidRPr="00D71A85">
              <w:t>Disability (WHO-DAS)</w:t>
            </w:r>
          </w:p>
        </w:tc>
        <w:tc>
          <w:tcPr>
            <w:tcW w:w="1350" w:type="dxa"/>
            <w:tcBorders>
              <w:top w:val="nil"/>
              <w:left w:val="nil"/>
              <w:bottom w:val="nil"/>
              <w:right w:val="nil"/>
            </w:tcBorders>
            <w:shd w:val="clear" w:color="auto" w:fill="auto"/>
            <w:vAlign w:val="center"/>
          </w:tcPr>
          <w:p w14:paraId="4DC9D849" w14:textId="77777777" w:rsidR="003C07F1" w:rsidRPr="00D71A85" w:rsidRDefault="003C07F1" w:rsidP="007370E6">
            <w:pPr>
              <w:jc w:val="center"/>
            </w:pPr>
            <w:r>
              <w:t>9.10</w:t>
            </w:r>
          </w:p>
        </w:tc>
        <w:tc>
          <w:tcPr>
            <w:tcW w:w="1440" w:type="dxa"/>
            <w:tcBorders>
              <w:top w:val="nil"/>
              <w:left w:val="nil"/>
              <w:bottom w:val="nil"/>
              <w:right w:val="nil"/>
            </w:tcBorders>
            <w:shd w:val="clear" w:color="auto" w:fill="auto"/>
            <w:vAlign w:val="center"/>
          </w:tcPr>
          <w:p w14:paraId="537B50BE" w14:textId="77777777" w:rsidR="003C07F1" w:rsidRPr="00D71A85" w:rsidRDefault="003C07F1" w:rsidP="007370E6">
            <w:pPr>
              <w:jc w:val="center"/>
            </w:pPr>
            <w:r>
              <w:t>8.88</w:t>
            </w:r>
          </w:p>
        </w:tc>
        <w:tc>
          <w:tcPr>
            <w:tcW w:w="1260" w:type="dxa"/>
            <w:tcBorders>
              <w:top w:val="nil"/>
              <w:left w:val="nil"/>
              <w:bottom w:val="nil"/>
              <w:right w:val="nil"/>
            </w:tcBorders>
            <w:shd w:val="clear" w:color="auto" w:fill="auto"/>
            <w:vAlign w:val="center"/>
          </w:tcPr>
          <w:p w14:paraId="3CD57C43" w14:textId="77777777" w:rsidR="003C07F1" w:rsidRPr="00D71A85" w:rsidRDefault="003C07F1" w:rsidP="007370E6">
            <w:pPr>
              <w:jc w:val="center"/>
            </w:pPr>
            <w:r>
              <w:t>0</w:t>
            </w:r>
          </w:p>
        </w:tc>
        <w:tc>
          <w:tcPr>
            <w:tcW w:w="1056" w:type="dxa"/>
            <w:tcBorders>
              <w:top w:val="nil"/>
              <w:left w:val="nil"/>
              <w:bottom w:val="nil"/>
              <w:right w:val="nil"/>
            </w:tcBorders>
            <w:shd w:val="clear" w:color="auto" w:fill="auto"/>
            <w:vAlign w:val="center"/>
          </w:tcPr>
          <w:p w14:paraId="650CFE1D" w14:textId="77777777" w:rsidR="003C07F1" w:rsidRPr="00D71A85" w:rsidRDefault="003C07F1" w:rsidP="007370E6">
            <w:pPr>
              <w:jc w:val="center"/>
            </w:pPr>
            <w:r>
              <w:t>44</w:t>
            </w:r>
          </w:p>
        </w:tc>
      </w:tr>
      <w:tr w:rsidR="003C07F1" w:rsidRPr="00D71A85" w14:paraId="1560C153"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71CA06A7" w14:textId="77777777" w:rsidR="003C07F1" w:rsidRPr="00D71A85" w:rsidRDefault="003C07F1" w:rsidP="007370E6">
            <w:r w:rsidRPr="00D71A85">
              <w:t>Perceived stress (PSS-10)</w:t>
            </w:r>
          </w:p>
        </w:tc>
        <w:tc>
          <w:tcPr>
            <w:tcW w:w="1350" w:type="dxa"/>
            <w:tcBorders>
              <w:top w:val="nil"/>
              <w:left w:val="nil"/>
              <w:bottom w:val="nil"/>
              <w:right w:val="nil"/>
            </w:tcBorders>
            <w:shd w:val="clear" w:color="auto" w:fill="auto"/>
            <w:vAlign w:val="center"/>
          </w:tcPr>
          <w:p w14:paraId="6E6E2236" w14:textId="77777777" w:rsidR="003C07F1" w:rsidRPr="00D71A85" w:rsidRDefault="003C07F1" w:rsidP="007370E6">
            <w:pPr>
              <w:jc w:val="center"/>
            </w:pPr>
            <w:r>
              <w:t>15.74</w:t>
            </w:r>
          </w:p>
        </w:tc>
        <w:tc>
          <w:tcPr>
            <w:tcW w:w="1440" w:type="dxa"/>
            <w:tcBorders>
              <w:top w:val="nil"/>
              <w:left w:val="nil"/>
              <w:bottom w:val="nil"/>
              <w:right w:val="nil"/>
            </w:tcBorders>
            <w:shd w:val="clear" w:color="auto" w:fill="auto"/>
            <w:vAlign w:val="center"/>
          </w:tcPr>
          <w:p w14:paraId="1223610A" w14:textId="77777777" w:rsidR="003C07F1" w:rsidRPr="00D71A85" w:rsidRDefault="003C07F1" w:rsidP="007370E6">
            <w:pPr>
              <w:jc w:val="center"/>
            </w:pPr>
            <w:r>
              <w:t>8.75</w:t>
            </w:r>
          </w:p>
        </w:tc>
        <w:tc>
          <w:tcPr>
            <w:tcW w:w="1260" w:type="dxa"/>
            <w:tcBorders>
              <w:top w:val="nil"/>
              <w:left w:val="nil"/>
              <w:bottom w:val="nil"/>
              <w:right w:val="nil"/>
            </w:tcBorders>
            <w:shd w:val="clear" w:color="auto" w:fill="auto"/>
            <w:vAlign w:val="center"/>
          </w:tcPr>
          <w:p w14:paraId="724E7401" w14:textId="77777777" w:rsidR="003C07F1" w:rsidRPr="00D71A85" w:rsidRDefault="003C07F1" w:rsidP="007370E6">
            <w:pPr>
              <w:jc w:val="center"/>
            </w:pPr>
            <w:r>
              <w:t>0</w:t>
            </w:r>
          </w:p>
        </w:tc>
        <w:tc>
          <w:tcPr>
            <w:tcW w:w="1056" w:type="dxa"/>
            <w:tcBorders>
              <w:top w:val="nil"/>
              <w:left w:val="nil"/>
              <w:bottom w:val="nil"/>
              <w:right w:val="nil"/>
            </w:tcBorders>
            <w:shd w:val="clear" w:color="auto" w:fill="auto"/>
            <w:vAlign w:val="center"/>
          </w:tcPr>
          <w:p w14:paraId="46C52D1E" w14:textId="77777777" w:rsidR="003C07F1" w:rsidRPr="00D71A85" w:rsidRDefault="003C07F1" w:rsidP="007370E6">
            <w:pPr>
              <w:jc w:val="center"/>
            </w:pPr>
            <w:r>
              <w:t>40</w:t>
            </w:r>
          </w:p>
        </w:tc>
      </w:tr>
      <w:tr w:rsidR="003C07F1" w:rsidRPr="00D71A85" w14:paraId="46BB13D4" w14:textId="77777777" w:rsidTr="007370E6">
        <w:trPr>
          <w:trHeight w:val="20"/>
        </w:trPr>
        <w:tc>
          <w:tcPr>
            <w:tcW w:w="5580" w:type="dxa"/>
            <w:gridSpan w:val="3"/>
            <w:tcBorders>
              <w:top w:val="nil"/>
              <w:left w:val="nil"/>
              <w:bottom w:val="nil"/>
              <w:right w:val="nil"/>
            </w:tcBorders>
            <w:shd w:val="clear" w:color="auto" w:fill="auto"/>
            <w:noWrap/>
            <w:vAlign w:val="bottom"/>
          </w:tcPr>
          <w:p w14:paraId="3BE5566F" w14:textId="77777777" w:rsidR="003C07F1" w:rsidRPr="00D71A85" w:rsidRDefault="003C07F1" w:rsidP="007370E6">
            <w:r w:rsidRPr="00D71A85">
              <w:t>Any self-reported IPV in the past year (</w:t>
            </w:r>
            <w:r>
              <w:t>12 months</w:t>
            </w:r>
            <w:r w:rsidRPr="00D71A85">
              <w:t>)</w:t>
            </w:r>
          </w:p>
        </w:tc>
        <w:tc>
          <w:tcPr>
            <w:tcW w:w="1350" w:type="dxa"/>
            <w:tcBorders>
              <w:top w:val="nil"/>
              <w:left w:val="nil"/>
              <w:bottom w:val="nil"/>
              <w:right w:val="nil"/>
            </w:tcBorders>
            <w:shd w:val="clear" w:color="auto" w:fill="auto"/>
            <w:vAlign w:val="center"/>
          </w:tcPr>
          <w:p w14:paraId="6831AC86" w14:textId="77777777" w:rsidR="003C07F1" w:rsidRDefault="003C07F1" w:rsidP="007370E6">
            <w:pPr>
              <w:jc w:val="center"/>
            </w:pPr>
          </w:p>
        </w:tc>
        <w:tc>
          <w:tcPr>
            <w:tcW w:w="1440" w:type="dxa"/>
            <w:tcBorders>
              <w:top w:val="nil"/>
              <w:left w:val="nil"/>
              <w:bottom w:val="nil"/>
              <w:right w:val="nil"/>
            </w:tcBorders>
            <w:shd w:val="clear" w:color="auto" w:fill="auto"/>
            <w:vAlign w:val="center"/>
          </w:tcPr>
          <w:p w14:paraId="54B48677" w14:textId="77777777" w:rsidR="003C07F1" w:rsidRDefault="003C07F1" w:rsidP="007370E6">
            <w:pPr>
              <w:jc w:val="center"/>
            </w:pPr>
          </w:p>
        </w:tc>
        <w:tc>
          <w:tcPr>
            <w:tcW w:w="1260" w:type="dxa"/>
            <w:tcBorders>
              <w:top w:val="nil"/>
              <w:left w:val="nil"/>
              <w:bottom w:val="nil"/>
              <w:right w:val="nil"/>
            </w:tcBorders>
            <w:shd w:val="clear" w:color="auto" w:fill="auto"/>
            <w:vAlign w:val="center"/>
          </w:tcPr>
          <w:p w14:paraId="2C9771C0"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48F3A984" w14:textId="77777777" w:rsidR="003C07F1" w:rsidRDefault="003C07F1" w:rsidP="007370E6">
            <w:pPr>
              <w:jc w:val="center"/>
            </w:pPr>
          </w:p>
        </w:tc>
      </w:tr>
      <w:tr w:rsidR="003C07F1" w:rsidRPr="00D71A85" w14:paraId="52208A15" w14:textId="77777777" w:rsidTr="007370E6">
        <w:trPr>
          <w:trHeight w:val="20"/>
        </w:trPr>
        <w:tc>
          <w:tcPr>
            <w:tcW w:w="360" w:type="dxa"/>
            <w:gridSpan w:val="2"/>
            <w:tcBorders>
              <w:top w:val="nil"/>
              <w:left w:val="nil"/>
              <w:bottom w:val="nil"/>
              <w:right w:val="nil"/>
            </w:tcBorders>
            <w:shd w:val="clear" w:color="auto" w:fill="auto"/>
            <w:noWrap/>
            <w:vAlign w:val="bottom"/>
          </w:tcPr>
          <w:p w14:paraId="11F494EB" w14:textId="77777777" w:rsidR="003C07F1" w:rsidRPr="00D71A85" w:rsidRDefault="003C07F1" w:rsidP="007370E6"/>
        </w:tc>
        <w:tc>
          <w:tcPr>
            <w:tcW w:w="5220" w:type="dxa"/>
            <w:tcBorders>
              <w:top w:val="nil"/>
              <w:left w:val="nil"/>
              <w:bottom w:val="nil"/>
              <w:right w:val="nil"/>
            </w:tcBorders>
            <w:shd w:val="clear" w:color="auto" w:fill="auto"/>
            <w:vAlign w:val="bottom"/>
          </w:tcPr>
          <w:p w14:paraId="6F01BA3C" w14:textId="77777777" w:rsidR="003C07F1" w:rsidRPr="00D71A85" w:rsidRDefault="003C07F1" w:rsidP="007370E6">
            <w:r>
              <w:t>Yes</w:t>
            </w:r>
          </w:p>
        </w:tc>
        <w:tc>
          <w:tcPr>
            <w:tcW w:w="1350" w:type="dxa"/>
            <w:tcBorders>
              <w:top w:val="nil"/>
              <w:left w:val="nil"/>
              <w:bottom w:val="nil"/>
              <w:right w:val="nil"/>
            </w:tcBorders>
            <w:shd w:val="clear" w:color="auto" w:fill="auto"/>
          </w:tcPr>
          <w:p w14:paraId="305278D9" w14:textId="77777777" w:rsidR="003C07F1" w:rsidRDefault="003C07F1" w:rsidP="007370E6">
            <w:pPr>
              <w:jc w:val="center"/>
            </w:pPr>
            <w:r w:rsidRPr="009D42D6">
              <w:t>289</w:t>
            </w:r>
          </w:p>
        </w:tc>
        <w:tc>
          <w:tcPr>
            <w:tcW w:w="1440" w:type="dxa"/>
            <w:tcBorders>
              <w:top w:val="nil"/>
              <w:left w:val="nil"/>
              <w:bottom w:val="nil"/>
              <w:right w:val="nil"/>
            </w:tcBorders>
            <w:shd w:val="clear" w:color="auto" w:fill="auto"/>
            <w:vAlign w:val="center"/>
          </w:tcPr>
          <w:p w14:paraId="66F2E9C8" w14:textId="77777777" w:rsidR="003C07F1" w:rsidRDefault="003C07F1" w:rsidP="007370E6">
            <w:pPr>
              <w:jc w:val="center"/>
            </w:pPr>
            <w:r>
              <w:t>34.80</w:t>
            </w:r>
          </w:p>
        </w:tc>
        <w:tc>
          <w:tcPr>
            <w:tcW w:w="1260" w:type="dxa"/>
            <w:tcBorders>
              <w:top w:val="nil"/>
              <w:left w:val="nil"/>
              <w:bottom w:val="nil"/>
              <w:right w:val="nil"/>
            </w:tcBorders>
            <w:shd w:val="clear" w:color="auto" w:fill="auto"/>
            <w:vAlign w:val="center"/>
          </w:tcPr>
          <w:p w14:paraId="0FFF8C67"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59BA10BA" w14:textId="77777777" w:rsidR="003C07F1" w:rsidRDefault="003C07F1" w:rsidP="007370E6">
            <w:pPr>
              <w:jc w:val="center"/>
            </w:pPr>
          </w:p>
        </w:tc>
      </w:tr>
      <w:tr w:rsidR="003C07F1" w:rsidRPr="00D71A85" w14:paraId="4A0FEE54" w14:textId="77777777" w:rsidTr="007370E6">
        <w:trPr>
          <w:trHeight w:val="20"/>
        </w:trPr>
        <w:tc>
          <w:tcPr>
            <w:tcW w:w="360" w:type="dxa"/>
            <w:gridSpan w:val="2"/>
            <w:tcBorders>
              <w:top w:val="nil"/>
              <w:left w:val="nil"/>
              <w:bottom w:val="nil"/>
              <w:right w:val="nil"/>
            </w:tcBorders>
            <w:shd w:val="clear" w:color="auto" w:fill="auto"/>
            <w:noWrap/>
            <w:vAlign w:val="bottom"/>
          </w:tcPr>
          <w:p w14:paraId="455E31A7" w14:textId="77777777" w:rsidR="003C07F1" w:rsidRPr="00D71A85" w:rsidRDefault="003C07F1" w:rsidP="007370E6"/>
        </w:tc>
        <w:tc>
          <w:tcPr>
            <w:tcW w:w="5220" w:type="dxa"/>
            <w:tcBorders>
              <w:top w:val="nil"/>
              <w:left w:val="nil"/>
              <w:bottom w:val="nil"/>
              <w:right w:val="nil"/>
            </w:tcBorders>
            <w:shd w:val="clear" w:color="auto" w:fill="auto"/>
            <w:vAlign w:val="bottom"/>
          </w:tcPr>
          <w:p w14:paraId="49A3AE55" w14:textId="77777777" w:rsidR="003C07F1" w:rsidRDefault="003C07F1" w:rsidP="007370E6">
            <w:r>
              <w:t>Did not report</w:t>
            </w:r>
          </w:p>
        </w:tc>
        <w:tc>
          <w:tcPr>
            <w:tcW w:w="1350" w:type="dxa"/>
            <w:tcBorders>
              <w:top w:val="nil"/>
              <w:left w:val="nil"/>
              <w:bottom w:val="nil"/>
              <w:right w:val="nil"/>
            </w:tcBorders>
            <w:shd w:val="clear" w:color="auto" w:fill="auto"/>
          </w:tcPr>
          <w:p w14:paraId="2763C47A" w14:textId="77777777" w:rsidR="003C07F1" w:rsidRPr="009D42D6" w:rsidRDefault="003C07F1" w:rsidP="007370E6">
            <w:pPr>
              <w:jc w:val="center"/>
            </w:pPr>
            <w:r w:rsidRPr="009D42D6">
              <w:t>19</w:t>
            </w:r>
          </w:p>
        </w:tc>
        <w:tc>
          <w:tcPr>
            <w:tcW w:w="1440" w:type="dxa"/>
            <w:tcBorders>
              <w:top w:val="nil"/>
              <w:left w:val="nil"/>
              <w:bottom w:val="nil"/>
              <w:right w:val="nil"/>
            </w:tcBorders>
            <w:shd w:val="clear" w:color="auto" w:fill="auto"/>
            <w:vAlign w:val="center"/>
          </w:tcPr>
          <w:p w14:paraId="39754EBE" w14:textId="77777777" w:rsidR="003C07F1" w:rsidRDefault="003C07F1" w:rsidP="007370E6">
            <w:pPr>
              <w:jc w:val="center"/>
            </w:pPr>
            <w:r>
              <w:t>1.94</w:t>
            </w:r>
          </w:p>
        </w:tc>
        <w:tc>
          <w:tcPr>
            <w:tcW w:w="1260" w:type="dxa"/>
            <w:tcBorders>
              <w:top w:val="nil"/>
              <w:left w:val="nil"/>
              <w:bottom w:val="nil"/>
              <w:right w:val="nil"/>
            </w:tcBorders>
            <w:shd w:val="clear" w:color="auto" w:fill="auto"/>
            <w:vAlign w:val="center"/>
          </w:tcPr>
          <w:p w14:paraId="645AA15E"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03ED84E5" w14:textId="77777777" w:rsidR="003C07F1" w:rsidRDefault="003C07F1" w:rsidP="007370E6">
            <w:pPr>
              <w:jc w:val="center"/>
            </w:pPr>
          </w:p>
        </w:tc>
      </w:tr>
      <w:tr w:rsidR="003C07F1" w:rsidRPr="00D71A85" w14:paraId="7D178B7F" w14:textId="77777777" w:rsidTr="007370E6">
        <w:trPr>
          <w:trHeight w:val="20"/>
        </w:trPr>
        <w:tc>
          <w:tcPr>
            <w:tcW w:w="5580" w:type="dxa"/>
            <w:gridSpan w:val="3"/>
            <w:tcBorders>
              <w:top w:val="nil"/>
              <w:left w:val="nil"/>
              <w:bottom w:val="nil"/>
              <w:right w:val="nil"/>
            </w:tcBorders>
            <w:shd w:val="clear" w:color="auto" w:fill="auto"/>
            <w:noWrap/>
            <w:vAlign w:val="bottom"/>
          </w:tcPr>
          <w:p w14:paraId="6036DBA3" w14:textId="77777777" w:rsidR="003C07F1" w:rsidRDefault="003C07F1" w:rsidP="007370E6">
            <w:r w:rsidRPr="00D71A85">
              <w:t>Any self-reported IPV in the past year (</w:t>
            </w:r>
            <w:r>
              <w:t>24 months</w:t>
            </w:r>
            <w:r w:rsidRPr="00D71A85">
              <w:t>)</w:t>
            </w:r>
          </w:p>
        </w:tc>
        <w:tc>
          <w:tcPr>
            <w:tcW w:w="1350" w:type="dxa"/>
            <w:tcBorders>
              <w:top w:val="nil"/>
              <w:left w:val="nil"/>
              <w:bottom w:val="nil"/>
              <w:right w:val="nil"/>
            </w:tcBorders>
            <w:shd w:val="clear" w:color="auto" w:fill="auto"/>
          </w:tcPr>
          <w:p w14:paraId="3394F53A" w14:textId="77777777" w:rsidR="003C07F1" w:rsidRPr="009D42D6" w:rsidRDefault="003C07F1" w:rsidP="007370E6">
            <w:pPr>
              <w:jc w:val="center"/>
            </w:pPr>
          </w:p>
        </w:tc>
        <w:tc>
          <w:tcPr>
            <w:tcW w:w="1440" w:type="dxa"/>
            <w:tcBorders>
              <w:top w:val="nil"/>
              <w:left w:val="nil"/>
              <w:bottom w:val="nil"/>
              <w:right w:val="nil"/>
            </w:tcBorders>
            <w:shd w:val="clear" w:color="auto" w:fill="auto"/>
            <w:vAlign w:val="center"/>
          </w:tcPr>
          <w:p w14:paraId="749072F5" w14:textId="77777777" w:rsidR="003C07F1" w:rsidRDefault="003C07F1" w:rsidP="007370E6">
            <w:pPr>
              <w:jc w:val="center"/>
            </w:pPr>
          </w:p>
        </w:tc>
        <w:tc>
          <w:tcPr>
            <w:tcW w:w="1260" w:type="dxa"/>
            <w:tcBorders>
              <w:top w:val="nil"/>
              <w:left w:val="nil"/>
              <w:bottom w:val="nil"/>
              <w:right w:val="nil"/>
            </w:tcBorders>
            <w:shd w:val="clear" w:color="auto" w:fill="auto"/>
            <w:vAlign w:val="center"/>
          </w:tcPr>
          <w:p w14:paraId="64970661"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10DCAE4D" w14:textId="77777777" w:rsidR="003C07F1" w:rsidRDefault="003C07F1" w:rsidP="007370E6">
            <w:pPr>
              <w:jc w:val="center"/>
            </w:pPr>
          </w:p>
        </w:tc>
      </w:tr>
      <w:tr w:rsidR="003C07F1" w:rsidRPr="00D71A85" w14:paraId="650B3A0F" w14:textId="77777777" w:rsidTr="007370E6">
        <w:trPr>
          <w:trHeight w:val="20"/>
        </w:trPr>
        <w:tc>
          <w:tcPr>
            <w:tcW w:w="360" w:type="dxa"/>
            <w:gridSpan w:val="2"/>
            <w:tcBorders>
              <w:top w:val="nil"/>
              <w:left w:val="nil"/>
              <w:bottom w:val="nil"/>
              <w:right w:val="nil"/>
            </w:tcBorders>
            <w:shd w:val="clear" w:color="auto" w:fill="auto"/>
            <w:noWrap/>
            <w:vAlign w:val="bottom"/>
          </w:tcPr>
          <w:p w14:paraId="0B4F8AF0" w14:textId="77777777" w:rsidR="003C07F1" w:rsidRPr="00D71A85" w:rsidRDefault="003C07F1" w:rsidP="007370E6"/>
        </w:tc>
        <w:tc>
          <w:tcPr>
            <w:tcW w:w="5220" w:type="dxa"/>
            <w:tcBorders>
              <w:top w:val="nil"/>
              <w:left w:val="nil"/>
              <w:bottom w:val="nil"/>
              <w:right w:val="nil"/>
            </w:tcBorders>
            <w:shd w:val="clear" w:color="auto" w:fill="auto"/>
            <w:vAlign w:val="bottom"/>
          </w:tcPr>
          <w:p w14:paraId="0591E026" w14:textId="77777777" w:rsidR="003C07F1" w:rsidRDefault="003C07F1" w:rsidP="007370E6">
            <w:r>
              <w:t>Yes</w:t>
            </w:r>
          </w:p>
        </w:tc>
        <w:tc>
          <w:tcPr>
            <w:tcW w:w="1350" w:type="dxa"/>
            <w:tcBorders>
              <w:top w:val="nil"/>
              <w:left w:val="nil"/>
              <w:bottom w:val="nil"/>
              <w:right w:val="nil"/>
            </w:tcBorders>
            <w:shd w:val="clear" w:color="auto" w:fill="auto"/>
          </w:tcPr>
          <w:p w14:paraId="4850C5CE" w14:textId="77777777" w:rsidR="003C07F1" w:rsidRPr="009D42D6" w:rsidRDefault="003C07F1" w:rsidP="007370E6">
            <w:pPr>
              <w:jc w:val="center"/>
            </w:pPr>
            <w:r>
              <w:t>356</w:t>
            </w:r>
          </w:p>
        </w:tc>
        <w:tc>
          <w:tcPr>
            <w:tcW w:w="1440" w:type="dxa"/>
            <w:tcBorders>
              <w:top w:val="nil"/>
              <w:left w:val="nil"/>
              <w:bottom w:val="nil"/>
              <w:right w:val="nil"/>
            </w:tcBorders>
            <w:shd w:val="clear" w:color="auto" w:fill="auto"/>
            <w:vAlign w:val="center"/>
          </w:tcPr>
          <w:p w14:paraId="5DC14BEC" w14:textId="77777777" w:rsidR="003C07F1" w:rsidRDefault="003C07F1" w:rsidP="007370E6">
            <w:pPr>
              <w:jc w:val="center"/>
            </w:pPr>
            <w:r>
              <w:t>44.75</w:t>
            </w:r>
          </w:p>
        </w:tc>
        <w:tc>
          <w:tcPr>
            <w:tcW w:w="1260" w:type="dxa"/>
            <w:tcBorders>
              <w:top w:val="nil"/>
              <w:left w:val="nil"/>
              <w:bottom w:val="nil"/>
              <w:right w:val="nil"/>
            </w:tcBorders>
            <w:shd w:val="clear" w:color="auto" w:fill="auto"/>
            <w:vAlign w:val="center"/>
          </w:tcPr>
          <w:p w14:paraId="5B8A7FA3"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6B4F876C" w14:textId="77777777" w:rsidR="003C07F1" w:rsidRDefault="003C07F1" w:rsidP="007370E6">
            <w:pPr>
              <w:jc w:val="center"/>
            </w:pPr>
          </w:p>
        </w:tc>
      </w:tr>
      <w:tr w:rsidR="003C07F1" w:rsidRPr="00D71A85" w14:paraId="4F015706" w14:textId="77777777" w:rsidTr="007370E6">
        <w:trPr>
          <w:trHeight w:val="20"/>
        </w:trPr>
        <w:tc>
          <w:tcPr>
            <w:tcW w:w="360" w:type="dxa"/>
            <w:gridSpan w:val="2"/>
            <w:tcBorders>
              <w:top w:val="nil"/>
              <w:left w:val="nil"/>
              <w:bottom w:val="nil"/>
              <w:right w:val="nil"/>
            </w:tcBorders>
            <w:shd w:val="clear" w:color="auto" w:fill="auto"/>
            <w:noWrap/>
            <w:vAlign w:val="bottom"/>
          </w:tcPr>
          <w:p w14:paraId="7ABF4D27" w14:textId="77777777" w:rsidR="003C07F1" w:rsidRPr="00D71A85" w:rsidRDefault="003C07F1" w:rsidP="007370E6"/>
        </w:tc>
        <w:tc>
          <w:tcPr>
            <w:tcW w:w="5220" w:type="dxa"/>
            <w:tcBorders>
              <w:top w:val="nil"/>
              <w:left w:val="nil"/>
              <w:bottom w:val="nil"/>
              <w:right w:val="nil"/>
            </w:tcBorders>
            <w:shd w:val="clear" w:color="auto" w:fill="auto"/>
            <w:vAlign w:val="bottom"/>
          </w:tcPr>
          <w:p w14:paraId="17FFCD1A" w14:textId="77777777" w:rsidR="003C07F1" w:rsidRDefault="003C07F1" w:rsidP="007370E6">
            <w:r>
              <w:t>Did not report</w:t>
            </w:r>
          </w:p>
        </w:tc>
        <w:tc>
          <w:tcPr>
            <w:tcW w:w="1350" w:type="dxa"/>
            <w:tcBorders>
              <w:top w:val="nil"/>
              <w:left w:val="nil"/>
              <w:bottom w:val="nil"/>
              <w:right w:val="nil"/>
            </w:tcBorders>
            <w:shd w:val="clear" w:color="auto" w:fill="auto"/>
          </w:tcPr>
          <w:p w14:paraId="4B6C22B4" w14:textId="77777777" w:rsidR="003C07F1" w:rsidRPr="009D42D6" w:rsidRDefault="003C07F1" w:rsidP="007370E6">
            <w:pPr>
              <w:jc w:val="center"/>
            </w:pPr>
            <w:r>
              <w:t>99</w:t>
            </w:r>
          </w:p>
        </w:tc>
        <w:tc>
          <w:tcPr>
            <w:tcW w:w="1440" w:type="dxa"/>
            <w:tcBorders>
              <w:top w:val="nil"/>
              <w:left w:val="nil"/>
              <w:bottom w:val="nil"/>
              <w:right w:val="nil"/>
            </w:tcBorders>
            <w:shd w:val="clear" w:color="auto" w:fill="auto"/>
            <w:vAlign w:val="center"/>
          </w:tcPr>
          <w:p w14:paraId="0E7C3F71" w14:textId="77777777" w:rsidR="003C07F1" w:rsidRDefault="003C07F1" w:rsidP="007370E6">
            <w:pPr>
              <w:jc w:val="center"/>
            </w:pPr>
            <w:r>
              <w:t>11.29</w:t>
            </w:r>
          </w:p>
        </w:tc>
        <w:tc>
          <w:tcPr>
            <w:tcW w:w="1260" w:type="dxa"/>
            <w:tcBorders>
              <w:top w:val="nil"/>
              <w:left w:val="nil"/>
              <w:bottom w:val="nil"/>
              <w:right w:val="nil"/>
            </w:tcBorders>
            <w:shd w:val="clear" w:color="auto" w:fill="auto"/>
            <w:vAlign w:val="center"/>
          </w:tcPr>
          <w:p w14:paraId="4F9A82AE" w14:textId="77777777" w:rsidR="003C07F1" w:rsidRDefault="003C07F1" w:rsidP="007370E6">
            <w:pPr>
              <w:jc w:val="center"/>
            </w:pPr>
          </w:p>
        </w:tc>
        <w:tc>
          <w:tcPr>
            <w:tcW w:w="1056" w:type="dxa"/>
            <w:tcBorders>
              <w:top w:val="nil"/>
              <w:left w:val="nil"/>
              <w:bottom w:val="nil"/>
              <w:right w:val="nil"/>
            </w:tcBorders>
            <w:shd w:val="clear" w:color="auto" w:fill="auto"/>
            <w:vAlign w:val="center"/>
          </w:tcPr>
          <w:p w14:paraId="759422A0" w14:textId="77777777" w:rsidR="003C07F1" w:rsidRDefault="003C07F1" w:rsidP="007370E6">
            <w:pPr>
              <w:jc w:val="center"/>
            </w:pPr>
          </w:p>
        </w:tc>
      </w:tr>
      <w:tr w:rsidR="003C07F1" w:rsidRPr="00D71A85" w14:paraId="36831630"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0174679C" w14:textId="77777777" w:rsidR="003C07F1" w:rsidRPr="00D71A85" w:rsidRDefault="003C07F1" w:rsidP="007370E6">
            <w:pPr>
              <w:rPr>
                <w:b/>
                <w:bCs/>
              </w:rPr>
            </w:pPr>
            <w:r w:rsidRPr="00D71A85">
              <w:rPr>
                <w:b/>
                <w:bCs/>
              </w:rPr>
              <w:t>Paternal characteristics</w:t>
            </w:r>
          </w:p>
        </w:tc>
        <w:tc>
          <w:tcPr>
            <w:tcW w:w="1350" w:type="dxa"/>
            <w:tcBorders>
              <w:top w:val="nil"/>
              <w:left w:val="nil"/>
              <w:bottom w:val="nil"/>
              <w:right w:val="nil"/>
            </w:tcBorders>
            <w:shd w:val="clear" w:color="auto" w:fill="auto"/>
            <w:noWrap/>
            <w:hideMark/>
          </w:tcPr>
          <w:p w14:paraId="69B78AC2"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tcPr>
          <w:p w14:paraId="4153326F"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2FC2983A"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5756C2FC" w14:textId="77777777" w:rsidR="003C07F1" w:rsidRPr="00D71A85" w:rsidRDefault="003C07F1" w:rsidP="007370E6">
            <w:pPr>
              <w:jc w:val="center"/>
            </w:pPr>
          </w:p>
        </w:tc>
      </w:tr>
      <w:tr w:rsidR="003C07F1" w:rsidRPr="00D71A85" w14:paraId="5AC3BE71"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5DF704B4" w14:textId="77777777" w:rsidR="003C07F1" w:rsidRPr="00D71A85" w:rsidRDefault="003C07F1" w:rsidP="007370E6">
            <w:r w:rsidRPr="00D71A85">
              <w:t>Educational attainment</w:t>
            </w:r>
          </w:p>
        </w:tc>
        <w:tc>
          <w:tcPr>
            <w:tcW w:w="1350" w:type="dxa"/>
            <w:tcBorders>
              <w:top w:val="nil"/>
              <w:left w:val="nil"/>
              <w:bottom w:val="nil"/>
              <w:right w:val="nil"/>
            </w:tcBorders>
            <w:shd w:val="clear" w:color="auto" w:fill="auto"/>
            <w:noWrap/>
            <w:vAlign w:val="bottom"/>
            <w:hideMark/>
          </w:tcPr>
          <w:p w14:paraId="687C625A" w14:textId="77777777" w:rsidR="003C07F1" w:rsidRPr="00D71A85" w:rsidRDefault="003C07F1" w:rsidP="007370E6"/>
        </w:tc>
        <w:tc>
          <w:tcPr>
            <w:tcW w:w="1440" w:type="dxa"/>
            <w:tcBorders>
              <w:top w:val="nil"/>
              <w:left w:val="nil"/>
              <w:bottom w:val="nil"/>
              <w:right w:val="nil"/>
            </w:tcBorders>
            <w:shd w:val="clear" w:color="auto" w:fill="auto"/>
            <w:noWrap/>
            <w:vAlign w:val="bottom"/>
          </w:tcPr>
          <w:p w14:paraId="06D6054B"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5B95C59E"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1BCB2128" w14:textId="77777777" w:rsidR="003C07F1" w:rsidRPr="00D71A85" w:rsidRDefault="003C07F1" w:rsidP="007370E6">
            <w:pPr>
              <w:jc w:val="center"/>
            </w:pPr>
          </w:p>
        </w:tc>
      </w:tr>
      <w:tr w:rsidR="003C07F1" w:rsidRPr="00D71A85" w14:paraId="5D7B5706" w14:textId="77777777" w:rsidTr="007370E6">
        <w:trPr>
          <w:trHeight w:val="20"/>
        </w:trPr>
        <w:tc>
          <w:tcPr>
            <w:tcW w:w="280" w:type="dxa"/>
            <w:tcBorders>
              <w:top w:val="nil"/>
              <w:left w:val="nil"/>
              <w:bottom w:val="nil"/>
              <w:right w:val="nil"/>
            </w:tcBorders>
            <w:shd w:val="clear" w:color="auto" w:fill="auto"/>
            <w:noWrap/>
            <w:vAlign w:val="bottom"/>
            <w:hideMark/>
          </w:tcPr>
          <w:p w14:paraId="226DD6C2"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6AD4A4EB" w14:textId="77777777" w:rsidR="003C07F1" w:rsidRPr="00D71A85" w:rsidRDefault="003C07F1" w:rsidP="007370E6">
            <w:r w:rsidRPr="00D71A85">
              <w:t>None</w:t>
            </w:r>
          </w:p>
        </w:tc>
        <w:tc>
          <w:tcPr>
            <w:tcW w:w="1350" w:type="dxa"/>
            <w:tcBorders>
              <w:top w:val="nil"/>
              <w:left w:val="nil"/>
              <w:bottom w:val="nil"/>
              <w:right w:val="nil"/>
            </w:tcBorders>
            <w:shd w:val="clear" w:color="auto" w:fill="auto"/>
          </w:tcPr>
          <w:p w14:paraId="7AC7C068" w14:textId="77777777" w:rsidR="003C07F1" w:rsidRPr="00D71A85" w:rsidRDefault="003C07F1" w:rsidP="007370E6">
            <w:pPr>
              <w:jc w:val="center"/>
            </w:pPr>
            <w:r w:rsidRPr="009D42D6">
              <w:t>60</w:t>
            </w:r>
          </w:p>
        </w:tc>
        <w:tc>
          <w:tcPr>
            <w:tcW w:w="1440" w:type="dxa"/>
            <w:tcBorders>
              <w:top w:val="nil"/>
              <w:left w:val="nil"/>
              <w:bottom w:val="nil"/>
              <w:right w:val="nil"/>
            </w:tcBorders>
            <w:shd w:val="clear" w:color="auto" w:fill="auto"/>
            <w:vAlign w:val="center"/>
          </w:tcPr>
          <w:p w14:paraId="5C2D4B7E" w14:textId="77777777" w:rsidR="003C07F1" w:rsidRPr="00D71A85" w:rsidRDefault="003C07F1" w:rsidP="007370E6">
            <w:pPr>
              <w:jc w:val="center"/>
            </w:pPr>
            <w:r>
              <w:t>7.42</w:t>
            </w:r>
          </w:p>
        </w:tc>
        <w:tc>
          <w:tcPr>
            <w:tcW w:w="1260" w:type="dxa"/>
            <w:tcBorders>
              <w:top w:val="nil"/>
              <w:left w:val="nil"/>
              <w:bottom w:val="nil"/>
              <w:right w:val="nil"/>
            </w:tcBorders>
            <w:shd w:val="clear" w:color="auto" w:fill="auto"/>
            <w:vAlign w:val="center"/>
            <w:hideMark/>
          </w:tcPr>
          <w:p w14:paraId="50B60866"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726D12E9" w14:textId="77777777" w:rsidR="003C07F1" w:rsidRPr="00D71A85" w:rsidRDefault="003C07F1" w:rsidP="007370E6">
            <w:pPr>
              <w:jc w:val="center"/>
            </w:pPr>
          </w:p>
        </w:tc>
      </w:tr>
      <w:tr w:rsidR="003C07F1" w:rsidRPr="00D71A85" w14:paraId="1455A2F8" w14:textId="77777777" w:rsidTr="007370E6">
        <w:trPr>
          <w:trHeight w:val="20"/>
        </w:trPr>
        <w:tc>
          <w:tcPr>
            <w:tcW w:w="280" w:type="dxa"/>
            <w:tcBorders>
              <w:top w:val="nil"/>
              <w:left w:val="nil"/>
              <w:bottom w:val="nil"/>
              <w:right w:val="nil"/>
            </w:tcBorders>
            <w:shd w:val="clear" w:color="auto" w:fill="auto"/>
            <w:noWrap/>
            <w:vAlign w:val="bottom"/>
            <w:hideMark/>
          </w:tcPr>
          <w:p w14:paraId="5FC66E0D"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5A78BFA3" w14:textId="77777777" w:rsidR="003C07F1" w:rsidRPr="00D71A85" w:rsidRDefault="003C07F1" w:rsidP="007370E6">
            <w:r w:rsidRPr="00D71A85">
              <w:t>Primary or Middle</w:t>
            </w:r>
          </w:p>
        </w:tc>
        <w:tc>
          <w:tcPr>
            <w:tcW w:w="1350" w:type="dxa"/>
            <w:tcBorders>
              <w:top w:val="nil"/>
              <w:left w:val="nil"/>
              <w:bottom w:val="nil"/>
              <w:right w:val="nil"/>
            </w:tcBorders>
            <w:shd w:val="clear" w:color="auto" w:fill="auto"/>
          </w:tcPr>
          <w:p w14:paraId="655CC507" w14:textId="77777777" w:rsidR="003C07F1" w:rsidRPr="00D71A85" w:rsidRDefault="003C07F1" w:rsidP="007370E6">
            <w:pPr>
              <w:jc w:val="center"/>
            </w:pPr>
            <w:r w:rsidRPr="009D42D6">
              <w:t>226</w:t>
            </w:r>
          </w:p>
        </w:tc>
        <w:tc>
          <w:tcPr>
            <w:tcW w:w="1440" w:type="dxa"/>
            <w:tcBorders>
              <w:top w:val="nil"/>
              <w:left w:val="nil"/>
              <w:bottom w:val="nil"/>
              <w:right w:val="nil"/>
            </w:tcBorders>
            <w:shd w:val="clear" w:color="auto" w:fill="auto"/>
            <w:vAlign w:val="center"/>
          </w:tcPr>
          <w:p w14:paraId="32FF7E34" w14:textId="77777777" w:rsidR="003C07F1" w:rsidRPr="00D71A85" w:rsidRDefault="003C07F1" w:rsidP="007370E6">
            <w:pPr>
              <w:jc w:val="center"/>
            </w:pPr>
            <w:r>
              <w:t>28.13</w:t>
            </w:r>
          </w:p>
        </w:tc>
        <w:tc>
          <w:tcPr>
            <w:tcW w:w="1260" w:type="dxa"/>
            <w:tcBorders>
              <w:top w:val="nil"/>
              <w:left w:val="nil"/>
              <w:bottom w:val="nil"/>
              <w:right w:val="nil"/>
            </w:tcBorders>
            <w:shd w:val="clear" w:color="auto" w:fill="auto"/>
            <w:vAlign w:val="center"/>
            <w:hideMark/>
          </w:tcPr>
          <w:p w14:paraId="0E995082"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2AB246DF" w14:textId="77777777" w:rsidR="003C07F1" w:rsidRPr="00D71A85" w:rsidRDefault="003C07F1" w:rsidP="007370E6">
            <w:pPr>
              <w:jc w:val="center"/>
            </w:pPr>
          </w:p>
        </w:tc>
      </w:tr>
      <w:tr w:rsidR="003C07F1" w:rsidRPr="00D71A85" w14:paraId="2533AB56" w14:textId="77777777" w:rsidTr="007370E6">
        <w:trPr>
          <w:trHeight w:val="20"/>
        </w:trPr>
        <w:tc>
          <w:tcPr>
            <w:tcW w:w="280" w:type="dxa"/>
            <w:tcBorders>
              <w:top w:val="nil"/>
              <w:left w:val="nil"/>
              <w:bottom w:val="nil"/>
              <w:right w:val="nil"/>
            </w:tcBorders>
            <w:shd w:val="clear" w:color="auto" w:fill="auto"/>
            <w:noWrap/>
            <w:vAlign w:val="bottom"/>
            <w:hideMark/>
          </w:tcPr>
          <w:p w14:paraId="3459C249"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27F3B37" w14:textId="77777777" w:rsidR="003C07F1" w:rsidRPr="00D71A85" w:rsidRDefault="003C07F1" w:rsidP="007370E6">
            <w:r w:rsidRPr="00D71A85">
              <w:t>Secondary</w:t>
            </w:r>
          </w:p>
        </w:tc>
        <w:tc>
          <w:tcPr>
            <w:tcW w:w="1350" w:type="dxa"/>
            <w:tcBorders>
              <w:top w:val="nil"/>
              <w:left w:val="nil"/>
              <w:bottom w:val="nil"/>
              <w:right w:val="nil"/>
            </w:tcBorders>
            <w:shd w:val="clear" w:color="auto" w:fill="auto"/>
          </w:tcPr>
          <w:p w14:paraId="160F9EE0" w14:textId="77777777" w:rsidR="003C07F1" w:rsidRPr="00D71A85" w:rsidRDefault="003C07F1" w:rsidP="007370E6">
            <w:pPr>
              <w:jc w:val="center"/>
            </w:pPr>
            <w:r w:rsidRPr="009D42D6">
              <w:t>353</w:t>
            </w:r>
          </w:p>
        </w:tc>
        <w:tc>
          <w:tcPr>
            <w:tcW w:w="1440" w:type="dxa"/>
            <w:tcBorders>
              <w:top w:val="nil"/>
              <w:left w:val="nil"/>
              <w:bottom w:val="nil"/>
              <w:right w:val="nil"/>
            </w:tcBorders>
            <w:shd w:val="clear" w:color="auto" w:fill="auto"/>
            <w:vAlign w:val="center"/>
          </w:tcPr>
          <w:p w14:paraId="704EAE72" w14:textId="77777777" w:rsidR="003C07F1" w:rsidRPr="00D71A85" w:rsidRDefault="003C07F1" w:rsidP="007370E6">
            <w:pPr>
              <w:jc w:val="center"/>
            </w:pPr>
            <w:r>
              <w:t>47.09</w:t>
            </w:r>
          </w:p>
        </w:tc>
        <w:tc>
          <w:tcPr>
            <w:tcW w:w="1260" w:type="dxa"/>
            <w:tcBorders>
              <w:top w:val="nil"/>
              <w:left w:val="nil"/>
              <w:bottom w:val="nil"/>
              <w:right w:val="nil"/>
            </w:tcBorders>
            <w:shd w:val="clear" w:color="auto" w:fill="auto"/>
            <w:vAlign w:val="center"/>
            <w:hideMark/>
          </w:tcPr>
          <w:p w14:paraId="158738AA"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7F957EF0" w14:textId="77777777" w:rsidR="003C07F1" w:rsidRPr="00D71A85" w:rsidRDefault="003C07F1" w:rsidP="007370E6">
            <w:pPr>
              <w:jc w:val="center"/>
            </w:pPr>
          </w:p>
        </w:tc>
      </w:tr>
      <w:tr w:rsidR="003C07F1" w:rsidRPr="00D71A85" w14:paraId="61084873" w14:textId="77777777" w:rsidTr="007370E6">
        <w:trPr>
          <w:trHeight w:val="20"/>
        </w:trPr>
        <w:tc>
          <w:tcPr>
            <w:tcW w:w="280" w:type="dxa"/>
            <w:tcBorders>
              <w:top w:val="nil"/>
              <w:left w:val="nil"/>
              <w:bottom w:val="nil"/>
              <w:right w:val="nil"/>
            </w:tcBorders>
            <w:shd w:val="clear" w:color="auto" w:fill="auto"/>
            <w:noWrap/>
            <w:vAlign w:val="bottom"/>
            <w:hideMark/>
          </w:tcPr>
          <w:p w14:paraId="4A40B651"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F9F247B" w14:textId="77777777" w:rsidR="003C07F1" w:rsidRPr="00D71A85" w:rsidRDefault="003C07F1" w:rsidP="007370E6">
            <w:r w:rsidRPr="00D71A85">
              <w:t>Higher secondary or tertiary</w:t>
            </w:r>
          </w:p>
        </w:tc>
        <w:tc>
          <w:tcPr>
            <w:tcW w:w="1350" w:type="dxa"/>
            <w:tcBorders>
              <w:top w:val="nil"/>
              <w:left w:val="nil"/>
              <w:bottom w:val="nil"/>
              <w:right w:val="nil"/>
            </w:tcBorders>
            <w:shd w:val="clear" w:color="auto" w:fill="auto"/>
          </w:tcPr>
          <w:p w14:paraId="07476179" w14:textId="77777777" w:rsidR="003C07F1" w:rsidRPr="00D71A85" w:rsidRDefault="003C07F1" w:rsidP="007370E6">
            <w:pPr>
              <w:jc w:val="center"/>
            </w:pPr>
            <w:r w:rsidRPr="009D42D6">
              <w:t>133</w:t>
            </w:r>
          </w:p>
        </w:tc>
        <w:tc>
          <w:tcPr>
            <w:tcW w:w="1440" w:type="dxa"/>
            <w:tcBorders>
              <w:top w:val="nil"/>
              <w:left w:val="nil"/>
              <w:bottom w:val="nil"/>
              <w:right w:val="nil"/>
            </w:tcBorders>
            <w:shd w:val="clear" w:color="auto" w:fill="auto"/>
            <w:vAlign w:val="center"/>
          </w:tcPr>
          <w:p w14:paraId="587309D1" w14:textId="77777777" w:rsidR="003C07F1" w:rsidRPr="00D71A85" w:rsidRDefault="003C07F1" w:rsidP="007370E6">
            <w:pPr>
              <w:jc w:val="center"/>
            </w:pPr>
            <w:r>
              <w:t>17.37</w:t>
            </w:r>
          </w:p>
        </w:tc>
        <w:tc>
          <w:tcPr>
            <w:tcW w:w="1260" w:type="dxa"/>
            <w:tcBorders>
              <w:top w:val="nil"/>
              <w:left w:val="nil"/>
              <w:bottom w:val="nil"/>
              <w:right w:val="nil"/>
            </w:tcBorders>
            <w:shd w:val="clear" w:color="auto" w:fill="auto"/>
            <w:vAlign w:val="center"/>
            <w:hideMark/>
          </w:tcPr>
          <w:p w14:paraId="504C6CDE"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1EF9679A" w14:textId="77777777" w:rsidR="003C07F1" w:rsidRPr="00D71A85" w:rsidRDefault="003C07F1" w:rsidP="007370E6">
            <w:pPr>
              <w:jc w:val="center"/>
            </w:pPr>
          </w:p>
        </w:tc>
      </w:tr>
      <w:tr w:rsidR="003C07F1" w:rsidRPr="00D71A85" w14:paraId="471535FC"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15D044E3" w14:textId="77777777" w:rsidR="003C07F1" w:rsidRPr="00D71A85" w:rsidRDefault="003C07F1" w:rsidP="007370E6">
            <w:r>
              <w:t>Absent</w:t>
            </w:r>
            <w:r w:rsidRPr="00D71A85">
              <w:t xml:space="preserve"> in household (3 months)</w:t>
            </w:r>
          </w:p>
        </w:tc>
        <w:tc>
          <w:tcPr>
            <w:tcW w:w="1350" w:type="dxa"/>
            <w:tcBorders>
              <w:top w:val="nil"/>
              <w:left w:val="nil"/>
              <w:bottom w:val="nil"/>
              <w:right w:val="nil"/>
            </w:tcBorders>
            <w:shd w:val="clear" w:color="auto" w:fill="auto"/>
            <w:vAlign w:val="center"/>
          </w:tcPr>
          <w:p w14:paraId="71EF7B86" w14:textId="77777777" w:rsidR="003C07F1" w:rsidRPr="00D71A85" w:rsidRDefault="003C07F1" w:rsidP="007370E6">
            <w:pPr>
              <w:jc w:val="center"/>
            </w:pPr>
            <w:r w:rsidRPr="009D42D6">
              <w:t>136</w:t>
            </w:r>
          </w:p>
        </w:tc>
        <w:tc>
          <w:tcPr>
            <w:tcW w:w="1440" w:type="dxa"/>
            <w:tcBorders>
              <w:top w:val="nil"/>
              <w:left w:val="nil"/>
              <w:bottom w:val="nil"/>
              <w:right w:val="nil"/>
            </w:tcBorders>
            <w:shd w:val="clear" w:color="auto" w:fill="auto"/>
            <w:vAlign w:val="center"/>
          </w:tcPr>
          <w:p w14:paraId="0B62B354" w14:textId="77777777" w:rsidR="003C07F1" w:rsidRPr="00D71A85" w:rsidRDefault="003C07F1" w:rsidP="007370E6">
            <w:pPr>
              <w:jc w:val="center"/>
            </w:pPr>
            <w:r>
              <w:t>17.79</w:t>
            </w:r>
          </w:p>
        </w:tc>
        <w:tc>
          <w:tcPr>
            <w:tcW w:w="1260" w:type="dxa"/>
            <w:tcBorders>
              <w:top w:val="nil"/>
              <w:left w:val="nil"/>
              <w:bottom w:val="nil"/>
              <w:right w:val="nil"/>
            </w:tcBorders>
            <w:shd w:val="clear" w:color="auto" w:fill="auto"/>
            <w:noWrap/>
            <w:vAlign w:val="bottom"/>
            <w:hideMark/>
          </w:tcPr>
          <w:p w14:paraId="64864381"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0DD8893A" w14:textId="77777777" w:rsidR="003C07F1" w:rsidRPr="00D71A85" w:rsidRDefault="003C07F1" w:rsidP="007370E6">
            <w:pPr>
              <w:jc w:val="center"/>
            </w:pPr>
          </w:p>
        </w:tc>
      </w:tr>
      <w:tr w:rsidR="003C07F1" w:rsidRPr="00D71A85" w14:paraId="4748E8DB"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13C4DC11" w14:textId="77777777" w:rsidR="003C07F1" w:rsidRPr="00D71A85" w:rsidRDefault="003C07F1" w:rsidP="007370E6">
            <w:r>
              <w:t>Absent</w:t>
            </w:r>
            <w:r w:rsidRPr="00D71A85">
              <w:t xml:space="preserve"> in household (12 months)</w:t>
            </w:r>
          </w:p>
        </w:tc>
        <w:tc>
          <w:tcPr>
            <w:tcW w:w="1350" w:type="dxa"/>
            <w:tcBorders>
              <w:top w:val="nil"/>
              <w:left w:val="nil"/>
              <w:bottom w:val="nil"/>
              <w:right w:val="nil"/>
            </w:tcBorders>
            <w:shd w:val="clear" w:color="auto" w:fill="auto"/>
            <w:vAlign w:val="center"/>
          </w:tcPr>
          <w:p w14:paraId="023B31A6" w14:textId="77777777" w:rsidR="003C07F1" w:rsidRPr="00D71A85" w:rsidRDefault="003C07F1" w:rsidP="007370E6">
            <w:pPr>
              <w:jc w:val="center"/>
            </w:pPr>
            <w:r>
              <w:t>157</w:t>
            </w:r>
          </w:p>
        </w:tc>
        <w:tc>
          <w:tcPr>
            <w:tcW w:w="1440" w:type="dxa"/>
            <w:tcBorders>
              <w:top w:val="nil"/>
              <w:left w:val="nil"/>
              <w:bottom w:val="nil"/>
              <w:right w:val="nil"/>
            </w:tcBorders>
            <w:shd w:val="clear" w:color="auto" w:fill="auto"/>
            <w:vAlign w:val="center"/>
          </w:tcPr>
          <w:p w14:paraId="33EC6CFF" w14:textId="77777777" w:rsidR="003C07F1" w:rsidRPr="00D71A85" w:rsidRDefault="003C07F1" w:rsidP="007370E6">
            <w:pPr>
              <w:jc w:val="center"/>
            </w:pPr>
            <w:r>
              <w:t>20.93</w:t>
            </w:r>
          </w:p>
        </w:tc>
        <w:tc>
          <w:tcPr>
            <w:tcW w:w="1260" w:type="dxa"/>
            <w:tcBorders>
              <w:top w:val="nil"/>
              <w:left w:val="nil"/>
              <w:bottom w:val="nil"/>
              <w:right w:val="nil"/>
            </w:tcBorders>
            <w:shd w:val="clear" w:color="auto" w:fill="auto"/>
            <w:noWrap/>
            <w:vAlign w:val="bottom"/>
            <w:hideMark/>
          </w:tcPr>
          <w:p w14:paraId="101E3541"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71EDB515" w14:textId="77777777" w:rsidR="003C07F1" w:rsidRPr="00D71A85" w:rsidRDefault="003C07F1" w:rsidP="007370E6">
            <w:pPr>
              <w:jc w:val="center"/>
            </w:pPr>
          </w:p>
        </w:tc>
      </w:tr>
      <w:tr w:rsidR="003C07F1" w:rsidRPr="00D71A85" w14:paraId="12246D08"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5319E7B5" w14:textId="77777777" w:rsidR="003C07F1" w:rsidRPr="00D71A85" w:rsidRDefault="003C07F1" w:rsidP="007370E6">
            <w:r w:rsidRPr="00D71A85">
              <w:t>Currently working (baseline)</w:t>
            </w:r>
          </w:p>
        </w:tc>
        <w:tc>
          <w:tcPr>
            <w:tcW w:w="1350" w:type="dxa"/>
            <w:tcBorders>
              <w:top w:val="nil"/>
              <w:left w:val="nil"/>
              <w:bottom w:val="nil"/>
              <w:right w:val="nil"/>
            </w:tcBorders>
            <w:shd w:val="clear" w:color="auto" w:fill="auto"/>
            <w:vAlign w:val="center"/>
          </w:tcPr>
          <w:p w14:paraId="23DAF5E7" w14:textId="77777777" w:rsidR="003C07F1" w:rsidRPr="00D71A85" w:rsidRDefault="003C07F1" w:rsidP="007370E6">
            <w:pPr>
              <w:jc w:val="center"/>
            </w:pPr>
            <w:r>
              <w:t>706</w:t>
            </w:r>
          </w:p>
        </w:tc>
        <w:tc>
          <w:tcPr>
            <w:tcW w:w="1440" w:type="dxa"/>
            <w:tcBorders>
              <w:top w:val="nil"/>
              <w:left w:val="nil"/>
              <w:bottom w:val="nil"/>
              <w:right w:val="nil"/>
            </w:tcBorders>
            <w:shd w:val="clear" w:color="auto" w:fill="auto"/>
            <w:vAlign w:val="center"/>
          </w:tcPr>
          <w:p w14:paraId="22186F05" w14:textId="77777777" w:rsidR="003C07F1" w:rsidRPr="00D71A85" w:rsidRDefault="003C07F1" w:rsidP="007370E6">
            <w:pPr>
              <w:jc w:val="center"/>
            </w:pPr>
            <w:r>
              <w:t>92.26</w:t>
            </w:r>
          </w:p>
        </w:tc>
        <w:tc>
          <w:tcPr>
            <w:tcW w:w="1260" w:type="dxa"/>
            <w:tcBorders>
              <w:top w:val="nil"/>
              <w:left w:val="nil"/>
              <w:bottom w:val="nil"/>
              <w:right w:val="nil"/>
            </w:tcBorders>
            <w:shd w:val="clear" w:color="auto" w:fill="auto"/>
            <w:noWrap/>
            <w:vAlign w:val="bottom"/>
            <w:hideMark/>
          </w:tcPr>
          <w:p w14:paraId="1E67CCF7"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0F2ED169" w14:textId="77777777" w:rsidR="003C07F1" w:rsidRPr="00D71A85" w:rsidRDefault="003C07F1" w:rsidP="007370E6">
            <w:pPr>
              <w:jc w:val="center"/>
            </w:pPr>
          </w:p>
        </w:tc>
      </w:tr>
      <w:tr w:rsidR="003C07F1" w:rsidRPr="00D71A85" w14:paraId="08430F7E"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1A77951D" w14:textId="77777777" w:rsidR="003C07F1" w:rsidRPr="00D71A85" w:rsidRDefault="003C07F1" w:rsidP="007370E6">
            <w:pPr>
              <w:rPr>
                <w:b/>
                <w:bCs/>
              </w:rPr>
            </w:pPr>
            <w:r w:rsidRPr="00D71A85">
              <w:rPr>
                <w:b/>
                <w:bCs/>
              </w:rPr>
              <w:t xml:space="preserve">Grandmother characteristics </w:t>
            </w:r>
          </w:p>
        </w:tc>
        <w:tc>
          <w:tcPr>
            <w:tcW w:w="1350" w:type="dxa"/>
            <w:tcBorders>
              <w:top w:val="nil"/>
              <w:left w:val="nil"/>
              <w:bottom w:val="nil"/>
              <w:right w:val="nil"/>
            </w:tcBorders>
            <w:shd w:val="clear" w:color="auto" w:fill="auto"/>
            <w:noWrap/>
            <w:vAlign w:val="bottom"/>
          </w:tcPr>
          <w:p w14:paraId="78A03EC4"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tcPr>
          <w:p w14:paraId="3694DF1D"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08402365"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1F9A9496" w14:textId="77777777" w:rsidR="003C07F1" w:rsidRPr="00D71A85" w:rsidRDefault="003C07F1" w:rsidP="007370E6">
            <w:pPr>
              <w:jc w:val="center"/>
            </w:pPr>
          </w:p>
        </w:tc>
      </w:tr>
      <w:tr w:rsidR="003C07F1" w:rsidRPr="00D71A85" w14:paraId="22C0C645"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0FB615D1" w14:textId="77777777" w:rsidR="003C07F1" w:rsidRPr="00D71A85" w:rsidRDefault="003C07F1" w:rsidP="007370E6">
            <w:r w:rsidRPr="00D71A85">
              <w:t>Co-residence with grandchild</w:t>
            </w:r>
          </w:p>
        </w:tc>
        <w:tc>
          <w:tcPr>
            <w:tcW w:w="1350" w:type="dxa"/>
            <w:tcBorders>
              <w:top w:val="nil"/>
              <w:left w:val="nil"/>
              <w:bottom w:val="nil"/>
              <w:right w:val="nil"/>
            </w:tcBorders>
            <w:shd w:val="clear" w:color="auto" w:fill="auto"/>
            <w:vAlign w:val="center"/>
          </w:tcPr>
          <w:p w14:paraId="576F9983" w14:textId="77777777" w:rsidR="003C07F1" w:rsidRPr="00D71A85" w:rsidRDefault="003C07F1" w:rsidP="007370E6">
            <w:pPr>
              <w:jc w:val="center"/>
            </w:pPr>
            <w:r>
              <w:t>535</w:t>
            </w:r>
          </w:p>
        </w:tc>
        <w:tc>
          <w:tcPr>
            <w:tcW w:w="1440" w:type="dxa"/>
            <w:tcBorders>
              <w:top w:val="nil"/>
              <w:left w:val="nil"/>
              <w:bottom w:val="nil"/>
              <w:right w:val="nil"/>
            </w:tcBorders>
            <w:shd w:val="clear" w:color="auto" w:fill="auto"/>
            <w:vAlign w:val="center"/>
          </w:tcPr>
          <w:p w14:paraId="6F612555" w14:textId="77777777" w:rsidR="003C07F1" w:rsidRPr="00D71A85" w:rsidRDefault="003C07F1" w:rsidP="007370E6">
            <w:pPr>
              <w:jc w:val="center"/>
            </w:pPr>
            <w:r>
              <w:t>67.97</w:t>
            </w:r>
          </w:p>
        </w:tc>
        <w:tc>
          <w:tcPr>
            <w:tcW w:w="1260" w:type="dxa"/>
            <w:tcBorders>
              <w:top w:val="nil"/>
              <w:left w:val="nil"/>
              <w:bottom w:val="nil"/>
              <w:right w:val="nil"/>
            </w:tcBorders>
            <w:shd w:val="clear" w:color="auto" w:fill="auto"/>
            <w:vAlign w:val="center"/>
            <w:hideMark/>
          </w:tcPr>
          <w:p w14:paraId="7CE2198C"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08FB10D1" w14:textId="77777777" w:rsidR="003C07F1" w:rsidRPr="00D71A85" w:rsidRDefault="003C07F1" w:rsidP="007370E6">
            <w:pPr>
              <w:jc w:val="center"/>
            </w:pPr>
          </w:p>
        </w:tc>
      </w:tr>
      <w:tr w:rsidR="003C07F1" w:rsidRPr="00D71A85" w14:paraId="122EF01B"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5882FC36" w14:textId="77777777" w:rsidR="003C07F1" w:rsidRPr="00D71A85" w:rsidRDefault="003C07F1" w:rsidP="007370E6">
            <w:pPr>
              <w:rPr>
                <w:b/>
                <w:bCs/>
              </w:rPr>
            </w:pPr>
            <w:r w:rsidRPr="00D71A85">
              <w:rPr>
                <w:b/>
                <w:bCs/>
              </w:rPr>
              <w:t xml:space="preserve">Household characteristics </w:t>
            </w:r>
          </w:p>
        </w:tc>
        <w:tc>
          <w:tcPr>
            <w:tcW w:w="1350" w:type="dxa"/>
            <w:tcBorders>
              <w:top w:val="nil"/>
              <w:left w:val="nil"/>
              <w:bottom w:val="nil"/>
              <w:right w:val="nil"/>
            </w:tcBorders>
            <w:shd w:val="clear" w:color="auto" w:fill="auto"/>
            <w:noWrap/>
            <w:vAlign w:val="bottom"/>
          </w:tcPr>
          <w:p w14:paraId="341297D5"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tcPr>
          <w:p w14:paraId="485795A7"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63150840"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38EA5E43" w14:textId="77777777" w:rsidR="003C07F1" w:rsidRPr="00D71A85" w:rsidRDefault="003C07F1" w:rsidP="007370E6">
            <w:pPr>
              <w:jc w:val="center"/>
            </w:pPr>
          </w:p>
        </w:tc>
      </w:tr>
      <w:tr w:rsidR="003C07F1" w:rsidRPr="00D71A85" w14:paraId="4C613C7D"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2DBE0564" w14:textId="77777777" w:rsidR="003C07F1" w:rsidRPr="00D71A85" w:rsidRDefault="003C07F1" w:rsidP="007370E6">
            <w:r w:rsidRPr="00D71A85">
              <w:t>People per room</w:t>
            </w:r>
          </w:p>
        </w:tc>
        <w:tc>
          <w:tcPr>
            <w:tcW w:w="1350" w:type="dxa"/>
            <w:tcBorders>
              <w:top w:val="nil"/>
              <w:left w:val="nil"/>
              <w:bottom w:val="nil"/>
              <w:right w:val="nil"/>
            </w:tcBorders>
            <w:shd w:val="clear" w:color="auto" w:fill="auto"/>
            <w:vAlign w:val="center"/>
          </w:tcPr>
          <w:p w14:paraId="6DE18F0A" w14:textId="77777777" w:rsidR="003C07F1" w:rsidRPr="00D71A85" w:rsidRDefault="003C07F1" w:rsidP="007370E6">
            <w:pPr>
              <w:jc w:val="center"/>
            </w:pPr>
            <w:r>
              <w:t>2.35</w:t>
            </w:r>
          </w:p>
        </w:tc>
        <w:tc>
          <w:tcPr>
            <w:tcW w:w="1440" w:type="dxa"/>
            <w:tcBorders>
              <w:top w:val="nil"/>
              <w:left w:val="nil"/>
              <w:bottom w:val="nil"/>
              <w:right w:val="nil"/>
            </w:tcBorders>
            <w:shd w:val="clear" w:color="auto" w:fill="auto"/>
            <w:vAlign w:val="center"/>
          </w:tcPr>
          <w:p w14:paraId="013957F1" w14:textId="77777777" w:rsidR="003C07F1" w:rsidRPr="00D71A85" w:rsidRDefault="003C07F1" w:rsidP="007370E6">
            <w:pPr>
              <w:jc w:val="center"/>
            </w:pPr>
            <w:r>
              <w:t>1.88</w:t>
            </w:r>
          </w:p>
        </w:tc>
        <w:tc>
          <w:tcPr>
            <w:tcW w:w="1260" w:type="dxa"/>
            <w:tcBorders>
              <w:top w:val="nil"/>
              <w:left w:val="nil"/>
              <w:bottom w:val="nil"/>
              <w:right w:val="nil"/>
            </w:tcBorders>
            <w:shd w:val="clear" w:color="auto" w:fill="auto"/>
            <w:vAlign w:val="center"/>
          </w:tcPr>
          <w:p w14:paraId="0FEF5BD8" w14:textId="77777777" w:rsidR="003C07F1" w:rsidRPr="00D71A85" w:rsidRDefault="003C07F1" w:rsidP="007370E6">
            <w:pPr>
              <w:jc w:val="center"/>
            </w:pPr>
            <w:r>
              <w:t>0</w:t>
            </w:r>
          </w:p>
        </w:tc>
        <w:tc>
          <w:tcPr>
            <w:tcW w:w="1056" w:type="dxa"/>
            <w:tcBorders>
              <w:top w:val="nil"/>
              <w:left w:val="nil"/>
              <w:bottom w:val="nil"/>
              <w:right w:val="nil"/>
            </w:tcBorders>
            <w:shd w:val="clear" w:color="auto" w:fill="auto"/>
            <w:vAlign w:val="center"/>
          </w:tcPr>
          <w:p w14:paraId="6CA33626" w14:textId="77777777" w:rsidR="003C07F1" w:rsidRPr="00D71A85" w:rsidRDefault="003C07F1" w:rsidP="007370E6">
            <w:pPr>
              <w:jc w:val="center"/>
            </w:pPr>
            <w:r>
              <w:t>23</w:t>
            </w:r>
          </w:p>
        </w:tc>
      </w:tr>
      <w:tr w:rsidR="003C07F1" w:rsidRPr="00D71A85" w14:paraId="0961144F"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495A6033" w14:textId="77777777" w:rsidR="003C07F1" w:rsidRPr="00D71A85" w:rsidRDefault="003C07F1" w:rsidP="007370E6">
            <w:r w:rsidRPr="00D71A85">
              <w:t>Nuclear family</w:t>
            </w:r>
          </w:p>
        </w:tc>
        <w:tc>
          <w:tcPr>
            <w:tcW w:w="1350" w:type="dxa"/>
            <w:tcBorders>
              <w:top w:val="nil"/>
              <w:left w:val="nil"/>
              <w:bottom w:val="nil"/>
              <w:right w:val="nil"/>
            </w:tcBorders>
            <w:shd w:val="clear" w:color="auto" w:fill="auto"/>
            <w:vAlign w:val="center"/>
          </w:tcPr>
          <w:p w14:paraId="2B2967BC" w14:textId="77777777" w:rsidR="003C07F1" w:rsidRPr="00D71A85" w:rsidRDefault="003C07F1" w:rsidP="007370E6">
            <w:pPr>
              <w:jc w:val="center"/>
            </w:pPr>
            <w:r>
              <w:t>97</w:t>
            </w:r>
          </w:p>
        </w:tc>
        <w:tc>
          <w:tcPr>
            <w:tcW w:w="1440" w:type="dxa"/>
            <w:tcBorders>
              <w:top w:val="nil"/>
              <w:left w:val="nil"/>
              <w:bottom w:val="nil"/>
              <w:right w:val="nil"/>
            </w:tcBorders>
            <w:shd w:val="clear" w:color="auto" w:fill="auto"/>
            <w:vAlign w:val="center"/>
          </w:tcPr>
          <w:p w14:paraId="6E7D5DA7" w14:textId="77777777" w:rsidR="003C07F1" w:rsidRPr="00D71A85" w:rsidRDefault="003C07F1" w:rsidP="007370E6">
            <w:pPr>
              <w:jc w:val="center"/>
            </w:pPr>
            <w:r>
              <w:t>12.58</w:t>
            </w:r>
          </w:p>
        </w:tc>
        <w:tc>
          <w:tcPr>
            <w:tcW w:w="1260" w:type="dxa"/>
            <w:tcBorders>
              <w:top w:val="nil"/>
              <w:left w:val="nil"/>
              <w:bottom w:val="nil"/>
              <w:right w:val="nil"/>
            </w:tcBorders>
            <w:shd w:val="clear" w:color="auto" w:fill="auto"/>
            <w:vAlign w:val="center"/>
            <w:hideMark/>
          </w:tcPr>
          <w:p w14:paraId="5A7EBF03"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4B72ACEE" w14:textId="77777777" w:rsidR="003C07F1" w:rsidRPr="00D71A85" w:rsidRDefault="003C07F1" w:rsidP="007370E6">
            <w:pPr>
              <w:jc w:val="center"/>
            </w:pPr>
          </w:p>
        </w:tc>
      </w:tr>
      <w:tr w:rsidR="003C07F1" w:rsidRPr="00D71A85" w14:paraId="49300901"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6C54D91D" w14:textId="77777777" w:rsidR="003C07F1" w:rsidRPr="00D71A85" w:rsidRDefault="003C07F1" w:rsidP="007370E6">
            <w:r w:rsidRPr="00D71A85">
              <w:t>Wealth quintiles</w:t>
            </w:r>
          </w:p>
        </w:tc>
        <w:tc>
          <w:tcPr>
            <w:tcW w:w="1350" w:type="dxa"/>
            <w:tcBorders>
              <w:top w:val="nil"/>
              <w:left w:val="nil"/>
              <w:bottom w:val="nil"/>
              <w:right w:val="nil"/>
            </w:tcBorders>
            <w:shd w:val="clear" w:color="auto" w:fill="auto"/>
            <w:noWrap/>
            <w:vAlign w:val="bottom"/>
          </w:tcPr>
          <w:p w14:paraId="0E1A1324" w14:textId="77777777" w:rsidR="003C07F1" w:rsidRPr="00D71A85" w:rsidRDefault="003C07F1" w:rsidP="007370E6"/>
        </w:tc>
        <w:tc>
          <w:tcPr>
            <w:tcW w:w="1440" w:type="dxa"/>
            <w:tcBorders>
              <w:top w:val="nil"/>
              <w:left w:val="nil"/>
              <w:bottom w:val="nil"/>
              <w:right w:val="nil"/>
            </w:tcBorders>
            <w:shd w:val="clear" w:color="auto" w:fill="auto"/>
            <w:noWrap/>
            <w:vAlign w:val="bottom"/>
          </w:tcPr>
          <w:p w14:paraId="195D0B3F"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21852816"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0C5F9050" w14:textId="77777777" w:rsidR="003C07F1" w:rsidRPr="00D71A85" w:rsidRDefault="003C07F1" w:rsidP="007370E6">
            <w:pPr>
              <w:jc w:val="center"/>
            </w:pPr>
          </w:p>
        </w:tc>
      </w:tr>
      <w:tr w:rsidR="003C07F1" w:rsidRPr="00D71A85" w14:paraId="6A671F78" w14:textId="77777777" w:rsidTr="007370E6">
        <w:trPr>
          <w:trHeight w:val="20"/>
        </w:trPr>
        <w:tc>
          <w:tcPr>
            <w:tcW w:w="280" w:type="dxa"/>
            <w:tcBorders>
              <w:top w:val="nil"/>
              <w:left w:val="nil"/>
              <w:bottom w:val="nil"/>
              <w:right w:val="nil"/>
            </w:tcBorders>
            <w:shd w:val="clear" w:color="auto" w:fill="auto"/>
            <w:noWrap/>
            <w:vAlign w:val="bottom"/>
            <w:hideMark/>
          </w:tcPr>
          <w:p w14:paraId="52D65131"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02F598E0" w14:textId="77777777" w:rsidR="003C07F1" w:rsidRPr="00D71A85" w:rsidRDefault="003C07F1" w:rsidP="007370E6">
            <w:r w:rsidRPr="00D71A85">
              <w:t>Lowest</w:t>
            </w:r>
          </w:p>
        </w:tc>
        <w:tc>
          <w:tcPr>
            <w:tcW w:w="1350" w:type="dxa"/>
            <w:tcBorders>
              <w:top w:val="nil"/>
              <w:left w:val="nil"/>
              <w:bottom w:val="nil"/>
              <w:right w:val="nil"/>
            </w:tcBorders>
            <w:shd w:val="clear" w:color="auto" w:fill="auto"/>
          </w:tcPr>
          <w:p w14:paraId="22F67536" w14:textId="77777777" w:rsidR="003C07F1" w:rsidRPr="00D71A85" w:rsidRDefault="003C07F1" w:rsidP="007370E6">
            <w:pPr>
              <w:jc w:val="center"/>
            </w:pPr>
            <w:r w:rsidRPr="009D42D6">
              <w:t>142</w:t>
            </w:r>
          </w:p>
        </w:tc>
        <w:tc>
          <w:tcPr>
            <w:tcW w:w="1440" w:type="dxa"/>
            <w:tcBorders>
              <w:top w:val="nil"/>
              <w:left w:val="nil"/>
              <w:bottom w:val="nil"/>
              <w:right w:val="nil"/>
            </w:tcBorders>
            <w:shd w:val="clear" w:color="auto" w:fill="auto"/>
            <w:vAlign w:val="center"/>
          </w:tcPr>
          <w:p w14:paraId="63FB560F" w14:textId="77777777" w:rsidR="003C07F1" w:rsidRPr="00D71A85" w:rsidRDefault="003C07F1" w:rsidP="007370E6">
            <w:pPr>
              <w:jc w:val="center"/>
            </w:pPr>
            <w:r>
              <w:t>17.19</w:t>
            </w:r>
          </w:p>
        </w:tc>
        <w:tc>
          <w:tcPr>
            <w:tcW w:w="1260" w:type="dxa"/>
            <w:tcBorders>
              <w:top w:val="nil"/>
              <w:left w:val="nil"/>
              <w:bottom w:val="nil"/>
              <w:right w:val="nil"/>
            </w:tcBorders>
            <w:shd w:val="clear" w:color="auto" w:fill="auto"/>
            <w:vAlign w:val="center"/>
            <w:hideMark/>
          </w:tcPr>
          <w:p w14:paraId="3C216C32"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69407F78" w14:textId="77777777" w:rsidR="003C07F1" w:rsidRPr="00D71A85" w:rsidRDefault="003C07F1" w:rsidP="007370E6">
            <w:pPr>
              <w:jc w:val="center"/>
            </w:pPr>
          </w:p>
        </w:tc>
      </w:tr>
      <w:tr w:rsidR="003C07F1" w:rsidRPr="00D71A85" w14:paraId="1C73BC73" w14:textId="77777777" w:rsidTr="007370E6">
        <w:trPr>
          <w:trHeight w:val="20"/>
        </w:trPr>
        <w:tc>
          <w:tcPr>
            <w:tcW w:w="280" w:type="dxa"/>
            <w:tcBorders>
              <w:top w:val="nil"/>
              <w:left w:val="nil"/>
              <w:bottom w:val="nil"/>
              <w:right w:val="nil"/>
            </w:tcBorders>
            <w:shd w:val="clear" w:color="auto" w:fill="auto"/>
            <w:noWrap/>
            <w:vAlign w:val="bottom"/>
            <w:hideMark/>
          </w:tcPr>
          <w:p w14:paraId="112F289F"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5936100F" w14:textId="77777777" w:rsidR="003C07F1" w:rsidRPr="00D71A85" w:rsidRDefault="003C07F1" w:rsidP="007370E6">
            <w:r w:rsidRPr="00D71A85">
              <w:t>Lower middle</w:t>
            </w:r>
          </w:p>
        </w:tc>
        <w:tc>
          <w:tcPr>
            <w:tcW w:w="1350" w:type="dxa"/>
            <w:tcBorders>
              <w:top w:val="nil"/>
              <w:left w:val="nil"/>
              <w:bottom w:val="nil"/>
              <w:right w:val="nil"/>
            </w:tcBorders>
            <w:shd w:val="clear" w:color="auto" w:fill="auto"/>
          </w:tcPr>
          <w:p w14:paraId="0A13076A" w14:textId="77777777" w:rsidR="003C07F1" w:rsidRPr="00D71A85" w:rsidRDefault="003C07F1" w:rsidP="007370E6">
            <w:pPr>
              <w:jc w:val="center"/>
            </w:pPr>
            <w:r w:rsidRPr="009D42D6">
              <w:t>151</w:t>
            </w:r>
          </w:p>
        </w:tc>
        <w:tc>
          <w:tcPr>
            <w:tcW w:w="1440" w:type="dxa"/>
            <w:tcBorders>
              <w:top w:val="nil"/>
              <w:left w:val="nil"/>
              <w:bottom w:val="nil"/>
              <w:right w:val="nil"/>
            </w:tcBorders>
            <w:shd w:val="clear" w:color="auto" w:fill="auto"/>
            <w:vAlign w:val="center"/>
          </w:tcPr>
          <w:p w14:paraId="17101992" w14:textId="77777777" w:rsidR="003C07F1" w:rsidRPr="00D71A85" w:rsidRDefault="003C07F1" w:rsidP="007370E6">
            <w:pPr>
              <w:jc w:val="center"/>
            </w:pPr>
            <w:r>
              <w:t>18.70</w:t>
            </w:r>
          </w:p>
        </w:tc>
        <w:tc>
          <w:tcPr>
            <w:tcW w:w="1260" w:type="dxa"/>
            <w:tcBorders>
              <w:top w:val="nil"/>
              <w:left w:val="nil"/>
              <w:bottom w:val="nil"/>
              <w:right w:val="nil"/>
            </w:tcBorders>
            <w:shd w:val="clear" w:color="auto" w:fill="auto"/>
            <w:vAlign w:val="center"/>
            <w:hideMark/>
          </w:tcPr>
          <w:p w14:paraId="5FB1A205"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3CA18B8F" w14:textId="77777777" w:rsidR="003C07F1" w:rsidRPr="00D71A85" w:rsidRDefault="003C07F1" w:rsidP="007370E6">
            <w:pPr>
              <w:jc w:val="center"/>
            </w:pPr>
          </w:p>
        </w:tc>
      </w:tr>
      <w:tr w:rsidR="003C07F1" w:rsidRPr="00D71A85" w14:paraId="38ED3AFF" w14:textId="77777777" w:rsidTr="007370E6">
        <w:trPr>
          <w:trHeight w:val="20"/>
        </w:trPr>
        <w:tc>
          <w:tcPr>
            <w:tcW w:w="280" w:type="dxa"/>
            <w:tcBorders>
              <w:top w:val="nil"/>
              <w:left w:val="nil"/>
              <w:bottom w:val="nil"/>
              <w:right w:val="nil"/>
            </w:tcBorders>
            <w:shd w:val="clear" w:color="auto" w:fill="auto"/>
            <w:noWrap/>
            <w:vAlign w:val="bottom"/>
            <w:hideMark/>
          </w:tcPr>
          <w:p w14:paraId="1F1156E7"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73FAE90" w14:textId="77777777" w:rsidR="003C07F1" w:rsidRPr="00D71A85" w:rsidRDefault="003C07F1" w:rsidP="007370E6">
            <w:r w:rsidRPr="00D71A85">
              <w:t>Middle</w:t>
            </w:r>
          </w:p>
        </w:tc>
        <w:tc>
          <w:tcPr>
            <w:tcW w:w="1350" w:type="dxa"/>
            <w:tcBorders>
              <w:top w:val="nil"/>
              <w:left w:val="nil"/>
              <w:bottom w:val="nil"/>
              <w:right w:val="nil"/>
            </w:tcBorders>
            <w:shd w:val="clear" w:color="auto" w:fill="auto"/>
          </w:tcPr>
          <w:p w14:paraId="6118B190" w14:textId="77777777" w:rsidR="003C07F1" w:rsidRPr="00D71A85" w:rsidRDefault="003C07F1" w:rsidP="007370E6">
            <w:pPr>
              <w:jc w:val="center"/>
            </w:pPr>
            <w:r w:rsidRPr="009D42D6">
              <w:t>161</w:t>
            </w:r>
          </w:p>
        </w:tc>
        <w:tc>
          <w:tcPr>
            <w:tcW w:w="1440" w:type="dxa"/>
            <w:tcBorders>
              <w:top w:val="nil"/>
              <w:left w:val="nil"/>
              <w:bottom w:val="nil"/>
              <w:right w:val="nil"/>
            </w:tcBorders>
            <w:shd w:val="clear" w:color="auto" w:fill="auto"/>
            <w:vAlign w:val="center"/>
          </w:tcPr>
          <w:p w14:paraId="0B60C6D8" w14:textId="77777777" w:rsidR="003C07F1" w:rsidRPr="00D71A85" w:rsidRDefault="003C07F1" w:rsidP="007370E6">
            <w:pPr>
              <w:jc w:val="center"/>
            </w:pPr>
            <w:r>
              <w:t>20.36</w:t>
            </w:r>
          </w:p>
        </w:tc>
        <w:tc>
          <w:tcPr>
            <w:tcW w:w="1260" w:type="dxa"/>
            <w:tcBorders>
              <w:top w:val="nil"/>
              <w:left w:val="nil"/>
              <w:bottom w:val="nil"/>
              <w:right w:val="nil"/>
            </w:tcBorders>
            <w:shd w:val="clear" w:color="auto" w:fill="auto"/>
            <w:vAlign w:val="center"/>
            <w:hideMark/>
          </w:tcPr>
          <w:p w14:paraId="1AB904AB"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46F4D070" w14:textId="77777777" w:rsidR="003C07F1" w:rsidRPr="00D71A85" w:rsidRDefault="003C07F1" w:rsidP="007370E6">
            <w:pPr>
              <w:jc w:val="center"/>
            </w:pPr>
          </w:p>
        </w:tc>
      </w:tr>
      <w:tr w:rsidR="003C07F1" w:rsidRPr="00D71A85" w14:paraId="49A9FE87" w14:textId="77777777" w:rsidTr="007370E6">
        <w:trPr>
          <w:trHeight w:val="20"/>
        </w:trPr>
        <w:tc>
          <w:tcPr>
            <w:tcW w:w="280" w:type="dxa"/>
            <w:tcBorders>
              <w:top w:val="nil"/>
              <w:left w:val="nil"/>
              <w:bottom w:val="nil"/>
              <w:right w:val="nil"/>
            </w:tcBorders>
            <w:shd w:val="clear" w:color="auto" w:fill="auto"/>
            <w:noWrap/>
            <w:vAlign w:val="bottom"/>
            <w:hideMark/>
          </w:tcPr>
          <w:p w14:paraId="7FFD0819"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92CA184" w14:textId="77777777" w:rsidR="003C07F1" w:rsidRPr="00D71A85" w:rsidRDefault="003C07F1" w:rsidP="007370E6">
            <w:r w:rsidRPr="00D71A85">
              <w:t>Upper middle</w:t>
            </w:r>
          </w:p>
        </w:tc>
        <w:tc>
          <w:tcPr>
            <w:tcW w:w="1350" w:type="dxa"/>
            <w:tcBorders>
              <w:top w:val="nil"/>
              <w:left w:val="nil"/>
              <w:bottom w:val="nil"/>
              <w:right w:val="nil"/>
            </w:tcBorders>
            <w:shd w:val="clear" w:color="auto" w:fill="auto"/>
          </w:tcPr>
          <w:p w14:paraId="303D174D" w14:textId="77777777" w:rsidR="003C07F1" w:rsidRPr="00D71A85" w:rsidRDefault="003C07F1" w:rsidP="007370E6">
            <w:pPr>
              <w:jc w:val="center"/>
            </w:pPr>
            <w:r w:rsidRPr="009D42D6">
              <w:t>154</w:t>
            </w:r>
          </w:p>
        </w:tc>
        <w:tc>
          <w:tcPr>
            <w:tcW w:w="1440" w:type="dxa"/>
            <w:tcBorders>
              <w:top w:val="nil"/>
              <w:left w:val="nil"/>
              <w:bottom w:val="nil"/>
              <w:right w:val="nil"/>
            </w:tcBorders>
            <w:shd w:val="clear" w:color="auto" w:fill="auto"/>
            <w:vAlign w:val="center"/>
          </w:tcPr>
          <w:p w14:paraId="32B3B05A" w14:textId="77777777" w:rsidR="003C07F1" w:rsidRPr="00D71A85" w:rsidRDefault="003C07F1" w:rsidP="007370E6">
            <w:pPr>
              <w:jc w:val="center"/>
            </w:pPr>
            <w:r>
              <w:t>21.54</w:t>
            </w:r>
          </w:p>
        </w:tc>
        <w:tc>
          <w:tcPr>
            <w:tcW w:w="1260" w:type="dxa"/>
            <w:tcBorders>
              <w:top w:val="nil"/>
              <w:left w:val="nil"/>
              <w:bottom w:val="nil"/>
              <w:right w:val="nil"/>
            </w:tcBorders>
            <w:shd w:val="clear" w:color="auto" w:fill="auto"/>
            <w:vAlign w:val="center"/>
            <w:hideMark/>
          </w:tcPr>
          <w:p w14:paraId="32813C32"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22EF194A" w14:textId="77777777" w:rsidR="003C07F1" w:rsidRPr="00D71A85" w:rsidRDefault="003C07F1" w:rsidP="007370E6">
            <w:pPr>
              <w:jc w:val="center"/>
            </w:pPr>
          </w:p>
        </w:tc>
      </w:tr>
      <w:tr w:rsidR="003C07F1" w:rsidRPr="00D71A85" w14:paraId="3445E3F7" w14:textId="77777777" w:rsidTr="007370E6">
        <w:trPr>
          <w:trHeight w:val="20"/>
        </w:trPr>
        <w:tc>
          <w:tcPr>
            <w:tcW w:w="280" w:type="dxa"/>
            <w:tcBorders>
              <w:top w:val="nil"/>
              <w:left w:val="nil"/>
              <w:bottom w:val="nil"/>
              <w:right w:val="nil"/>
            </w:tcBorders>
            <w:shd w:val="clear" w:color="auto" w:fill="auto"/>
            <w:noWrap/>
            <w:vAlign w:val="bottom"/>
            <w:hideMark/>
          </w:tcPr>
          <w:p w14:paraId="1996684C"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3A2BEAA0" w14:textId="77777777" w:rsidR="003C07F1" w:rsidRPr="00D71A85" w:rsidRDefault="003C07F1" w:rsidP="007370E6">
            <w:r w:rsidRPr="00D71A85">
              <w:t>Highest</w:t>
            </w:r>
          </w:p>
        </w:tc>
        <w:tc>
          <w:tcPr>
            <w:tcW w:w="1350" w:type="dxa"/>
            <w:tcBorders>
              <w:top w:val="nil"/>
              <w:left w:val="nil"/>
              <w:bottom w:val="nil"/>
              <w:right w:val="nil"/>
            </w:tcBorders>
            <w:shd w:val="clear" w:color="auto" w:fill="auto"/>
          </w:tcPr>
          <w:p w14:paraId="41D4CCC0" w14:textId="77777777" w:rsidR="003C07F1" w:rsidRPr="00D71A85" w:rsidRDefault="003C07F1" w:rsidP="007370E6">
            <w:pPr>
              <w:jc w:val="center"/>
            </w:pPr>
            <w:r w:rsidRPr="009D42D6">
              <w:t>164</w:t>
            </w:r>
          </w:p>
        </w:tc>
        <w:tc>
          <w:tcPr>
            <w:tcW w:w="1440" w:type="dxa"/>
            <w:tcBorders>
              <w:top w:val="nil"/>
              <w:left w:val="nil"/>
              <w:bottom w:val="nil"/>
              <w:right w:val="nil"/>
            </w:tcBorders>
            <w:shd w:val="clear" w:color="auto" w:fill="auto"/>
            <w:vAlign w:val="center"/>
          </w:tcPr>
          <w:p w14:paraId="1BBFA650" w14:textId="77777777" w:rsidR="003C07F1" w:rsidRPr="00D71A85" w:rsidRDefault="003C07F1" w:rsidP="007370E6">
            <w:pPr>
              <w:jc w:val="center"/>
            </w:pPr>
            <w:r>
              <w:t>22.21</w:t>
            </w:r>
          </w:p>
        </w:tc>
        <w:tc>
          <w:tcPr>
            <w:tcW w:w="1260" w:type="dxa"/>
            <w:tcBorders>
              <w:top w:val="nil"/>
              <w:left w:val="nil"/>
              <w:bottom w:val="nil"/>
              <w:right w:val="nil"/>
            </w:tcBorders>
            <w:shd w:val="clear" w:color="auto" w:fill="auto"/>
            <w:vAlign w:val="center"/>
            <w:hideMark/>
          </w:tcPr>
          <w:p w14:paraId="225C0642" w14:textId="77777777" w:rsidR="003C07F1" w:rsidRPr="00D71A85" w:rsidRDefault="003C07F1" w:rsidP="007370E6">
            <w:pPr>
              <w:jc w:val="center"/>
            </w:pPr>
          </w:p>
        </w:tc>
        <w:tc>
          <w:tcPr>
            <w:tcW w:w="1056" w:type="dxa"/>
            <w:tcBorders>
              <w:top w:val="nil"/>
              <w:left w:val="nil"/>
              <w:bottom w:val="nil"/>
              <w:right w:val="nil"/>
            </w:tcBorders>
            <w:shd w:val="clear" w:color="auto" w:fill="auto"/>
            <w:vAlign w:val="center"/>
            <w:hideMark/>
          </w:tcPr>
          <w:p w14:paraId="3F68D87C" w14:textId="77777777" w:rsidR="003C07F1" w:rsidRPr="00D71A85" w:rsidRDefault="003C07F1" w:rsidP="007370E6">
            <w:pPr>
              <w:jc w:val="center"/>
            </w:pPr>
          </w:p>
        </w:tc>
      </w:tr>
      <w:tr w:rsidR="003C07F1" w:rsidRPr="00D71A85" w14:paraId="309D5ECC"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7847492D" w14:textId="77777777" w:rsidR="003C07F1" w:rsidRPr="00D71A85" w:rsidRDefault="003C07F1" w:rsidP="007370E6">
            <w:r w:rsidRPr="00D71A85">
              <w:t>Child sex: Female</w:t>
            </w:r>
          </w:p>
        </w:tc>
        <w:tc>
          <w:tcPr>
            <w:tcW w:w="1350" w:type="dxa"/>
            <w:tcBorders>
              <w:top w:val="nil"/>
              <w:left w:val="nil"/>
              <w:bottom w:val="nil"/>
              <w:right w:val="nil"/>
            </w:tcBorders>
            <w:shd w:val="clear" w:color="auto" w:fill="auto"/>
            <w:vAlign w:val="center"/>
          </w:tcPr>
          <w:p w14:paraId="61CF4A5E" w14:textId="77777777" w:rsidR="003C07F1" w:rsidRPr="00D71A85" w:rsidRDefault="003C07F1" w:rsidP="007370E6">
            <w:pPr>
              <w:jc w:val="center"/>
            </w:pPr>
            <w:r w:rsidRPr="009D42D6">
              <w:t>399</w:t>
            </w:r>
          </w:p>
        </w:tc>
        <w:tc>
          <w:tcPr>
            <w:tcW w:w="1440" w:type="dxa"/>
            <w:tcBorders>
              <w:top w:val="nil"/>
              <w:left w:val="nil"/>
              <w:bottom w:val="nil"/>
              <w:right w:val="nil"/>
            </w:tcBorders>
            <w:shd w:val="clear" w:color="auto" w:fill="auto"/>
            <w:vAlign w:val="center"/>
          </w:tcPr>
          <w:p w14:paraId="6864DE46" w14:textId="77777777" w:rsidR="003C07F1" w:rsidRPr="00D71A85" w:rsidRDefault="003C07F1" w:rsidP="007370E6">
            <w:pPr>
              <w:jc w:val="center"/>
            </w:pPr>
            <w:r>
              <w:t>51.03</w:t>
            </w:r>
          </w:p>
        </w:tc>
        <w:tc>
          <w:tcPr>
            <w:tcW w:w="1260" w:type="dxa"/>
            <w:tcBorders>
              <w:top w:val="nil"/>
              <w:left w:val="nil"/>
              <w:bottom w:val="nil"/>
              <w:right w:val="nil"/>
            </w:tcBorders>
            <w:shd w:val="clear" w:color="auto" w:fill="auto"/>
            <w:noWrap/>
            <w:vAlign w:val="bottom"/>
            <w:hideMark/>
          </w:tcPr>
          <w:p w14:paraId="00B01360"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7DE40B95" w14:textId="77777777" w:rsidR="003C07F1" w:rsidRPr="00D71A85" w:rsidRDefault="003C07F1" w:rsidP="007370E6">
            <w:pPr>
              <w:jc w:val="center"/>
            </w:pPr>
          </w:p>
        </w:tc>
      </w:tr>
      <w:tr w:rsidR="003C07F1" w:rsidRPr="00D71A85" w14:paraId="62F952C5"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204A8D4E" w14:textId="77777777" w:rsidR="003C07F1" w:rsidRPr="00D71A85" w:rsidRDefault="003C07F1" w:rsidP="007370E6">
            <w:r w:rsidRPr="00D71A85">
              <w:t>Child diarrhea (12 months)</w:t>
            </w:r>
          </w:p>
        </w:tc>
        <w:tc>
          <w:tcPr>
            <w:tcW w:w="1350" w:type="dxa"/>
            <w:tcBorders>
              <w:top w:val="nil"/>
              <w:left w:val="nil"/>
              <w:bottom w:val="nil"/>
              <w:right w:val="nil"/>
            </w:tcBorders>
            <w:shd w:val="clear" w:color="auto" w:fill="auto"/>
            <w:vAlign w:val="center"/>
          </w:tcPr>
          <w:p w14:paraId="671BB0F7" w14:textId="77777777" w:rsidR="003C07F1" w:rsidRPr="00D71A85" w:rsidRDefault="003C07F1" w:rsidP="007370E6"/>
        </w:tc>
        <w:tc>
          <w:tcPr>
            <w:tcW w:w="1440" w:type="dxa"/>
            <w:tcBorders>
              <w:top w:val="nil"/>
              <w:left w:val="nil"/>
              <w:bottom w:val="nil"/>
              <w:right w:val="nil"/>
            </w:tcBorders>
            <w:shd w:val="clear" w:color="auto" w:fill="auto"/>
            <w:vAlign w:val="center"/>
          </w:tcPr>
          <w:p w14:paraId="2C60E672"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1C7580C7"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62DA1234" w14:textId="77777777" w:rsidR="003C07F1" w:rsidRPr="00D71A85" w:rsidRDefault="003C07F1" w:rsidP="007370E6">
            <w:pPr>
              <w:jc w:val="center"/>
            </w:pPr>
          </w:p>
        </w:tc>
      </w:tr>
      <w:tr w:rsidR="003C07F1" w:rsidRPr="00D71A85" w14:paraId="36C09FC2" w14:textId="77777777" w:rsidTr="007370E6">
        <w:trPr>
          <w:trHeight w:val="20"/>
        </w:trPr>
        <w:tc>
          <w:tcPr>
            <w:tcW w:w="280" w:type="dxa"/>
            <w:tcBorders>
              <w:top w:val="nil"/>
              <w:left w:val="nil"/>
              <w:bottom w:val="nil"/>
              <w:right w:val="nil"/>
            </w:tcBorders>
            <w:shd w:val="clear" w:color="auto" w:fill="auto"/>
            <w:noWrap/>
            <w:vAlign w:val="bottom"/>
            <w:hideMark/>
          </w:tcPr>
          <w:p w14:paraId="11E92F67"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39CC421C" w14:textId="77777777" w:rsidR="003C07F1" w:rsidRPr="00D71A85" w:rsidRDefault="003C07F1" w:rsidP="007370E6">
            <w:r w:rsidRPr="00D71A85">
              <w:t>At least once weekly</w:t>
            </w:r>
          </w:p>
        </w:tc>
        <w:tc>
          <w:tcPr>
            <w:tcW w:w="1350" w:type="dxa"/>
            <w:tcBorders>
              <w:top w:val="nil"/>
              <w:left w:val="nil"/>
              <w:bottom w:val="nil"/>
              <w:right w:val="nil"/>
            </w:tcBorders>
            <w:shd w:val="clear" w:color="auto" w:fill="auto"/>
            <w:noWrap/>
          </w:tcPr>
          <w:p w14:paraId="6C10EEC8" w14:textId="77777777" w:rsidR="003C07F1" w:rsidRPr="00CA6914" w:rsidRDefault="003C07F1" w:rsidP="007370E6">
            <w:pPr>
              <w:jc w:val="center"/>
            </w:pPr>
            <w:r w:rsidRPr="00CA6914">
              <w:t>102</w:t>
            </w:r>
          </w:p>
        </w:tc>
        <w:tc>
          <w:tcPr>
            <w:tcW w:w="1440" w:type="dxa"/>
            <w:tcBorders>
              <w:top w:val="nil"/>
              <w:left w:val="nil"/>
              <w:bottom w:val="nil"/>
              <w:right w:val="nil"/>
            </w:tcBorders>
            <w:shd w:val="clear" w:color="auto" w:fill="auto"/>
            <w:noWrap/>
            <w:vAlign w:val="bottom"/>
          </w:tcPr>
          <w:p w14:paraId="60A55ADA" w14:textId="77777777" w:rsidR="003C07F1" w:rsidRPr="00D71A85" w:rsidRDefault="003C07F1" w:rsidP="007370E6">
            <w:pPr>
              <w:jc w:val="center"/>
            </w:pPr>
            <w:r>
              <w:t>12.43</w:t>
            </w:r>
          </w:p>
        </w:tc>
        <w:tc>
          <w:tcPr>
            <w:tcW w:w="1260" w:type="dxa"/>
            <w:tcBorders>
              <w:top w:val="nil"/>
              <w:left w:val="nil"/>
              <w:bottom w:val="nil"/>
              <w:right w:val="nil"/>
            </w:tcBorders>
            <w:shd w:val="clear" w:color="auto" w:fill="auto"/>
            <w:noWrap/>
            <w:vAlign w:val="bottom"/>
            <w:hideMark/>
          </w:tcPr>
          <w:p w14:paraId="429B4220"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594492CD" w14:textId="77777777" w:rsidR="003C07F1" w:rsidRPr="00D71A85" w:rsidRDefault="003C07F1" w:rsidP="007370E6">
            <w:pPr>
              <w:jc w:val="center"/>
            </w:pPr>
          </w:p>
        </w:tc>
      </w:tr>
      <w:tr w:rsidR="003C07F1" w:rsidRPr="00D71A85" w14:paraId="3CCAC26E" w14:textId="77777777" w:rsidTr="007370E6">
        <w:trPr>
          <w:trHeight w:val="20"/>
        </w:trPr>
        <w:tc>
          <w:tcPr>
            <w:tcW w:w="280" w:type="dxa"/>
            <w:tcBorders>
              <w:top w:val="nil"/>
              <w:left w:val="nil"/>
              <w:bottom w:val="nil"/>
              <w:right w:val="nil"/>
            </w:tcBorders>
            <w:shd w:val="clear" w:color="auto" w:fill="auto"/>
            <w:noWrap/>
            <w:vAlign w:val="bottom"/>
            <w:hideMark/>
          </w:tcPr>
          <w:p w14:paraId="16BDB4CA"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06CD5EA9" w14:textId="77777777" w:rsidR="003C07F1" w:rsidRPr="00D71A85" w:rsidRDefault="003C07F1" w:rsidP="007370E6">
            <w:r w:rsidRPr="00D71A85">
              <w:t xml:space="preserve">Every </w:t>
            </w:r>
            <w:r>
              <w:t>2</w:t>
            </w:r>
            <w:r w:rsidRPr="00D71A85">
              <w:t xml:space="preserve"> weeks</w:t>
            </w:r>
          </w:p>
        </w:tc>
        <w:tc>
          <w:tcPr>
            <w:tcW w:w="1350" w:type="dxa"/>
            <w:tcBorders>
              <w:top w:val="nil"/>
              <w:left w:val="nil"/>
              <w:bottom w:val="nil"/>
              <w:right w:val="nil"/>
            </w:tcBorders>
            <w:shd w:val="clear" w:color="auto" w:fill="auto"/>
            <w:noWrap/>
          </w:tcPr>
          <w:p w14:paraId="0FB5327E" w14:textId="77777777" w:rsidR="003C07F1" w:rsidRPr="00CA6914" w:rsidRDefault="003C07F1" w:rsidP="007370E6">
            <w:pPr>
              <w:jc w:val="center"/>
            </w:pPr>
            <w:r w:rsidRPr="00CA6914">
              <w:t>45</w:t>
            </w:r>
          </w:p>
        </w:tc>
        <w:tc>
          <w:tcPr>
            <w:tcW w:w="1440" w:type="dxa"/>
            <w:tcBorders>
              <w:top w:val="nil"/>
              <w:left w:val="nil"/>
              <w:bottom w:val="nil"/>
              <w:right w:val="nil"/>
            </w:tcBorders>
            <w:shd w:val="clear" w:color="auto" w:fill="auto"/>
            <w:noWrap/>
            <w:vAlign w:val="bottom"/>
          </w:tcPr>
          <w:p w14:paraId="355ECEFC" w14:textId="77777777" w:rsidR="003C07F1" w:rsidRPr="00D71A85" w:rsidRDefault="003C07F1" w:rsidP="007370E6">
            <w:pPr>
              <w:jc w:val="center"/>
            </w:pPr>
            <w:r>
              <w:t>5.71</w:t>
            </w:r>
          </w:p>
        </w:tc>
        <w:tc>
          <w:tcPr>
            <w:tcW w:w="1260" w:type="dxa"/>
            <w:tcBorders>
              <w:top w:val="nil"/>
              <w:left w:val="nil"/>
              <w:bottom w:val="nil"/>
              <w:right w:val="nil"/>
            </w:tcBorders>
            <w:shd w:val="clear" w:color="auto" w:fill="auto"/>
            <w:noWrap/>
            <w:vAlign w:val="bottom"/>
            <w:hideMark/>
          </w:tcPr>
          <w:p w14:paraId="113770C4"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16EDD32A" w14:textId="77777777" w:rsidR="003C07F1" w:rsidRPr="00D71A85" w:rsidRDefault="003C07F1" w:rsidP="007370E6">
            <w:pPr>
              <w:jc w:val="center"/>
            </w:pPr>
          </w:p>
        </w:tc>
      </w:tr>
      <w:tr w:rsidR="003C07F1" w:rsidRPr="00D71A85" w14:paraId="2974CF95" w14:textId="77777777" w:rsidTr="007370E6">
        <w:trPr>
          <w:trHeight w:val="20"/>
        </w:trPr>
        <w:tc>
          <w:tcPr>
            <w:tcW w:w="280" w:type="dxa"/>
            <w:tcBorders>
              <w:top w:val="nil"/>
              <w:left w:val="nil"/>
              <w:bottom w:val="nil"/>
              <w:right w:val="nil"/>
            </w:tcBorders>
            <w:shd w:val="clear" w:color="auto" w:fill="auto"/>
            <w:noWrap/>
            <w:vAlign w:val="bottom"/>
            <w:hideMark/>
          </w:tcPr>
          <w:p w14:paraId="4991DD7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BE8E59B" w14:textId="77777777" w:rsidR="003C07F1" w:rsidRPr="00D71A85" w:rsidRDefault="003C07F1" w:rsidP="007370E6">
            <w:r w:rsidRPr="00D71A85">
              <w:t>Every month</w:t>
            </w:r>
          </w:p>
        </w:tc>
        <w:tc>
          <w:tcPr>
            <w:tcW w:w="1350" w:type="dxa"/>
            <w:tcBorders>
              <w:top w:val="nil"/>
              <w:left w:val="nil"/>
              <w:bottom w:val="nil"/>
              <w:right w:val="nil"/>
            </w:tcBorders>
            <w:shd w:val="clear" w:color="auto" w:fill="auto"/>
            <w:noWrap/>
          </w:tcPr>
          <w:p w14:paraId="30BD55EF" w14:textId="77777777" w:rsidR="003C07F1" w:rsidRPr="00CA6914" w:rsidRDefault="003C07F1" w:rsidP="007370E6">
            <w:pPr>
              <w:jc w:val="center"/>
            </w:pPr>
            <w:r w:rsidRPr="00CA6914">
              <w:t>91</w:t>
            </w:r>
          </w:p>
        </w:tc>
        <w:tc>
          <w:tcPr>
            <w:tcW w:w="1440" w:type="dxa"/>
            <w:tcBorders>
              <w:top w:val="nil"/>
              <w:left w:val="nil"/>
              <w:bottom w:val="nil"/>
              <w:right w:val="nil"/>
            </w:tcBorders>
            <w:shd w:val="clear" w:color="auto" w:fill="auto"/>
            <w:noWrap/>
            <w:vAlign w:val="bottom"/>
          </w:tcPr>
          <w:p w14:paraId="6A967795" w14:textId="77777777" w:rsidR="003C07F1" w:rsidRPr="00D71A85" w:rsidRDefault="003C07F1" w:rsidP="007370E6">
            <w:pPr>
              <w:jc w:val="center"/>
            </w:pPr>
            <w:r>
              <w:t>11.91</w:t>
            </w:r>
          </w:p>
        </w:tc>
        <w:tc>
          <w:tcPr>
            <w:tcW w:w="1260" w:type="dxa"/>
            <w:tcBorders>
              <w:top w:val="nil"/>
              <w:left w:val="nil"/>
              <w:bottom w:val="nil"/>
              <w:right w:val="nil"/>
            </w:tcBorders>
            <w:shd w:val="clear" w:color="auto" w:fill="auto"/>
            <w:noWrap/>
            <w:vAlign w:val="bottom"/>
            <w:hideMark/>
          </w:tcPr>
          <w:p w14:paraId="29766D17"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3F43DCA7" w14:textId="77777777" w:rsidR="003C07F1" w:rsidRPr="00D71A85" w:rsidRDefault="003C07F1" w:rsidP="007370E6">
            <w:pPr>
              <w:jc w:val="center"/>
            </w:pPr>
          </w:p>
        </w:tc>
      </w:tr>
      <w:tr w:rsidR="003C07F1" w:rsidRPr="00D71A85" w14:paraId="5CBFB2F0" w14:textId="77777777" w:rsidTr="007370E6">
        <w:trPr>
          <w:trHeight w:val="20"/>
        </w:trPr>
        <w:tc>
          <w:tcPr>
            <w:tcW w:w="280" w:type="dxa"/>
            <w:tcBorders>
              <w:top w:val="nil"/>
              <w:left w:val="nil"/>
              <w:right w:val="nil"/>
            </w:tcBorders>
            <w:shd w:val="clear" w:color="auto" w:fill="auto"/>
            <w:noWrap/>
            <w:vAlign w:val="bottom"/>
            <w:hideMark/>
          </w:tcPr>
          <w:p w14:paraId="014C439A" w14:textId="77777777" w:rsidR="003C07F1" w:rsidRPr="00D71A85" w:rsidRDefault="003C07F1" w:rsidP="007370E6">
            <w:pPr>
              <w:jc w:val="center"/>
            </w:pPr>
          </w:p>
        </w:tc>
        <w:tc>
          <w:tcPr>
            <w:tcW w:w="5300" w:type="dxa"/>
            <w:gridSpan w:val="2"/>
            <w:tcBorders>
              <w:top w:val="nil"/>
              <w:left w:val="nil"/>
              <w:right w:val="nil"/>
            </w:tcBorders>
            <w:shd w:val="clear" w:color="auto" w:fill="auto"/>
            <w:noWrap/>
            <w:vAlign w:val="bottom"/>
            <w:hideMark/>
          </w:tcPr>
          <w:p w14:paraId="65CA0E76" w14:textId="77777777" w:rsidR="003C07F1" w:rsidRPr="00D71A85" w:rsidRDefault="003C07F1" w:rsidP="007370E6">
            <w:r w:rsidRPr="00D71A85">
              <w:t>Less often than every month</w:t>
            </w:r>
          </w:p>
        </w:tc>
        <w:tc>
          <w:tcPr>
            <w:tcW w:w="1350" w:type="dxa"/>
            <w:tcBorders>
              <w:top w:val="nil"/>
              <w:left w:val="nil"/>
              <w:right w:val="nil"/>
            </w:tcBorders>
            <w:shd w:val="clear" w:color="auto" w:fill="auto"/>
            <w:noWrap/>
          </w:tcPr>
          <w:p w14:paraId="1399A275" w14:textId="77777777" w:rsidR="003C07F1" w:rsidRPr="00CA6914" w:rsidRDefault="003C07F1" w:rsidP="007370E6">
            <w:pPr>
              <w:jc w:val="center"/>
            </w:pPr>
            <w:r w:rsidRPr="00CA6914">
              <w:t>534</w:t>
            </w:r>
          </w:p>
        </w:tc>
        <w:tc>
          <w:tcPr>
            <w:tcW w:w="1440" w:type="dxa"/>
            <w:tcBorders>
              <w:top w:val="nil"/>
              <w:left w:val="nil"/>
              <w:right w:val="nil"/>
            </w:tcBorders>
            <w:shd w:val="clear" w:color="auto" w:fill="auto"/>
            <w:noWrap/>
            <w:vAlign w:val="bottom"/>
          </w:tcPr>
          <w:p w14:paraId="07FA1C6D" w14:textId="77777777" w:rsidR="003C07F1" w:rsidRPr="00D71A85" w:rsidRDefault="003C07F1" w:rsidP="007370E6">
            <w:pPr>
              <w:jc w:val="center"/>
            </w:pPr>
            <w:r>
              <w:t>69.95</w:t>
            </w:r>
          </w:p>
        </w:tc>
        <w:tc>
          <w:tcPr>
            <w:tcW w:w="1260" w:type="dxa"/>
            <w:tcBorders>
              <w:top w:val="nil"/>
              <w:left w:val="nil"/>
              <w:right w:val="nil"/>
            </w:tcBorders>
            <w:shd w:val="clear" w:color="auto" w:fill="auto"/>
            <w:noWrap/>
            <w:vAlign w:val="bottom"/>
            <w:hideMark/>
          </w:tcPr>
          <w:p w14:paraId="212144BC" w14:textId="77777777" w:rsidR="003C07F1" w:rsidRPr="00D71A85" w:rsidRDefault="003C07F1" w:rsidP="007370E6">
            <w:pPr>
              <w:jc w:val="center"/>
            </w:pPr>
          </w:p>
        </w:tc>
        <w:tc>
          <w:tcPr>
            <w:tcW w:w="1056" w:type="dxa"/>
            <w:tcBorders>
              <w:top w:val="nil"/>
              <w:left w:val="nil"/>
              <w:right w:val="nil"/>
            </w:tcBorders>
            <w:shd w:val="clear" w:color="auto" w:fill="auto"/>
            <w:noWrap/>
            <w:vAlign w:val="bottom"/>
            <w:hideMark/>
          </w:tcPr>
          <w:p w14:paraId="1456B08C" w14:textId="77777777" w:rsidR="003C07F1" w:rsidRPr="00D71A85" w:rsidRDefault="003C07F1" w:rsidP="007370E6">
            <w:pPr>
              <w:jc w:val="center"/>
            </w:pPr>
          </w:p>
        </w:tc>
      </w:tr>
      <w:tr w:rsidR="003C07F1" w:rsidRPr="00D71A85" w14:paraId="65FB1C54" w14:textId="77777777" w:rsidTr="00164AE6">
        <w:trPr>
          <w:trHeight w:val="102"/>
        </w:trPr>
        <w:tc>
          <w:tcPr>
            <w:tcW w:w="10686" w:type="dxa"/>
            <w:gridSpan w:val="7"/>
            <w:tcBorders>
              <w:top w:val="nil"/>
              <w:left w:val="nil"/>
              <w:bottom w:val="single" w:sz="4" w:space="0" w:color="auto"/>
              <w:right w:val="nil"/>
            </w:tcBorders>
            <w:shd w:val="clear" w:color="auto" w:fill="auto"/>
            <w:noWrap/>
            <w:vAlign w:val="bottom"/>
          </w:tcPr>
          <w:p w14:paraId="4140975A" w14:textId="77777777" w:rsidR="003C07F1" w:rsidRPr="00D71A85" w:rsidRDefault="003C07F1" w:rsidP="007370E6">
            <w:pPr>
              <w:tabs>
                <w:tab w:val="left" w:pos="710"/>
              </w:tabs>
            </w:pPr>
            <w:r w:rsidRPr="00D71A85">
              <w:rPr>
                <w:b/>
                <w:bCs/>
              </w:rPr>
              <w:lastRenderedPageBreak/>
              <w:t xml:space="preserve">Table 1. </w:t>
            </w:r>
            <w:r>
              <w:rPr>
                <w:b/>
                <w:bCs/>
              </w:rPr>
              <w:t>Sample characteristics</w:t>
            </w:r>
            <w:r w:rsidRPr="00D71A85">
              <w:rPr>
                <w:b/>
                <w:bCs/>
              </w:rPr>
              <w:t xml:space="preserve"> and chi</w:t>
            </w:r>
            <w:r>
              <w:rPr>
                <w:b/>
                <w:bCs/>
              </w:rPr>
              <w:t xml:space="preserve">ld outcomes over time, </w:t>
            </w:r>
            <w:proofErr w:type="spellStart"/>
            <w:r>
              <w:rPr>
                <w:b/>
                <w:bCs/>
              </w:rPr>
              <w:t>Bachpan</w:t>
            </w:r>
            <w:proofErr w:type="spellEnd"/>
            <w:r>
              <w:rPr>
                <w:b/>
                <w:bCs/>
              </w:rPr>
              <w:t xml:space="preserve"> C</w:t>
            </w:r>
            <w:r w:rsidRPr="00D71A85">
              <w:rPr>
                <w:b/>
                <w:bCs/>
              </w:rPr>
              <w:t xml:space="preserve">ohort, Pakistan </w:t>
            </w:r>
          </w:p>
        </w:tc>
      </w:tr>
      <w:tr w:rsidR="003C07F1" w:rsidRPr="00D71A85" w14:paraId="186F6365" w14:textId="77777777" w:rsidTr="007370E6">
        <w:trPr>
          <w:trHeight w:val="20"/>
        </w:trPr>
        <w:tc>
          <w:tcPr>
            <w:tcW w:w="5580" w:type="dxa"/>
            <w:gridSpan w:val="3"/>
            <w:tcBorders>
              <w:top w:val="nil"/>
              <w:left w:val="nil"/>
              <w:bottom w:val="nil"/>
              <w:right w:val="nil"/>
            </w:tcBorders>
            <w:shd w:val="clear" w:color="000000" w:fill="BFBFBF"/>
            <w:noWrap/>
            <w:vAlign w:val="bottom"/>
            <w:hideMark/>
          </w:tcPr>
          <w:p w14:paraId="6D7AAB0A" w14:textId="77777777" w:rsidR="003C07F1" w:rsidRPr="00D71A85" w:rsidRDefault="003C07F1" w:rsidP="007370E6">
            <w:pPr>
              <w:rPr>
                <w:b/>
                <w:bCs/>
              </w:rPr>
            </w:pPr>
            <w:r w:rsidRPr="00D71A85">
              <w:rPr>
                <w:b/>
                <w:bCs/>
              </w:rPr>
              <w:t>Child Outcomes</w:t>
            </w:r>
          </w:p>
        </w:tc>
        <w:tc>
          <w:tcPr>
            <w:tcW w:w="1350" w:type="dxa"/>
            <w:tcBorders>
              <w:top w:val="nil"/>
              <w:left w:val="nil"/>
              <w:bottom w:val="nil"/>
              <w:right w:val="nil"/>
            </w:tcBorders>
            <w:shd w:val="clear" w:color="000000" w:fill="BFBFBF"/>
            <w:noWrap/>
            <w:vAlign w:val="bottom"/>
            <w:hideMark/>
          </w:tcPr>
          <w:p w14:paraId="16008763" w14:textId="77777777" w:rsidR="003C07F1" w:rsidRPr="00D71A85" w:rsidRDefault="003C07F1" w:rsidP="007370E6">
            <w:pPr>
              <w:jc w:val="center"/>
            </w:pPr>
            <w:r>
              <w:rPr>
                <w:b/>
                <w:bCs/>
              </w:rPr>
              <w:t>Mean</w:t>
            </w:r>
          </w:p>
        </w:tc>
        <w:tc>
          <w:tcPr>
            <w:tcW w:w="1440" w:type="dxa"/>
            <w:tcBorders>
              <w:top w:val="nil"/>
              <w:left w:val="nil"/>
              <w:bottom w:val="nil"/>
              <w:right w:val="nil"/>
            </w:tcBorders>
            <w:shd w:val="clear" w:color="000000" w:fill="BFBFBF"/>
            <w:noWrap/>
            <w:vAlign w:val="bottom"/>
            <w:hideMark/>
          </w:tcPr>
          <w:p w14:paraId="2D56920B" w14:textId="77777777" w:rsidR="003C07F1" w:rsidRPr="002F168A" w:rsidRDefault="003C07F1" w:rsidP="007370E6">
            <w:pPr>
              <w:jc w:val="center"/>
              <w:rPr>
                <w:b/>
                <w:bCs/>
              </w:rPr>
            </w:pPr>
            <w:r w:rsidRPr="00D71A85">
              <w:t> </w:t>
            </w:r>
            <w:r>
              <w:rPr>
                <w:b/>
                <w:bCs/>
              </w:rPr>
              <w:t>SD</w:t>
            </w:r>
          </w:p>
        </w:tc>
        <w:tc>
          <w:tcPr>
            <w:tcW w:w="1260" w:type="dxa"/>
            <w:tcBorders>
              <w:top w:val="nil"/>
              <w:left w:val="nil"/>
              <w:bottom w:val="nil"/>
              <w:right w:val="nil"/>
            </w:tcBorders>
            <w:shd w:val="clear" w:color="000000" w:fill="BFBFBF"/>
            <w:noWrap/>
            <w:vAlign w:val="bottom"/>
            <w:hideMark/>
          </w:tcPr>
          <w:p w14:paraId="6D2D88DC" w14:textId="77777777" w:rsidR="003C07F1" w:rsidRPr="002F168A" w:rsidRDefault="003C07F1" w:rsidP="007370E6">
            <w:pPr>
              <w:jc w:val="center"/>
              <w:rPr>
                <w:b/>
                <w:bCs/>
              </w:rPr>
            </w:pPr>
            <w:r w:rsidRPr="00D71A85">
              <w:t> </w:t>
            </w:r>
            <w:r>
              <w:rPr>
                <w:b/>
                <w:bCs/>
              </w:rPr>
              <w:t>Min</w:t>
            </w:r>
          </w:p>
        </w:tc>
        <w:tc>
          <w:tcPr>
            <w:tcW w:w="1056" w:type="dxa"/>
            <w:tcBorders>
              <w:top w:val="nil"/>
              <w:left w:val="nil"/>
              <w:bottom w:val="nil"/>
              <w:right w:val="nil"/>
            </w:tcBorders>
            <w:shd w:val="clear" w:color="000000" w:fill="BFBFBF"/>
            <w:noWrap/>
            <w:vAlign w:val="bottom"/>
            <w:hideMark/>
          </w:tcPr>
          <w:p w14:paraId="06E84A19" w14:textId="77777777" w:rsidR="003C07F1" w:rsidRPr="002F168A" w:rsidRDefault="003C07F1" w:rsidP="007370E6">
            <w:pPr>
              <w:jc w:val="center"/>
              <w:rPr>
                <w:b/>
                <w:bCs/>
              </w:rPr>
            </w:pPr>
            <w:r w:rsidRPr="002F168A">
              <w:rPr>
                <w:b/>
                <w:bCs/>
              </w:rPr>
              <w:t>Max</w:t>
            </w:r>
          </w:p>
        </w:tc>
      </w:tr>
      <w:tr w:rsidR="003C07F1" w:rsidRPr="00D71A85" w14:paraId="17BE18CC"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0444EA05" w14:textId="77777777" w:rsidR="003C07F1" w:rsidRPr="00D71A85" w:rsidRDefault="003C07F1" w:rsidP="007370E6">
            <w:pPr>
              <w:rPr>
                <w:b/>
                <w:bCs/>
              </w:rPr>
            </w:pPr>
            <w:r w:rsidRPr="00D71A85">
              <w:rPr>
                <w:b/>
                <w:bCs/>
              </w:rPr>
              <w:t>Growth (3 months</w:t>
            </w:r>
            <w:r>
              <w:rPr>
                <w:b/>
                <w:bCs/>
              </w:rPr>
              <w:t>, n=772</w:t>
            </w:r>
            <w:r w:rsidRPr="00D71A85">
              <w:rPr>
                <w:b/>
                <w:bCs/>
              </w:rPr>
              <w:t>)</w:t>
            </w:r>
          </w:p>
        </w:tc>
        <w:tc>
          <w:tcPr>
            <w:tcW w:w="1350" w:type="dxa"/>
            <w:tcBorders>
              <w:top w:val="nil"/>
              <w:left w:val="nil"/>
              <w:bottom w:val="nil"/>
              <w:right w:val="nil"/>
            </w:tcBorders>
            <w:shd w:val="clear" w:color="auto" w:fill="auto"/>
            <w:noWrap/>
            <w:vAlign w:val="bottom"/>
            <w:hideMark/>
          </w:tcPr>
          <w:p w14:paraId="62D26A80"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hideMark/>
          </w:tcPr>
          <w:p w14:paraId="3D4CA28B"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hideMark/>
          </w:tcPr>
          <w:p w14:paraId="40047381"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hideMark/>
          </w:tcPr>
          <w:p w14:paraId="05D000DF" w14:textId="77777777" w:rsidR="003C07F1" w:rsidRPr="00D71A85" w:rsidRDefault="003C07F1" w:rsidP="007370E6">
            <w:pPr>
              <w:jc w:val="center"/>
            </w:pPr>
          </w:p>
        </w:tc>
      </w:tr>
      <w:tr w:rsidR="003C07F1" w:rsidRPr="00D71A85" w14:paraId="796AC1DF" w14:textId="77777777" w:rsidTr="007370E6">
        <w:trPr>
          <w:trHeight w:val="20"/>
        </w:trPr>
        <w:tc>
          <w:tcPr>
            <w:tcW w:w="280" w:type="dxa"/>
            <w:tcBorders>
              <w:top w:val="nil"/>
              <w:left w:val="nil"/>
              <w:bottom w:val="nil"/>
              <w:right w:val="nil"/>
            </w:tcBorders>
            <w:shd w:val="clear" w:color="auto" w:fill="auto"/>
            <w:noWrap/>
            <w:vAlign w:val="bottom"/>
            <w:hideMark/>
          </w:tcPr>
          <w:p w14:paraId="72C9FCE8"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49F85654" w14:textId="77777777" w:rsidR="003C07F1" w:rsidRPr="00D71A85" w:rsidRDefault="003C07F1" w:rsidP="007370E6">
            <w:r w:rsidRPr="00D71A85">
              <w:t>WLZ</w:t>
            </w:r>
          </w:p>
        </w:tc>
        <w:tc>
          <w:tcPr>
            <w:tcW w:w="1350" w:type="dxa"/>
            <w:tcBorders>
              <w:top w:val="nil"/>
              <w:left w:val="nil"/>
              <w:bottom w:val="nil"/>
              <w:right w:val="nil"/>
            </w:tcBorders>
            <w:shd w:val="clear" w:color="auto" w:fill="auto"/>
            <w:vAlign w:val="center"/>
          </w:tcPr>
          <w:p w14:paraId="5714ACB5" w14:textId="77777777" w:rsidR="003C07F1" w:rsidRPr="00D71A85" w:rsidRDefault="003C07F1" w:rsidP="007370E6">
            <w:pPr>
              <w:jc w:val="center"/>
            </w:pPr>
            <w:r>
              <w:t>-1.36</w:t>
            </w:r>
          </w:p>
        </w:tc>
        <w:tc>
          <w:tcPr>
            <w:tcW w:w="1440" w:type="dxa"/>
            <w:tcBorders>
              <w:top w:val="nil"/>
              <w:left w:val="nil"/>
              <w:bottom w:val="nil"/>
              <w:right w:val="nil"/>
            </w:tcBorders>
            <w:shd w:val="clear" w:color="auto" w:fill="auto"/>
            <w:vAlign w:val="center"/>
          </w:tcPr>
          <w:p w14:paraId="4F326D93" w14:textId="77777777" w:rsidR="003C07F1" w:rsidRPr="00D71A85" w:rsidRDefault="003C07F1" w:rsidP="007370E6">
            <w:pPr>
              <w:jc w:val="center"/>
            </w:pPr>
            <w:r>
              <w:t>1.49</w:t>
            </w:r>
          </w:p>
        </w:tc>
        <w:tc>
          <w:tcPr>
            <w:tcW w:w="1260" w:type="dxa"/>
            <w:tcBorders>
              <w:top w:val="nil"/>
              <w:left w:val="nil"/>
              <w:bottom w:val="nil"/>
              <w:right w:val="nil"/>
            </w:tcBorders>
            <w:shd w:val="clear" w:color="auto" w:fill="auto"/>
            <w:vAlign w:val="center"/>
          </w:tcPr>
          <w:p w14:paraId="5CA287BA" w14:textId="77777777" w:rsidR="003C07F1" w:rsidRPr="00D71A85" w:rsidRDefault="003C07F1" w:rsidP="007370E6">
            <w:pPr>
              <w:jc w:val="center"/>
            </w:pPr>
            <w:r>
              <w:t>-4.96</w:t>
            </w:r>
          </w:p>
        </w:tc>
        <w:tc>
          <w:tcPr>
            <w:tcW w:w="1056" w:type="dxa"/>
            <w:tcBorders>
              <w:top w:val="nil"/>
              <w:left w:val="nil"/>
              <w:bottom w:val="nil"/>
              <w:right w:val="nil"/>
            </w:tcBorders>
            <w:shd w:val="clear" w:color="auto" w:fill="auto"/>
            <w:vAlign w:val="center"/>
          </w:tcPr>
          <w:p w14:paraId="623DD6EA" w14:textId="77777777" w:rsidR="003C07F1" w:rsidRPr="00D71A85" w:rsidRDefault="003C07F1" w:rsidP="007370E6">
            <w:pPr>
              <w:jc w:val="center"/>
            </w:pPr>
            <w:r>
              <w:t>4.55</w:t>
            </w:r>
          </w:p>
        </w:tc>
      </w:tr>
      <w:tr w:rsidR="003C07F1" w:rsidRPr="00D71A85" w14:paraId="185AB67C" w14:textId="77777777" w:rsidTr="007370E6">
        <w:trPr>
          <w:trHeight w:val="20"/>
        </w:trPr>
        <w:tc>
          <w:tcPr>
            <w:tcW w:w="280" w:type="dxa"/>
            <w:tcBorders>
              <w:top w:val="nil"/>
              <w:left w:val="nil"/>
              <w:bottom w:val="nil"/>
              <w:right w:val="nil"/>
            </w:tcBorders>
            <w:shd w:val="clear" w:color="auto" w:fill="auto"/>
            <w:noWrap/>
            <w:vAlign w:val="bottom"/>
            <w:hideMark/>
          </w:tcPr>
          <w:p w14:paraId="0F9C735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00007BBD" w14:textId="77777777" w:rsidR="003C07F1" w:rsidRPr="00D71A85" w:rsidRDefault="003C07F1" w:rsidP="007370E6">
            <w:r w:rsidRPr="00D71A85">
              <w:t>WAZ</w:t>
            </w:r>
          </w:p>
        </w:tc>
        <w:tc>
          <w:tcPr>
            <w:tcW w:w="1350" w:type="dxa"/>
            <w:tcBorders>
              <w:top w:val="nil"/>
              <w:left w:val="nil"/>
              <w:bottom w:val="nil"/>
              <w:right w:val="nil"/>
            </w:tcBorders>
            <w:shd w:val="clear" w:color="auto" w:fill="auto"/>
            <w:vAlign w:val="center"/>
          </w:tcPr>
          <w:p w14:paraId="2D97B390" w14:textId="77777777" w:rsidR="003C07F1" w:rsidRPr="00D71A85" w:rsidRDefault="003C07F1" w:rsidP="007370E6">
            <w:pPr>
              <w:jc w:val="center"/>
            </w:pPr>
            <w:r>
              <w:t>-1.09</w:t>
            </w:r>
          </w:p>
        </w:tc>
        <w:tc>
          <w:tcPr>
            <w:tcW w:w="1440" w:type="dxa"/>
            <w:tcBorders>
              <w:top w:val="nil"/>
              <w:left w:val="nil"/>
              <w:bottom w:val="nil"/>
              <w:right w:val="nil"/>
            </w:tcBorders>
            <w:shd w:val="clear" w:color="auto" w:fill="auto"/>
            <w:vAlign w:val="center"/>
          </w:tcPr>
          <w:p w14:paraId="2FD0741B" w14:textId="77777777" w:rsidR="003C07F1" w:rsidRPr="00D71A85" w:rsidRDefault="003C07F1" w:rsidP="007370E6">
            <w:pPr>
              <w:jc w:val="center"/>
            </w:pPr>
            <w:r>
              <w:t>1.19</w:t>
            </w:r>
          </w:p>
        </w:tc>
        <w:tc>
          <w:tcPr>
            <w:tcW w:w="1260" w:type="dxa"/>
            <w:tcBorders>
              <w:top w:val="nil"/>
              <w:left w:val="nil"/>
              <w:bottom w:val="nil"/>
              <w:right w:val="nil"/>
            </w:tcBorders>
            <w:shd w:val="clear" w:color="auto" w:fill="auto"/>
            <w:vAlign w:val="center"/>
          </w:tcPr>
          <w:p w14:paraId="6B02FA6F" w14:textId="77777777" w:rsidR="003C07F1" w:rsidRPr="00D71A85" w:rsidRDefault="003C07F1" w:rsidP="007370E6">
            <w:pPr>
              <w:jc w:val="center"/>
            </w:pPr>
            <w:r>
              <w:t>-5.32</w:t>
            </w:r>
          </w:p>
        </w:tc>
        <w:tc>
          <w:tcPr>
            <w:tcW w:w="1056" w:type="dxa"/>
            <w:tcBorders>
              <w:top w:val="nil"/>
              <w:left w:val="nil"/>
              <w:bottom w:val="nil"/>
              <w:right w:val="nil"/>
            </w:tcBorders>
            <w:shd w:val="clear" w:color="auto" w:fill="auto"/>
            <w:vAlign w:val="center"/>
          </w:tcPr>
          <w:p w14:paraId="6C4E713A" w14:textId="77777777" w:rsidR="003C07F1" w:rsidRPr="00D71A85" w:rsidRDefault="003C07F1" w:rsidP="007370E6">
            <w:pPr>
              <w:jc w:val="center"/>
            </w:pPr>
            <w:r>
              <w:t>3.22</w:t>
            </w:r>
          </w:p>
        </w:tc>
      </w:tr>
      <w:tr w:rsidR="003C07F1" w:rsidRPr="00D71A85" w14:paraId="405DE23E" w14:textId="77777777" w:rsidTr="007370E6">
        <w:trPr>
          <w:trHeight w:val="20"/>
        </w:trPr>
        <w:tc>
          <w:tcPr>
            <w:tcW w:w="280" w:type="dxa"/>
            <w:tcBorders>
              <w:top w:val="nil"/>
              <w:left w:val="nil"/>
              <w:bottom w:val="nil"/>
              <w:right w:val="nil"/>
            </w:tcBorders>
            <w:shd w:val="clear" w:color="auto" w:fill="auto"/>
            <w:noWrap/>
            <w:vAlign w:val="bottom"/>
            <w:hideMark/>
          </w:tcPr>
          <w:p w14:paraId="6B1762A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B2F7B13" w14:textId="77777777" w:rsidR="003C07F1" w:rsidRPr="00D71A85" w:rsidRDefault="003C07F1" w:rsidP="007370E6">
            <w:r w:rsidRPr="00D71A85">
              <w:t>LAZ</w:t>
            </w:r>
          </w:p>
        </w:tc>
        <w:tc>
          <w:tcPr>
            <w:tcW w:w="1350" w:type="dxa"/>
            <w:tcBorders>
              <w:top w:val="nil"/>
              <w:left w:val="nil"/>
              <w:bottom w:val="nil"/>
              <w:right w:val="nil"/>
            </w:tcBorders>
            <w:shd w:val="clear" w:color="auto" w:fill="auto"/>
            <w:vAlign w:val="center"/>
          </w:tcPr>
          <w:p w14:paraId="679177EB" w14:textId="77777777" w:rsidR="003C07F1" w:rsidRPr="00D71A85" w:rsidRDefault="003C07F1" w:rsidP="007370E6">
            <w:pPr>
              <w:jc w:val="center"/>
            </w:pPr>
            <w:r>
              <w:t>-0.05</w:t>
            </w:r>
          </w:p>
        </w:tc>
        <w:tc>
          <w:tcPr>
            <w:tcW w:w="1440" w:type="dxa"/>
            <w:tcBorders>
              <w:top w:val="nil"/>
              <w:left w:val="nil"/>
              <w:bottom w:val="nil"/>
              <w:right w:val="nil"/>
            </w:tcBorders>
            <w:shd w:val="clear" w:color="auto" w:fill="auto"/>
            <w:vAlign w:val="center"/>
          </w:tcPr>
          <w:p w14:paraId="52B2617D" w14:textId="77777777" w:rsidR="003C07F1" w:rsidRPr="00D71A85" w:rsidRDefault="003C07F1" w:rsidP="007370E6">
            <w:pPr>
              <w:jc w:val="center"/>
            </w:pPr>
            <w:r>
              <w:t>1.61</w:t>
            </w:r>
          </w:p>
        </w:tc>
        <w:tc>
          <w:tcPr>
            <w:tcW w:w="1260" w:type="dxa"/>
            <w:tcBorders>
              <w:top w:val="nil"/>
              <w:left w:val="nil"/>
              <w:bottom w:val="nil"/>
              <w:right w:val="nil"/>
            </w:tcBorders>
            <w:shd w:val="clear" w:color="auto" w:fill="auto"/>
            <w:vAlign w:val="center"/>
          </w:tcPr>
          <w:p w14:paraId="2052E090" w14:textId="77777777" w:rsidR="003C07F1" w:rsidRPr="00D71A85" w:rsidRDefault="003C07F1" w:rsidP="007370E6">
            <w:pPr>
              <w:jc w:val="center"/>
            </w:pPr>
            <w:r>
              <w:t>-5.80</w:t>
            </w:r>
          </w:p>
        </w:tc>
        <w:tc>
          <w:tcPr>
            <w:tcW w:w="1056" w:type="dxa"/>
            <w:tcBorders>
              <w:top w:val="nil"/>
              <w:left w:val="nil"/>
              <w:bottom w:val="nil"/>
              <w:right w:val="nil"/>
            </w:tcBorders>
            <w:shd w:val="clear" w:color="auto" w:fill="auto"/>
            <w:vAlign w:val="center"/>
          </w:tcPr>
          <w:p w14:paraId="267DBA39" w14:textId="77777777" w:rsidR="003C07F1" w:rsidRPr="00D71A85" w:rsidRDefault="003C07F1" w:rsidP="007370E6">
            <w:pPr>
              <w:jc w:val="center"/>
            </w:pPr>
            <w:r>
              <w:t>5.20</w:t>
            </w:r>
          </w:p>
        </w:tc>
      </w:tr>
      <w:tr w:rsidR="003C07F1" w:rsidRPr="00D71A85" w14:paraId="2FAF1277"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6CBD2D93" w14:textId="77777777" w:rsidR="003C07F1" w:rsidRPr="00D71A85" w:rsidRDefault="003C07F1" w:rsidP="007370E6">
            <w:pPr>
              <w:rPr>
                <w:b/>
                <w:bCs/>
              </w:rPr>
            </w:pPr>
            <w:r w:rsidRPr="00D71A85">
              <w:rPr>
                <w:b/>
                <w:bCs/>
              </w:rPr>
              <w:t>Growth (12 months</w:t>
            </w:r>
            <w:r>
              <w:rPr>
                <w:b/>
                <w:bCs/>
              </w:rPr>
              <w:t>, n=727</w:t>
            </w:r>
            <w:r w:rsidRPr="00D71A85">
              <w:rPr>
                <w:b/>
                <w:bCs/>
              </w:rPr>
              <w:t>)</w:t>
            </w:r>
          </w:p>
        </w:tc>
        <w:tc>
          <w:tcPr>
            <w:tcW w:w="1350" w:type="dxa"/>
            <w:tcBorders>
              <w:top w:val="nil"/>
              <w:left w:val="nil"/>
              <w:bottom w:val="nil"/>
              <w:right w:val="nil"/>
            </w:tcBorders>
            <w:shd w:val="clear" w:color="auto" w:fill="auto"/>
            <w:vAlign w:val="center"/>
          </w:tcPr>
          <w:p w14:paraId="308A646D" w14:textId="77777777" w:rsidR="003C07F1" w:rsidRPr="00D71A85" w:rsidRDefault="003C07F1" w:rsidP="007370E6">
            <w:pPr>
              <w:rPr>
                <w:b/>
                <w:bCs/>
              </w:rPr>
            </w:pPr>
          </w:p>
        </w:tc>
        <w:tc>
          <w:tcPr>
            <w:tcW w:w="1440" w:type="dxa"/>
            <w:tcBorders>
              <w:top w:val="nil"/>
              <w:left w:val="nil"/>
              <w:bottom w:val="nil"/>
              <w:right w:val="nil"/>
            </w:tcBorders>
            <w:shd w:val="clear" w:color="auto" w:fill="auto"/>
            <w:vAlign w:val="center"/>
          </w:tcPr>
          <w:p w14:paraId="483B8589"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tcPr>
          <w:p w14:paraId="2E7EADBD"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tcPr>
          <w:p w14:paraId="4CDC04C0" w14:textId="77777777" w:rsidR="003C07F1" w:rsidRPr="00D71A85" w:rsidRDefault="003C07F1" w:rsidP="007370E6">
            <w:pPr>
              <w:jc w:val="center"/>
            </w:pPr>
          </w:p>
        </w:tc>
      </w:tr>
      <w:tr w:rsidR="003C07F1" w:rsidRPr="00D71A85" w14:paraId="5EED5706" w14:textId="77777777" w:rsidTr="007370E6">
        <w:trPr>
          <w:trHeight w:val="20"/>
        </w:trPr>
        <w:tc>
          <w:tcPr>
            <w:tcW w:w="280" w:type="dxa"/>
            <w:tcBorders>
              <w:top w:val="nil"/>
              <w:left w:val="nil"/>
              <w:bottom w:val="nil"/>
              <w:right w:val="nil"/>
            </w:tcBorders>
            <w:shd w:val="clear" w:color="auto" w:fill="auto"/>
            <w:noWrap/>
            <w:vAlign w:val="bottom"/>
            <w:hideMark/>
          </w:tcPr>
          <w:p w14:paraId="6A643B77"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24A3513" w14:textId="77777777" w:rsidR="003C07F1" w:rsidRPr="00D71A85" w:rsidRDefault="003C07F1" w:rsidP="007370E6">
            <w:r w:rsidRPr="00D71A85">
              <w:t>WLZ</w:t>
            </w:r>
          </w:p>
        </w:tc>
        <w:tc>
          <w:tcPr>
            <w:tcW w:w="1350" w:type="dxa"/>
            <w:tcBorders>
              <w:top w:val="nil"/>
              <w:left w:val="nil"/>
              <w:bottom w:val="nil"/>
              <w:right w:val="nil"/>
            </w:tcBorders>
            <w:shd w:val="clear" w:color="auto" w:fill="auto"/>
            <w:vAlign w:val="center"/>
          </w:tcPr>
          <w:p w14:paraId="13E2E283" w14:textId="77777777" w:rsidR="003C07F1" w:rsidRPr="00D71A85" w:rsidRDefault="003C07F1" w:rsidP="007370E6">
            <w:pPr>
              <w:jc w:val="center"/>
            </w:pPr>
            <w:r>
              <w:t>-0.56</w:t>
            </w:r>
          </w:p>
        </w:tc>
        <w:tc>
          <w:tcPr>
            <w:tcW w:w="1440" w:type="dxa"/>
            <w:tcBorders>
              <w:top w:val="nil"/>
              <w:left w:val="nil"/>
              <w:bottom w:val="nil"/>
              <w:right w:val="nil"/>
            </w:tcBorders>
            <w:shd w:val="clear" w:color="auto" w:fill="auto"/>
            <w:vAlign w:val="center"/>
          </w:tcPr>
          <w:p w14:paraId="02186F72" w14:textId="77777777" w:rsidR="003C07F1" w:rsidRPr="00D71A85" w:rsidRDefault="003C07F1" w:rsidP="007370E6">
            <w:pPr>
              <w:jc w:val="center"/>
            </w:pPr>
            <w:r>
              <w:t>1.26</w:t>
            </w:r>
          </w:p>
        </w:tc>
        <w:tc>
          <w:tcPr>
            <w:tcW w:w="1260" w:type="dxa"/>
            <w:tcBorders>
              <w:top w:val="nil"/>
              <w:left w:val="nil"/>
              <w:bottom w:val="nil"/>
              <w:right w:val="nil"/>
            </w:tcBorders>
            <w:shd w:val="clear" w:color="auto" w:fill="auto"/>
            <w:vAlign w:val="center"/>
          </w:tcPr>
          <w:p w14:paraId="7E781033" w14:textId="77777777" w:rsidR="003C07F1" w:rsidRPr="00D71A85" w:rsidRDefault="003C07F1" w:rsidP="007370E6">
            <w:pPr>
              <w:jc w:val="center"/>
            </w:pPr>
            <w:r>
              <w:t>-4.78</w:t>
            </w:r>
          </w:p>
        </w:tc>
        <w:tc>
          <w:tcPr>
            <w:tcW w:w="1056" w:type="dxa"/>
            <w:tcBorders>
              <w:top w:val="nil"/>
              <w:left w:val="nil"/>
              <w:bottom w:val="nil"/>
              <w:right w:val="nil"/>
            </w:tcBorders>
            <w:shd w:val="clear" w:color="auto" w:fill="auto"/>
            <w:vAlign w:val="center"/>
          </w:tcPr>
          <w:p w14:paraId="5F125FAD" w14:textId="77777777" w:rsidR="003C07F1" w:rsidRPr="00D71A85" w:rsidRDefault="003C07F1" w:rsidP="007370E6">
            <w:pPr>
              <w:jc w:val="center"/>
            </w:pPr>
            <w:r>
              <w:t>3.65</w:t>
            </w:r>
          </w:p>
        </w:tc>
      </w:tr>
      <w:tr w:rsidR="003C07F1" w:rsidRPr="00D71A85" w14:paraId="160AC529" w14:textId="77777777" w:rsidTr="007370E6">
        <w:trPr>
          <w:trHeight w:val="20"/>
        </w:trPr>
        <w:tc>
          <w:tcPr>
            <w:tcW w:w="280" w:type="dxa"/>
            <w:tcBorders>
              <w:top w:val="nil"/>
              <w:left w:val="nil"/>
              <w:bottom w:val="nil"/>
              <w:right w:val="nil"/>
            </w:tcBorders>
            <w:shd w:val="clear" w:color="auto" w:fill="auto"/>
            <w:noWrap/>
            <w:vAlign w:val="bottom"/>
            <w:hideMark/>
          </w:tcPr>
          <w:p w14:paraId="52305F97"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4CFF89A" w14:textId="77777777" w:rsidR="003C07F1" w:rsidRPr="00D71A85" w:rsidRDefault="003C07F1" w:rsidP="007370E6">
            <w:r w:rsidRPr="00D71A85">
              <w:t>WAZ</w:t>
            </w:r>
          </w:p>
        </w:tc>
        <w:tc>
          <w:tcPr>
            <w:tcW w:w="1350" w:type="dxa"/>
            <w:tcBorders>
              <w:top w:val="nil"/>
              <w:left w:val="nil"/>
              <w:bottom w:val="nil"/>
              <w:right w:val="nil"/>
            </w:tcBorders>
            <w:shd w:val="clear" w:color="auto" w:fill="auto"/>
            <w:vAlign w:val="center"/>
          </w:tcPr>
          <w:p w14:paraId="5980F021" w14:textId="77777777" w:rsidR="003C07F1" w:rsidRPr="00D71A85" w:rsidRDefault="003C07F1" w:rsidP="007370E6">
            <w:pPr>
              <w:jc w:val="center"/>
            </w:pPr>
            <w:r>
              <w:t>-0.77</w:t>
            </w:r>
          </w:p>
        </w:tc>
        <w:tc>
          <w:tcPr>
            <w:tcW w:w="1440" w:type="dxa"/>
            <w:tcBorders>
              <w:top w:val="nil"/>
              <w:left w:val="nil"/>
              <w:bottom w:val="nil"/>
              <w:right w:val="nil"/>
            </w:tcBorders>
            <w:shd w:val="clear" w:color="auto" w:fill="auto"/>
            <w:vAlign w:val="center"/>
          </w:tcPr>
          <w:p w14:paraId="42890711" w14:textId="77777777" w:rsidR="003C07F1" w:rsidRPr="00D71A85" w:rsidRDefault="003C07F1" w:rsidP="007370E6">
            <w:pPr>
              <w:jc w:val="center"/>
            </w:pPr>
            <w:r>
              <w:t>1.12</w:t>
            </w:r>
          </w:p>
        </w:tc>
        <w:tc>
          <w:tcPr>
            <w:tcW w:w="1260" w:type="dxa"/>
            <w:tcBorders>
              <w:top w:val="nil"/>
              <w:left w:val="nil"/>
              <w:bottom w:val="nil"/>
              <w:right w:val="nil"/>
            </w:tcBorders>
            <w:shd w:val="clear" w:color="auto" w:fill="auto"/>
            <w:vAlign w:val="center"/>
          </w:tcPr>
          <w:p w14:paraId="1DE0F24A" w14:textId="77777777" w:rsidR="003C07F1" w:rsidRPr="00D71A85" w:rsidRDefault="003C07F1" w:rsidP="007370E6">
            <w:pPr>
              <w:jc w:val="center"/>
            </w:pPr>
            <w:r>
              <w:t>-4.16</w:t>
            </w:r>
          </w:p>
        </w:tc>
        <w:tc>
          <w:tcPr>
            <w:tcW w:w="1056" w:type="dxa"/>
            <w:tcBorders>
              <w:top w:val="nil"/>
              <w:left w:val="nil"/>
              <w:bottom w:val="nil"/>
              <w:right w:val="nil"/>
            </w:tcBorders>
            <w:shd w:val="clear" w:color="auto" w:fill="auto"/>
            <w:vAlign w:val="center"/>
          </w:tcPr>
          <w:p w14:paraId="59BBD5ED" w14:textId="77777777" w:rsidR="003C07F1" w:rsidRPr="00D71A85" w:rsidRDefault="003C07F1" w:rsidP="007370E6">
            <w:pPr>
              <w:jc w:val="center"/>
            </w:pPr>
            <w:r>
              <w:t>3.66</w:t>
            </w:r>
          </w:p>
        </w:tc>
      </w:tr>
      <w:tr w:rsidR="003C07F1" w:rsidRPr="00D71A85" w14:paraId="3B2507A8" w14:textId="77777777" w:rsidTr="007370E6">
        <w:trPr>
          <w:trHeight w:val="20"/>
        </w:trPr>
        <w:tc>
          <w:tcPr>
            <w:tcW w:w="280" w:type="dxa"/>
            <w:tcBorders>
              <w:top w:val="nil"/>
              <w:left w:val="nil"/>
              <w:bottom w:val="nil"/>
              <w:right w:val="nil"/>
            </w:tcBorders>
            <w:shd w:val="clear" w:color="auto" w:fill="auto"/>
            <w:noWrap/>
            <w:vAlign w:val="bottom"/>
            <w:hideMark/>
          </w:tcPr>
          <w:p w14:paraId="363A642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91FFC3C" w14:textId="77777777" w:rsidR="003C07F1" w:rsidRPr="00D71A85" w:rsidRDefault="003C07F1" w:rsidP="007370E6">
            <w:r w:rsidRPr="00D71A85">
              <w:t>LAZ</w:t>
            </w:r>
          </w:p>
        </w:tc>
        <w:tc>
          <w:tcPr>
            <w:tcW w:w="1350" w:type="dxa"/>
            <w:tcBorders>
              <w:top w:val="nil"/>
              <w:left w:val="nil"/>
              <w:bottom w:val="nil"/>
              <w:right w:val="nil"/>
            </w:tcBorders>
            <w:shd w:val="clear" w:color="auto" w:fill="auto"/>
            <w:vAlign w:val="center"/>
          </w:tcPr>
          <w:p w14:paraId="5B1C771E" w14:textId="77777777" w:rsidR="003C07F1" w:rsidRPr="00D71A85" w:rsidRDefault="003C07F1" w:rsidP="007370E6">
            <w:pPr>
              <w:jc w:val="center"/>
            </w:pPr>
            <w:r>
              <w:t>-0.73</w:t>
            </w:r>
          </w:p>
        </w:tc>
        <w:tc>
          <w:tcPr>
            <w:tcW w:w="1440" w:type="dxa"/>
            <w:tcBorders>
              <w:top w:val="nil"/>
              <w:left w:val="nil"/>
              <w:bottom w:val="nil"/>
              <w:right w:val="nil"/>
            </w:tcBorders>
            <w:shd w:val="clear" w:color="auto" w:fill="auto"/>
            <w:vAlign w:val="center"/>
          </w:tcPr>
          <w:p w14:paraId="6E129456" w14:textId="77777777" w:rsidR="003C07F1" w:rsidRPr="00D71A85" w:rsidRDefault="003C07F1" w:rsidP="007370E6">
            <w:pPr>
              <w:jc w:val="center"/>
            </w:pPr>
            <w:r>
              <w:t>1.21</w:t>
            </w:r>
          </w:p>
        </w:tc>
        <w:tc>
          <w:tcPr>
            <w:tcW w:w="1260" w:type="dxa"/>
            <w:tcBorders>
              <w:top w:val="nil"/>
              <w:left w:val="nil"/>
              <w:bottom w:val="nil"/>
              <w:right w:val="nil"/>
            </w:tcBorders>
            <w:shd w:val="clear" w:color="auto" w:fill="auto"/>
            <w:vAlign w:val="center"/>
          </w:tcPr>
          <w:p w14:paraId="59D18A4C" w14:textId="77777777" w:rsidR="003C07F1" w:rsidRPr="00D71A85" w:rsidRDefault="003C07F1" w:rsidP="007370E6">
            <w:pPr>
              <w:jc w:val="center"/>
            </w:pPr>
            <w:r>
              <w:t>-4.91</w:t>
            </w:r>
          </w:p>
        </w:tc>
        <w:tc>
          <w:tcPr>
            <w:tcW w:w="1056" w:type="dxa"/>
            <w:tcBorders>
              <w:top w:val="nil"/>
              <w:left w:val="nil"/>
              <w:bottom w:val="nil"/>
              <w:right w:val="nil"/>
            </w:tcBorders>
            <w:shd w:val="clear" w:color="auto" w:fill="auto"/>
            <w:vAlign w:val="center"/>
          </w:tcPr>
          <w:p w14:paraId="56B3648B" w14:textId="77777777" w:rsidR="003C07F1" w:rsidRPr="00D71A85" w:rsidRDefault="003C07F1" w:rsidP="007370E6">
            <w:pPr>
              <w:jc w:val="center"/>
            </w:pPr>
            <w:r>
              <w:t>3.99</w:t>
            </w:r>
          </w:p>
        </w:tc>
      </w:tr>
      <w:tr w:rsidR="003C07F1" w:rsidRPr="00D71A85" w14:paraId="65C56D9C"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16A385BC" w14:textId="77777777" w:rsidR="003C07F1" w:rsidRPr="00D71A85" w:rsidRDefault="003C07F1" w:rsidP="007370E6">
            <w:pPr>
              <w:rPr>
                <w:b/>
                <w:bCs/>
              </w:rPr>
            </w:pPr>
            <w:r w:rsidRPr="00D71A85">
              <w:rPr>
                <w:b/>
                <w:bCs/>
              </w:rPr>
              <w:t>Growth (24 months</w:t>
            </w:r>
            <w:r>
              <w:rPr>
                <w:b/>
                <w:bCs/>
              </w:rPr>
              <w:t>, n=712</w:t>
            </w:r>
            <w:r w:rsidRPr="00D71A85">
              <w:rPr>
                <w:b/>
                <w:bCs/>
              </w:rPr>
              <w:t>)</w:t>
            </w:r>
          </w:p>
        </w:tc>
        <w:tc>
          <w:tcPr>
            <w:tcW w:w="1350" w:type="dxa"/>
            <w:tcBorders>
              <w:top w:val="nil"/>
              <w:left w:val="nil"/>
              <w:bottom w:val="nil"/>
              <w:right w:val="nil"/>
            </w:tcBorders>
            <w:shd w:val="clear" w:color="auto" w:fill="auto"/>
            <w:vAlign w:val="center"/>
          </w:tcPr>
          <w:p w14:paraId="1A4E3EA3" w14:textId="77777777" w:rsidR="003C07F1" w:rsidRPr="00D71A85" w:rsidRDefault="003C07F1" w:rsidP="007370E6">
            <w:pPr>
              <w:rPr>
                <w:b/>
                <w:bCs/>
              </w:rPr>
            </w:pPr>
          </w:p>
        </w:tc>
        <w:tc>
          <w:tcPr>
            <w:tcW w:w="1440" w:type="dxa"/>
            <w:tcBorders>
              <w:top w:val="nil"/>
              <w:left w:val="nil"/>
              <w:bottom w:val="nil"/>
              <w:right w:val="nil"/>
            </w:tcBorders>
            <w:shd w:val="clear" w:color="auto" w:fill="auto"/>
            <w:vAlign w:val="center"/>
          </w:tcPr>
          <w:p w14:paraId="46C5B5AD"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tcPr>
          <w:p w14:paraId="29D78C1C"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tcPr>
          <w:p w14:paraId="4D26D4FB" w14:textId="77777777" w:rsidR="003C07F1" w:rsidRPr="00D71A85" w:rsidRDefault="003C07F1" w:rsidP="007370E6">
            <w:pPr>
              <w:jc w:val="center"/>
            </w:pPr>
          </w:p>
        </w:tc>
      </w:tr>
      <w:tr w:rsidR="003C07F1" w:rsidRPr="00D71A85" w14:paraId="21271589" w14:textId="77777777" w:rsidTr="007370E6">
        <w:trPr>
          <w:trHeight w:val="20"/>
        </w:trPr>
        <w:tc>
          <w:tcPr>
            <w:tcW w:w="280" w:type="dxa"/>
            <w:tcBorders>
              <w:top w:val="nil"/>
              <w:left w:val="nil"/>
              <w:bottom w:val="nil"/>
              <w:right w:val="nil"/>
            </w:tcBorders>
            <w:shd w:val="clear" w:color="auto" w:fill="auto"/>
            <w:noWrap/>
            <w:vAlign w:val="bottom"/>
            <w:hideMark/>
          </w:tcPr>
          <w:p w14:paraId="620ADE00"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55F38828" w14:textId="77777777" w:rsidR="003C07F1" w:rsidRPr="00D71A85" w:rsidRDefault="003C07F1" w:rsidP="007370E6">
            <w:r w:rsidRPr="00D71A85">
              <w:t>WLZ</w:t>
            </w:r>
          </w:p>
        </w:tc>
        <w:tc>
          <w:tcPr>
            <w:tcW w:w="1350" w:type="dxa"/>
            <w:tcBorders>
              <w:top w:val="nil"/>
              <w:left w:val="nil"/>
              <w:bottom w:val="nil"/>
              <w:right w:val="nil"/>
            </w:tcBorders>
            <w:shd w:val="clear" w:color="auto" w:fill="auto"/>
            <w:vAlign w:val="center"/>
          </w:tcPr>
          <w:p w14:paraId="7ABB3E6B" w14:textId="77777777" w:rsidR="003C07F1" w:rsidRPr="00D71A85" w:rsidRDefault="003C07F1" w:rsidP="007370E6">
            <w:pPr>
              <w:jc w:val="center"/>
            </w:pPr>
            <w:r>
              <w:t>-0.41</w:t>
            </w:r>
          </w:p>
        </w:tc>
        <w:tc>
          <w:tcPr>
            <w:tcW w:w="1440" w:type="dxa"/>
            <w:tcBorders>
              <w:top w:val="nil"/>
              <w:left w:val="nil"/>
              <w:bottom w:val="nil"/>
              <w:right w:val="nil"/>
            </w:tcBorders>
            <w:shd w:val="clear" w:color="auto" w:fill="auto"/>
            <w:vAlign w:val="center"/>
          </w:tcPr>
          <w:p w14:paraId="7C56918B" w14:textId="77777777" w:rsidR="003C07F1" w:rsidRPr="00D71A85" w:rsidRDefault="003C07F1" w:rsidP="007370E6">
            <w:pPr>
              <w:jc w:val="center"/>
            </w:pPr>
            <w:r>
              <w:t>1.13</w:t>
            </w:r>
          </w:p>
        </w:tc>
        <w:tc>
          <w:tcPr>
            <w:tcW w:w="1260" w:type="dxa"/>
            <w:tcBorders>
              <w:top w:val="nil"/>
              <w:left w:val="nil"/>
              <w:bottom w:val="nil"/>
              <w:right w:val="nil"/>
            </w:tcBorders>
            <w:shd w:val="clear" w:color="auto" w:fill="auto"/>
            <w:vAlign w:val="center"/>
          </w:tcPr>
          <w:p w14:paraId="201A794F" w14:textId="77777777" w:rsidR="003C07F1" w:rsidRPr="00D71A85" w:rsidRDefault="003C07F1" w:rsidP="007370E6">
            <w:pPr>
              <w:jc w:val="center"/>
            </w:pPr>
            <w:r>
              <w:t>-4.76</w:t>
            </w:r>
          </w:p>
        </w:tc>
        <w:tc>
          <w:tcPr>
            <w:tcW w:w="1056" w:type="dxa"/>
            <w:tcBorders>
              <w:top w:val="nil"/>
              <w:left w:val="nil"/>
              <w:bottom w:val="nil"/>
              <w:right w:val="nil"/>
            </w:tcBorders>
            <w:shd w:val="clear" w:color="auto" w:fill="auto"/>
            <w:vAlign w:val="center"/>
          </w:tcPr>
          <w:p w14:paraId="32AC9042" w14:textId="77777777" w:rsidR="003C07F1" w:rsidRPr="00D71A85" w:rsidRDefault="003C07F1" w:rsidP="007370E6">
            <w:pPr>
              <w:jc w:val="center"/>
            </w:pPr>
            <w:r>
              <w:t>2.55</w:t>
            </w:r>
          </w:p>
        </w:tc>
      </w:tr>
      <w:tr w:rsidR="003C07F1" w:rsidRPr="00D71A85" w14:paraId="3AF52A21" w14:textId="77777777" w:rsidTr="007370E6">
        <w:trPr>
          <w:trHeight w:val="20"/>
        </w:trPr>
        <w:tc>
          <w:tcPr>
            <w:tcW w:w="280" w:type="dxa"/>
            <w:tcBorders>
              <w:top w:val="nil"/>
              <w:left w:val="nil"/>
              <w:bottom w:val="nil"/>
              <w:right w:val="nil"/>
            </w:tcBorders>
            <w:shd w:val="clear" w:color="auto" w:fill="auto"/>
            <w:noWrap/>
            <w:vAlign w:val="bottom"/>
            <w:hideMark/>
          </w:tcPr>
          <w:p w14:paraId="7371EF46"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4F54DB5" w14:textId="77777777" w:rsidR="003C07F1" w:rsidRPr="00D71A85" w:rsidRDefault="003C07F1" w:rsidP="007370E6">
            <w:r w:rsidRPr="00D71A85">
              <w:t>WAZ</w:t>
            </w:r>
          </w:p>
        </w:tc>
        <w:tc>
          <w:tcPr>
            <w:tcW w:w="1350" w:type="dxa"/>
            <w:tcBorders>
              <w:top w:val="nil"/>
              <w:left w:val="nil"/>
              <w:bottom w:val="nil"/>
              <w:right w:val="nil"/>
            </w:tcBorders>
            <w:shd w:val="clear" w:color="auto" w:fill="auto"/>
            <w:vAlign w:val="center"/>
          </w:tcPr>
          <w:p w14:paraId="01B30D92" w14:textId="77777777" w:rsidR="003C07F1" w:rsidRPr="00D71A85" w:rsidRDefault="003C07F1" w:rsidP="007370E6">
            <w:pPr>
              <w:jc w:val="center"/>
            </w:pPr>
            <w:r>
              <w:t>-0.89</w:t>
            </w:r>
          </w:p>
        </w:tc>
        <w:tc>
          <w:tcPr>
            <w:tcW w:w="1440" w:type="dxa"/>
            <w:tcBorders>
              <w:top w:val="nil"/>
              <w:left w:val="nil"/>
              <w:bottom w:val="nil"/>
              <w:right w:val="nil"/>
            </w:tcBorders>
            <w:shd w:val="clear" w:color="auto" w:fill="auto"/>
            <w:vAlign w:val="center"/>
          </w:tcPr>
          <w:p w14:paraId="4D1C5468" w14:textId="77777777" w:rsidR="003C07F1" w:rsidRPr="00D71A85" w:rsidRDefault="003C07F1" w:rsidP="007370E6">
            <w:pPr>
              <w:jc w:val="center"/>
            </w:pPr>
            <w:r>
              <w:t>0.99</w:t>
            </w:r>
          </w:p>
        </w:tc>
        <w:tc>
          <w:tcPr>
            <w:tcW w:w="1260" w:type="dxa"/>
            <w:tcBorders>
              <w:top w:val="nil"/>
              <w:left w:val="nil"/>
              <w:bottom w:val="nil"/>
              <w:right w:val="nil"/>
            </w:tcBorders>
            <w:shd w:val="clear" w:color="auto" w:fill="auto"/>
            <w:vAlign w:val="center"/>
          </w:tcPr>
          <w:p w14:paraId="52DF06BA" w14:textId="77777777" w:rsidR="003C07F1" w:rsidRPr="00D71A85" w:rsidRDefault="003C07F1" w:rsidP="007370E6">
            <w:pPr>
              <w:jc w:val="center"/>
            </w:pPr>
            <w:r>
              <w:t>-3.87</w:t>
            </w:r>
          </w:p>
        </w:tc>
        <w:tc>
          <w:tcPr>
            <w:tcW w:w="1056" w:type="dxa"/>
            <w:tcBorders>
              <w:top w:val="nil"/>
              <w:left w:val="nil"/>
              <w:bottom w:val="nil"/>
              <w:right w:val="nil"/>
            </w:tcBorders>
            <w:shd w:val="clear" w:color="auto" w:fill="auto"/>
            <w:vAlign w:val="center"/>
          </w:tcPr>
          <w:p w14:paraId="51120275" w14:textId="77777777" w:rsidR="003C07F1" w:rsidRPr="00D71A85" w:rsidRDefault="003C07F1" w:rsidP="007370E6">
            <w:pPr>
              <w:jc w:val="center"/>
            </w:pPr>
            <w:r>
              <w:t>2.46</w:t>
            </w:r>
          </w:p>
        </w:tc>
      </w:tr>
      <w:tr w:rsidR="003C07F1" w:rsidRPr="00D71A85" w14:paraId="0B0EF27B" w14:textId="77777777" w:rsidTr="007370E6">
        <w:trPr>
          <w:trHeight w:val="20"/>
        </w:trPr>
        <w:tc>
          <w:tcPr>
            <w:tcW w:w="280" w:type="dxa"/>
            <w:tcBorders>
              <w:top w:val="nil"/>
              <w:left w:val="nil"/>
              <w:bottom w:val="nil"/>
              <w:right w:val="nil"/>
            </w:tcBorders>
            <w:shd w:val="clear" w:color="auto" w:fill="auto"/>
            <w:noWrap/>
            <w:vAlign w:val="bottom"/>
            <w:hideMark/>
          </w:tcPr>
          <w:p w14:paraId="6A5E15D8"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3678E1DA" w14:textId="77777777" w:rsidR="003C07F1" w:rsidRPr="00D71A85" w:rsidRDefault="003C07F1" w:rsidP="007370E6">
            <w:r w:rsidRPr="00D71A85">
              <w:t>LAZ</w:t>
            </w:r>
          </w:p>
        </w:tc>
        <w:tc>
          <w:tcPr>
            <w:tcW w:w="1350" w:type="dxa"/>
            <w:tcBorders>
              <w:top w:val="nil"/>
              <w:left w:val="nil"/>
              <w:bottom w:val="nil"/>
              <w:right w:val="nil"/>
            </w:tcBorders>
            <w:shd w:val="clear" w:color="auto" w:fill="auto"/>
            <w:vAlign w:val="center"/>
          </w:tcPr>
          <w:p w14:paraId="567D2EA0" w14:textId="77777777" w:rsidR="003C07F1" w:rsidRPr="00D71A85" w:rsidRDefault="003C07F1" w:rsidP="007370E6">
            <w:pPr>
              <w:jc w:val="center"/>
            </w:pPr>
            <w:r>
              <w:t>-1.19</w:t>
            </w:r>
          </w:p>
        </w:tc>
        <w:tc>
          <w:tcPr>
            <w:tcW w:w="1440" w:type="dxa"/>
            <w:tcBorders>
              <w:top w:val="nil"/>
              <w:left w:val="nil"/>
              <w:bottom w:val="nil"/>
              <w:right w:val="nil"/>
            </w:tcBorders>
            <w:shd w:val="clear" w:color="auto" w:fill="auto"/>
            <w:vAlign w:val="center"/>
          </w:tcPr>
          <w:p w14:paraId="1B72A670" w14:textId="77777777" w:rsidR="003C07F1" w:rsidRPr="00D71A85" w:rsidRDefault="003C07F1" w:rsidP="007370E6">
            <w:pPr>
              <w:jc w:val="center"/>
            </w:pPr>
            <w:r>
              <w:t>1.20</w:t>
            </w:r>
          </w:p>
        </w:tc>
        <w:tc>
          <w:tcPr>
            <w:tcW w:w="1260" w:type="dxa"/>
            <w:tcBorders>
              <w:top w:val="nil"/>
              <w:left w:val="nil"/>
              <w:bottom w:val="nil"/>
              <w:right w:val="nil"/>
            </w:tcBorders>
            <w:shd w:val="clear" w:color="auto" w:fill="auto"/>
            <w:vAlign w:val="center"/>
          </w:tcPr>
          <w:p w14:paraId="1867E943" w14:textId="77777777" w:rsidR="003C07F1" w:rsidRPr="00D71A85" w:rsidRDefault="003C07F1" w:rsidP="007370E6">
            <w:pPr>
              <w:jc w:val="center"/>
            </w:pPr>
            <w:r>
              <w:t>-4.86</w:t>
            </w:r>
          </w:p>
        </w:tc>
        <w:tc>
          <w:tcPr>
            <w:tcW w:w="1056" w:type="dxa"/>
            <w:tcBorders>
              <w:top w:val="nil"/>
              <w:left w:val="nil"/>
              <w:bottom w:val="nil"/>
              <w:right w:val="nil"/>
            </w:tcBorders>
            <w:shd w:val="clear" w:color="auto" w:fill="auto"/>
            <w:vAlign w:val="center"/>
          </w:tcPr>
          <w:p w14:paraId="656C6942" w14:textId="77777777" w:rsidR="003C07F1" w:rsidRPr="00D71A85" w:rsidRDefault="003C07F1" w:rsidP="007370E6">
            <w:pPr>
              <w:jc w:val="center"/>
            </w:pPr>
            <w:r>
              <w:t>3.13</w:t>
            </w:r>
          </w:p>
        </w:tc>
      </w:tr>
      <w:tr w:rsidR="003C07F1" w:rsidRPr="00D71A85" w14:paraId="3716DEF0"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57790291" w14:textId="77777777" w:rsidR="003C07F1" w:rsidRPr="00D71A85" w:rsidRDefault="003C07F1" w:rsidP="007370E6">
            <w:pPr>
              <w:rPr>
                <w:b/>
                <w:bCs/>
              </w:rPr>
            </w:pPr>
            <w:r w:rsidRPr="00D71A85">
              <w:rPr>
                <w:b/>
                <w:bCs/>
              </w:rPr>
              <w:t xml:space="preserve">BSITD </w:t>
            </w:r>
            <w:r>
              <w:rPr>
                <w:b/>
                <w:bCs/>
              </w:rPr>
              <w:t xml:space="preserve">Scaled Scores </w:t>
            </w:r>
            <w:r w:rsidRPr="00D71A85">
              <w:rPr>
                <w:b/>
                <w:bCs/>
              </w:rPr>
              <w:t>(12 months</w:t>
            </w:r>
            <w:r>
              <w:rPr>
                <w:b/>
                <w:bCs/>
              </w:rPr>
              <w:t>, n=759</w:t>
            </w:r>
            <w:r w:rsidRPr="00D71A85">
              <w:rPr>
                <w:b/>
                <w:bCs/>
              </w:rPr>
              <w:t>)</w:t>
            </w:r>
            <w:r w:rsidRPr="00557F5A">
              <w:rPr>
                <w:rFonts w:ascii="Cambria Math" w:hAnsi="Cambria Math" w:cs="Cambria Math"/>
              </w:rPr>
              <w:t>∮</w:t>
            </w:r>
            <w:r>
              <w:rPr>
                <w:rFonts w:ascii="Cambria Math" w:hAnsi="Cambria Math" w:cs="Cambria Math"/>
              </w:rPr>
              <w:t xml:space="preserve"> </w:t>
            </w:r>
          </w:p>
        </w:tc>
        <w:tc>
          <w:tcPr>
            <w:tcW w:w="1350" w:type="dxa"/>
            <w:tcBorders>
              <w:top w:val="nil"/>
              <w:left w:val="nil"/>
              <w:bottom w:val="nil"/>
              <w:right w:val="nil"/>
            </w:tcBorders>
            <w:shd w:val="clear" w:color="auto" w:fill="auto"/>
            <w:noWrap/>
            <w:vAlign w:val="bottom"/>
          </w:tcPr>
          <w:p w14:paraId="5864631E"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tcPr>
          <w:p w14:paraId="1E3B6C10"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tcPr>
          <w:p w14:paraId="68AD6672"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tcPr>
          <w:p w14:paraId="5F400BF0" w14:textId="77777777" w:rsidR="003C07F1" w:rsidRPr="00D71A85" w:rsidRDefault="003C07F1" w:rsidP="007370E6">
            <w:pPr>
              <w:jc w:val="center"/>
            </w:pPr>
          </w:p>
        </w:tc>
      </w:tr>
      <w:tr w:rsidR="003C07F1" w:rsidRPr="00D71A85" w14:paraId="67FD22E1" w14:textId="77777777" w:rsidTr="007370E6">
        <w:trPr>
          <w:trHeight w:val="20"/>
        </w:trPr>
        <w:tc>
          <w:tcPr>
            <w:tcW w:w="280" w:type="dxa"/>
            <w:tcBorders>
              <w:top w:val="nil"/>
              <w:left w:val="nil"/>
              <w:bottom w:val="nil"/>
              <w:right w:val="nil"/>
            </w:tcBorders>
            <w:shd w:val="clear" w:color="auto" w:fill="auto"/>
            <w:noWrap/>
            <w:vAlign w:val="bottom"/>
            <w:hideMark/>
          </w:tcPr>
          <w:p w14:paraId="0373747C"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F485D9C" w14:textId="77777777" w:rsidR="003C07F1" w:rsidRPr="00D71A85" w:rsidRDefault="003C07F1" w:rsidP="007370E6">
            <w:r w:rsidRPr="00D71A85">
              <w:t xml:space="preserve">Cognitive </w:t>
            </w:r>
          </w:p>
        </w:tc>
        <w:tc>
          <w:tcPr>
            <w:tcW w:w="1350" w:type="dxa"/>
            <w:tcBorders>
              <w:top w:val="nil"/>
              <w:left w:val="nil"/>
              <w:bottom w:val="nil"/>
              <w:right w:val="nil"/>
            </w:tcBorders>
            <w:shd w:val="clear" w:color="auto" w:fill="auto"/>
            <w:vAlign w:val="center"/>
          </w:tcPr>
          <w:p w14:paraId="163C1C17" w14:textId="77777777" w:rsidR="003C07F1" w:rsidRPr="00D71A85" w:rsidRDefault="003C07F1" w:rsidP="007370E6">
            <w:pPr>
              <w:jc w:val="center"/>
            </w:pPr>
            <w:r>
              <w:t>9.47</w:t>
            </w:r>
          </w:p>
        </w:tc>
        <w:tc>
          <w:tcPr>
            <w:tcW w:w="1440" w:type="dxa"/>
            <w:tcBorders>
              <w:top w:val="nil"/>
              <w:left w:val="nil"/>
              <w:bottom w:val="nil"/>
              <w:right w:val="nil"/>
            </w:tcBorders>
            <w:shd w:val="clear" w:color="auto" w:fill="auto"/>
            <w:vAlign w:val="center"/>
          </w:tcPr>
          <w:p w14:paraId="1B0E5FEC" w14:textId="77777777" w:rsidR="003C07F1" w:rsidRPr="00D71A85" w:rsidRDefault="003C07F1" w:rsidP="007370E6">
            <w:pPr>
              <w:jc w:val="center"/>
            </w:pPr>
            <w:r>
              <w:t>2.12</w:t>
            </w:r>
          </w:p>
        </w:tc>
        <w:tc>
          <w:tcPr>
            <w:tcW w:w="1260" w:type="dxa"/>
            <w:tcBorders>
              <w:top w:val="nil"/>
              <w:left w:val="nil"/>
              <w:bottom w:val="nil"/>
              <w:right w:val="nil"/>
            </w:tcBorders>
            <w:shd w:val="clear" w:color="auto" w:fill="auto"/>
            <w:vAlign w:val="center"/>
          </w:tcPr>
          <w:p w14:paraId="118291BE" w14:textId="77777777" w:rsidR="003C07F1" w:rsidRPr="00D71A85" w:rsidRDefault="003C07F1" w:rsidP="007370E6">
            <w:pPr>
              <w:jc w:val="center"/>
            </w:pPr>
            <w:r>
              <w:t>1</w:t>
            </w:r>
          </w:p>
        </w:tc>
        <w:tc>
          <w:tcPr>
            <w:tcW w:w="1056" w:type="dxa"/>
            <w:tcBorders>
              <w:top w:val="nil"/>
              <w:left w:val="nil"/>
              <w:bottom w:val="nil"/>
              <w:right w:val="nil"/>
            </w:tcBorders>
            <w:shd w:val="clear" w:color="auto" w:fill="auto"/>
            <w:vAlign w:val="center"/>
          </w:tcPr>
          <w:p w14:paraId="591DD18E" w14:textId="77777777" w:rsidR="003C07F1" w:rsidRPr="00D71A85" w:rsidRDefault="003C07F1" w:rsidP="007370E6">
            <w:pPr>
              <w:jc w:val="center"/>
            </w:pPr>
            <w:r>
              <w:t>14</w:t>
            </w:r>
          </w:p>
        </w:tc>
      </w:tr>
      <w:tr w:rsidR="003C07F1" w:rsidRPr="00D71A85" w14:paraId="3D9F1618" w14:textId="77777777" w:rsidTr="007370E6">
        <w:trPr>
          <w:trHeight w:val="20"/>
        </w:trPr>
        <w:tc>
          <w:tcPr>
            <w:tcW w:w="280" w:type="dxa"/>
            <w:tcBorders>
              <w:top w:val="nil"/>
              <w:left w:val="nil"/>
              <w:bottom w:val="nil"/>
              <w:right w:val="nil"/>
            </w:tcBorders>
            <w:shd w:val="clear" w:color="auto" w:fill="auto"/>
            <w:noWrap/>
            <w:vAlign w:val="bottom"/>
            <w:hideMark/>
          </w:tcPr>
          <w:p w14:paraId="752FF9F6"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4C95459B" w14:textId="77777777" w:rsidR="003C07F1" w:rsidRPr="00D71A85" w:rsidRDefault="003C07F1" w:rsidP="007370E6">
            <w:r w:rsidRPr="00D71A85">
              <w:t xml:space="preserve">Receptive </w:t>
            </w:r>
            <w:r>
              <w:t>Language</w:t>
            </w:r>
          </w:p>
        </w:tc>
        <w:tc>
          <w:tcPr>
            <w:tcW w:w="1350" w:type="dxa"/>
            <w:tcBorders>
              <w:top w:val="nil"/>
              <w:left w:val="nil"/>
              <w:bottom w:val="nil"/>
              <w:right w:val="nil"/>
            </w:tcBorders>
            <w:shd w:val="clear" w:color="auto" w:fill="auto"/>
            <w:vAlign w:val="center"/>
          </w:tcPr>
          <w:p w14:paraId="159C333D" w14:textId="77777777" w:rsidR="003C07F1" w:rsidRPr="00D71A85" w:rsidRDefault="003C07F1" w:rsidP="007370E6">
            <w:pPr>
              <w:jc w:val="center"/>
            </w:pPr>
            <w:r>
              <w:t>8.02</w:t>
            </w:r>
          </w:p>
        </w:tc>
        <w:tc>
          <w:tcPr>
            <w:tcW w:w="1440" w:type="dxa"/>
            <w:tcBorders>
              <w:top w:val="nil"/>
              <w:left w:val="nil"/>
              <w:bottom w:val="nil"/>
              <w:right w:val="nil"/>
            </w:tcBorders>
            <w:shd w:val="clear" w:color="auto" w:fill="auto"/>
            <w:vAlign w:val="center"/>
          </w:tcPr>
          <w:p w14:paraId="24665C2A" w14:textId="77777777" w:rsidR="003C07F1" w:rsidRPr="00D71A85" w:rsidRDefault="003C07F1" w:rsidP="007370E6">
            <w:pPr>
              <w:jc w:val="center"/>
            </w:pPr>
            <w:r>
              <w:t>1.39</w:t>
            </w:r>
          </w:p>
        </w:tc>
        <w:tc>
          <w:tcPr>
            <w:tcW w:w="1260" w:type="dxa"/>
            <w:tcBorders>
              <w:top w:val="nil"/>
              <w:left w:val="nil"/>
              <w:bottom w:val="nil"/>
              <w:right w:val="nil"/>
            </w:tcBorders>
            <w:shd w:val="clear" w:color="auto" w:fill="auto"/>
            <w:vAlign w:val="center"/>
          </w:tcPr>
          <w:p w14:paraId="05EA8929" w14:textId="77777777" w:rsidR="003C07F1" w:rsidRPr="00D71A85" w:rsidRDefault="003C07F1" w:rsidP="007370E6">
            <w:pPr>
              <w:jc w:val="center"/>
            </w:pPr>
            <w:r>
              <w:t>1</w:t>
            </w:r>
          </w:p>
        </w:tc>
        <w:tc>
          <w:tcPr>
            <w:tcW w:w="1056" w:type="dxa"/>
            <w:tcBorders>
              <w:top w:val="nil"/>
              <w:left w:val="nil"/>
              <w:bottom w:val="nil"/>
              <w:right w:val="nil"/>
            </w:tcBorders>
            <w:shd w:val="clear" w:color="auto" w:fill="auto"/>
            <w:vAlign w:val="center"/>
          </w:tcPr>
          <w:p w14:paraId="119C8B77" w14:textId="77777777" w:rsidR="003C07F1" w:rsidRPr="00D71A85" w:rsidRDefault="003C07F1" w:rsidP="007370E6">
            <w:pPr>
              <w:jc w:val="center"/>
            </w:pPr>
            <w:r>
              <w:t>12</w:t>
            </w:r>
          </w:p>
        </w:tc>
      </w:tr>
      <w:tr w:rsidR="003C07F1" w:rsidRPr="00D71A85" w14:paraId="1E9E5B7E" w14:textId="77777777" w:rsidTr="007370E6">
        <w:trPr>
          <w:trHeight w:val="20"/>
        </w:trPr>
        <w:tc>
          <w:tcPr>
            <w:tcW w:w="280" w:type="dxa"/>
            <w:tcBorders>
              <w:top w:val="nil"/>
              <w:left w:val="nil"/>
              <w:bottom w:val="nil"/>
              <w:right w:val="nil"/>
            </w:tcBorders>
            <w:shd w:val="clear" w:color="auto" w:fill="auto"/>
            <w:noWrap/>
            <w:vAlign w:val="bottom"/>
            <w:hideMark/>
          </w:tcPr>
          <w:p w14:paraId="1B1F6399"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1E3CA5FF" w14:textId="77777777" w:rsidR="003C07F1" w:rsidRPr="00D71A85" w:rsidRDefault="003C07F1" w:rsidP="007370E6">
            <w:r w:rsidRPr="00D71A85">
              <w:t xml:space="preserve">Expressive </w:t>
            </w:r>
            <w:r>
              <w:t>Language</w:t>
            </w:r>
          </w:p>
        </w:tc>
        <w:tc>
          <w:tcPr>
            <w:tcW w:w="1350" w:type="dxa"/>
            <w:tcBorders>
              <w:top w:val="nil"/>
              <w:left w:val="nil"/>
              <w:bottom w:val="nil"/>
              <w:right w:val="nil"/>
            </w:tcBorders>
            <w:shd w:val="clear" w:color="auto" w:fill="auto"/>
            <w:vAlign w:val="center"/>
          </w:tcPr>
          <w:p w14:paraId="17B8F112" w14:textId="77777777" w:rsidR="003C07F1" w:rsidRPr="00D71A85" w:rsidRDefault="003C07F1" w:rsidP="007370E6">
            <w:pPr>
              <w:jc w:val="center"/>
            </w:pPr>
            <w:r>
              <w:t>9.18</w:t>
            </w:r>
          </w:p>
        </w:tc>
        <w:tc>
          <w:tcPr>
            <w:tcW w:w="1440" w:type="dxa"/>
            <w:tcBorders>
              <w:top w:val="nil"/>
              <w:left w:val="nil"/>
              <w:bottom w:val="nil"/>
              <w:right w:val="nil"/>
            </w:tcBorders>
            <w:shd w:val="clear" w:color="auto" w:fill="auto"/>
            <w:vAlign w:val="center"/>
          </w:tcPr>
          <w:p w14:paraId="2D04F351" w14:textId="77777777" w:rsidR="003C07F1" w:rsidRPr="00D71A85" w:rsidRDefault="003C07F1" w:rsidP="007370E6">
            <w:pPr>
              <w:jc w:val="center"/>
            </w:pPr>
            <w:r>
              <w:t>1.47</w:t>
            </w:r>
          </w:p>
        </w:tc>
        <w:tc>
          <w:tcPr>
            <w:tcW w:w="1260" w:type="dxa"/>
            <w:tcBorders>
              <w:top w:val="nil"/>
              <w:left w:val="nil"/>
              <w:bottom w:val="nil"/>
              <w:right w:val="nil"/>
            </w:tcBorders>
            <w:shd w:val="clear" w:color="auto" w:fill="auto"/>
            <w:vAlign w:val="center"/>
          </w:tcPr>
          <w:p w14:paraId="31F7319C" w14:textId="77777777" w:rsidR="003C07F1" w:rsidRPr="00D71A85" w:rsidRDefault="003C07F1" w:rsidP="007370E6">
            <w:pPr>
              <w:jc w:val="center"/>
            </w:pPr>
            <w:r>
              <w:t>1</w:t>
            </w:r>
          </w:p>
        </w:tc>
        <w:tc>
          <w:tcPr>
            <w:tcW w:w="1056" w:type="dxa"/>
            <w:tcBorders>
              <w:top w:val="nil"/>
              <w:left w:val="nil"/>
              <w:bottom w:val="nil"/>
              <w:right w:val="nil"/>
            </w:tcBorders>
            <w:shd w:val="clear" w:color="auto" w:fill="auto"/>
            <w:vAlign w:val="center"/>
          </w:tcPr>
          <w:p w14:paraId="7336F693" w14:textId="77777777" w:rsidR="003C07F1" w:rsidRPr="00D71A85" w:rsidRDefault="003C07F1" w:rsidP="007370E6">
            <w:pPr>
              <w:jc w:val="center"/>
            </w:pPr>
            <w:r>
              <w:t>13</w:t>
            </w:r>
          </w:p>
        </w:tc>
      </w:tr>
      <w:tr w:rsidR="003C07F1" w:rsidRPr="00D71A85" w14:paraId="3B17E199" w14:textId="77777777" w:rsidTr="007370E6">
        <w:trPr>
          <w:trHeight w:val="20"/>
        </w:trPr>
        <w:tc>
          <w:tcPr>
            <w:tcW w:w="280" w:type="dxa"/>
            <w:tcBorders>
              <w:top w:val="nil"/>
              <w:left w:val="nil"/>
              <w:bottom w:val="nil"/>
              <w:right w:val="nil"/>
            </w:tcBorders>
            <w:shd w:val="clear" w:color="auto" w:fill="auto"/>
            <w:noWrap/>
            <w:vAlign w:val="bottom"/>
            <w:hideMark/>
          </w:tcPr>
          <w:p w14:paraId="3C28AE71"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7FB8EB54" w14:textId="77777777" w:rsidR="003C07F1" w:rsidRPr="00D71A85" w:rsidRDefault="003C07F1" w:rsidP="007370E6">
            <w:r w:rsidRPr="00D71A85">
              <w:t xml:space="preserve">Fine Motor </w:t>
            </w:r>
          </w:p>
        </w:tc>
        <w:tc>
          <w:tcPr>
            <w:tcW w:w="1350" w:type="dxa"/>
            <w:tcBorders>
              <w:top w:val="nil"/>
              <w:left w:val="nil"/>
              <w:bottom w:val="nil"/>
              <w:right w:val="nil"/>
            </w:tcBorders>
            <w:shd w:val="clear" w:color="auto" w:fill="auto"/>
            <w:vAlign w:val="center"/>
          </w:tcPr>
          <w:p w14:paraId="74290440" w14:textId="77777777" w:rsidR="003C07F1" w:rsidRPr="00D71A85" w:rsidRDefault="003C07F1" w:rsidP="007370E6">
            <w:pPr>
              <w:jc w:val="center"/>
            </w:pPr>
            <w:r>
              <w:t>9.16</w:t>
            </w:r>
          </w:p>
        </w:tc>
        <w:tc>
          <w:tcPr>
            <w:tcW w:w="1440" w:type="dxa"/>
            <w:tcBorders>
              <w:top w:val="nil"/>
              <w:left w:val="nil"/>
              <w:bottom w:val="nil"/>
              <w:right w:val="nil"/>
            </w:tcBorders>
            <w:shd w:val="clear" w:color="auto" w:fill="auto"/>
            <w:vAlign w:val="center"/>
          </w:tcPr>
          <w:p w14:paraId="64950C80" w14:textId="77777777" w:rsidR="003C07F1" w:rsidRPr="00D71A85" w:rsidRDefault="003C07F1" w:rsidP="007370E6">
            <w:pPr>
              <w:jc w:val="center"/>
            </w:pPr>
            <w:r>
              <w:t>1.68</w:t>
            </w:r>
          </w:p>
        </w:tc>
        <w:tc>
          <w:tcPr>
            <w:tcW w:w="1260" w:type="dxa"/>
            <w:tcBorders>
              <w:top w:val="nil"/>
              <w:left w:val="nil"/>
              <w:bottom w:val="nil"/>
              <w:right w:val="nil"/>
            </w:tcBorders>
            <w:shd w:val="clear" w:color="auto" w:fill="auto"/>
            <w:vAlign w:val="center"/>
          </w:tcPr>
          <w:p w14:paraId="450D7114" w14:textId="77777777" w:rsidR="003C07F1" w:rsidRPr="00D71A85" w:rsidRDefault="003C07F1" w:rsidP="007370E6">
            <w:pPr>
              <w:jc w:val="center"/>
            </w:pPr>
            <w:r>
              <w:t>1</w:t>
            </w:r>
          </w:p>
        </w:tc>
        <w:tc>
          <w:tcPr>
            <w:tcW w:w="1056" w:type="dxa"/>
            <w:tcBorders>
              <w:top w:val="nil"/>
              <w:left w:val="nil"/>
              <w:bottom w:val="nil"/>
              <w:right w:val="nil"/>
            </w:tcBorders>
            <w:shd w:val="clear" w:color="auto" w:fill="auto"/>
            <w:vAlign w:val="center"/>
          </w:tcPr>
          <w:p w14:paraId="2FB7D94B" w14:textId="77777777" w:rsidR="003C07F1" w:rsidRPr="00D71A85" w:rsidRDefault="003C07F1" w:rsidP="007370E6">
            <w:pPr>
              <w:jc w:val="center"/>
            </w:pPr>
            <w:r>
              <w:t>15</w:t>
            </w:r>
          </w:p>
        </w:tc>
      </w:tr>
      <w:tr w:rsidR="003C07F1" w:rsidRPr="00D71A85" w14:paraId="07780DBE" w14:textId="77777777" w:rsidTr="007370E6">
        <w:trPr>
          <w:trHeight w:val="20"/>
        </w:trPr>
        <w:tc>
          <w:tcPr>
            <w:tcW w:w="280" w:type="dxa"/>
            <w:tcBorders>
              <w:top w:val="nil"/>
              <w:left w:val="nil"/>
              <w:bottom w:val="nil"/>
              <w:right w:val="nil"/>
            </w:tcBorders>
            <w:shd w:val="clear" w:color="auto" w:fill="auto"/>
            <w:noWrap/>
            <w:vAlign w:val="bottom"/>
            <w:hideMark/>
          </w:tcPr>
          <w:p w14:paraId="1E366BC6" w14:textId="77777777" w:rsidR="003C07F1" w:rsidRPr="00D71A85" w:rsidRDefault="003C07F1" w:rsidP="007370E6">
            <w:pPr>
              <w:jc w:val="center"/>
            </w:pPr>
          </w:p>
        </w:tc>
        <w:tc>
          <w:tcPr>
            <w:tcW w:w="5300" w:type="dxa"/>
            <w:gridSpan w:val="2"/>
            <w:tcBorders>
              <w:top w:val="nil"/>
              <w:left w:val="nil"/>
              <w:bottom w:val="nil"/>
              <w:right w:val="nil"/>
            </w:tcBorders>
            <w:shd w:val="clear" w:color="auto" w:fill="auto"/>
            <w:noWrap/>
            <w:vAlign w:val="bottom"/>
            <w:hideMark/>
          </w:tcPr>
          <w:p w14:paraId="28D13F75" w14:textId="77777777" w:rsidR="003C07F1" w:rsidRPr="00D71A85" w:rsidRDefault="003C07F1" w:rsidP="007370E6">
            <w:r w:rsidRPr="00D71A85">
              <w:t xml:space="preserve">Gross Motor </w:t>
            </w:r>
          </w:p>
        </w:tc>
        <w:tc>
          <w:tcPr>
            <w:tcW w:w="1350" w:type="dxa"/>
            <w:tcBorders>
              <w:top w:val="nil"/>
              <w:left w:val="nil"/>
              <w:bottom w:val="nil"/>
              <w:right w:val="nil"/>
            </w:tcBorders>
            <w:shd w:val="clear" w:color="auto" w:fill="auto"/>
            <w:vAlign w:val="center"/>
          </w:tcPr>
          <w:p w14:paraId="7E7C2BA4" w14:textId="77777777" w:rsidR="003C07F1" w:rsidRPr="00D71A85" w:rsidRDefault="003C07F1" w:rsidP="007370E6">
            <w:pPr>
              <w:jc w:val="center"/>
            </w:pPr>
            <w:r>
              <w:t>8.27</w:t>
            </w:r>
          </w:p>
        </w:tc>
        <w:tc>
          <w:tcPr>
            <w:tcW w:w="1440" w:type="dxa"/>
            <w:tcBorders>
              <w:top w:val="nil"/>
              <w:left w:val="nil"/>
              <w:bottom w:val="nil"/>
              <w:right w:val="nil"/>
            </w:tcBorders>
            <w:shd w:val="clear" w:color="auto" w:fill="auto"/>
            <w:vAlign w:val="center"/>
          </w:tcPr>
          <w:p w14:paraId="7CA31EFF" w14:textId="77777777" w:rsidR="003C07F1" w:rsidRPr="00D71A85" w:rsidRDefault="003C07F1" w:rsidP="007370E6">
            <w:pPr>
              <w:jc w:val="center"/>
            </w:pPr>
            <w:r>
              <w:t>2.21</w:t>
            </w:r>
          </w:p>
        </w:tc>
        <w:tc>
          <w:tcPr>
            <w:tcW w:w="1260" w:type="dxa"/>
            <w:tcBorders>
              <w:top w:val="nil"/>
              <w:left w:val="nil"/>
              <w:bottom w:val="nil"/>
              <w:right w:val="nil"/>
            </w:tcBorders>
            <w:shd w:val="clear" w:color="auto" w:fill="auto"/>
            <w:vAlign w:val="center"/>
          </w:tcPr>
          <w:p w14:paraId="18E9168C" w14:textId="77777777" w:rsidR="003C07F1" w:rsidRPr="00D71A85" w:rsidRDefault="003C07F1" w:rsidP="007370E6">
            <w:pPr>
              <w:jc w:val="center"/>
            </w:pPr>
            <w:r>
              <w:t>1</w:t>
            </w:r>
          </w:p>
        </w:tc>
        <w:tc>
          <w:tcPr>
            <w:tcW w:w="1056" w:type="dxa"/>
            <w:tcBorders>
              <w:top w:val="nil"/>
              <w:left w:val="nil"/>
              <w:bottom w:val="nil"/>
              <w:right w:val="nil"/>
            </w:tcBorders>
            <w:shd w:val="clear" w:color="auto" w:fill="auto"/>
            <w:vAlign w:val="center"/>
          </w:tcPr>
          <w:p w14:paraId="4112C0B7" w14:textId="77777777" w:rsidR="003C07F1" w:rsidRPr="00D71A85" w:rsidRDefault="003C07F1" w:rsidP="007370E6">
            <w:pPr>
              <w:jc w:val="center"/>
            </w:pPr>
            <w:r>
              <w:t>14</w:t>
            </w:r>
          </w:p>
        </w:tc>
      </w:tr>
      <w:tr w:rsidR="003C07F1" w:rsidRPr="00D71A85" w14:paraId="254E958C" w14:textId="77777777" w:rsidTr="007370E6">
        <w:trPr>
          <w:trHeight w:val="20"/>
        </w:trPr>
        <w:tc>
          <w:tcPr>
            <w:tcW w:w="5580" w:type="dxa"/>
            <w:gridSpan w:val="3"/>
            <w:tcBorders>
              <w:top w:val="nil"/>
              <w:left w:val="nil"/>
              <w:bottom w:val="nil"/>
              <w:right w:val="nil"/>
            </w:tcBorders>
            <w:shd w:val="clear" w:color="auto" w:fill="auto"/>
            <w:noWrap/>
            <w:vAlign w:val="bottom"/>
            <w:hideMark/>
          </w:tcPr>
          <w:p w14:paraId="23B3DCA9" w14:textId="77777777" w:rsidR="003C07F1" w:rsidRPr="00D71A85" w:rsidRDefault="003C07F1" w:rsidP="007370E6">
            <w:pPr>
              <w:rPr>
                <w:b/>
                <w:bCs/>
              </w:rPr>
            </w:pPr>
            <w:r w:rsidRPr="00D71A85">
              <w:rPr>
                <w:b/>
                <w:bCs/>
              </w:rPr>
              <w:t>Socioemotional Development (24 months</w:t>
            </w:r>
            <w:r>
              <w:rPr>
                <w:b/>
                <w:bCs/>
              </w:rPr>
              <w:t>, n=723</w:t>
            </w:r>
            <w:r w:rsidRPr="00D71A85">
              <w:rPr>
                <w:b/>
                <w:bCs/>
              </w:rPr>
              <w:t>)</w:t>
            </w:r>
            <w:r w:rsidRPr="00557F5A">
              <w:rPr>
                <w:rFonts w:ascii="Cambria Math" w:hAnsi="Cambria Math" w:cs="Cambria Math"/>
              </w:rPr>
              <w:t>∮</w:t>
            </w:r>
          </w:p>
        </w:tc>
        <w:tc>
          <w:tcPr>
            <w:tcW w:w="1350" w:type="dxa"/>
            <w:tcBorders>
              <w:top w:val="nil"/>
              <w:left w:val="nil"/>
              <w:bottom w:val="nil"/>
              <w:right w:val="nil"/>
            </w:tcBorders>
            <w:shd w:val="clear" w:color="auto" w:fill="auto"/>
            <w:noWrap/>
            <w:vAlign w:val="bottom"/>
          </w:tcPr>
          <w:p w14:paraId="4625006F" w14:textId="77777777" w:rsidR="003C07F1" w:rsidRPr="00D71A85" w:rsidRDefault="003C07F1" w:rsidP="007370E6">
            <w:pPr>
              <w:rPr>
                <w:b/>
                <w:bCs/>
              </w:rPr>
            </w:pPr>
          </w:p>
        </w:tc>
        <w:tc>
          <w:tcPr>
            <w:tcW w:w="1440" w:type="dxa"/>
            <w:tcBorders>
              <w:top w:val="nil"/>
              <w:left w:val="nil"/>
              <w:bottom w:val="nil"/>
              <w:right w:val="nil"/>
            </w:tcBorders>
            <w:shd w:val="clear" w:color="auto" w:fill="auto"/>
            <w:noWrap/>
            <w:vAlign w:val="bottom"/>
          </w:tcPr>
          <w:p w14:paraId="148E6F47" w14:textId="77777777" w:rsidR="003C07F1" w:rsidRPr="00D71A85" w:rsidRDefault="003C07F1" w:rsidP="007370E6">
            <w:pPr>
              <w:jc w:val="center"/>
            </w:pPr>
          </w:p>
        </w:tc>
        <w:tc>
          <w:tcPr>
            <w:tcW w:w="1260" w:type="dxa"/>
            <w:tcBorders>
              <w:top w:val="nil"/>
              <w:left w:val="nil"/>
              <w:bottom w:val="nil"/>
              <w:right w:val="nil"/>
            </w:tcBorders>
            <w:shd w:val="clear" w:color="auto" w:fill="auto"/>
            <w:noWrap/>
            <w:vAlign w:val="bottom"/>
          </w:tcPr>
          <w:p w14:paraId="374FBF2D" w14:textId="77777777" w:rsidR="003C07F1" w:rsidRPr="00D71A85" w:rsidRDefault="003C07F1" w:rsidP="007370E6">
            <w:pPr>
              <w:jc w:val="center"/>
            </w:pPr>
          </w:p>
        </w:tc>
        <w:tc>
          <w:tcPr>
            <w:tcW w:w="1056" w:type="dxa"/>
            <w:tcBorders>
              <w:top w:val="nil"/>
              <w:left w:val="nil"/>
              <w:bottom w:val="nil"/>
              <w:right w:val="nil"/>
            </w:tcBorders>
            <w:shd w:val="clear" w:color="auto" w:fill="auto"/>
            <w:noWrap/>
            <w:vAlign w:val="bottom"/>
          </w:tcPr>
          <w:p w14:paraId="0965E6A9" w14:textId="77777777" w:rsidR="003C07F1" w:rsidRPr="00D71A85" w:rsidRDefault="003C07F1" w:rsidP="007370E6">
            <w:pPr>
              <w:jc w:val="center"/>
            </w:pPr>
          </w:p>
        </w:tc>
      </w:tr>
      <w:tr w:rsidR="003C07F1" w:rsidRPr="00D71A85" w14:paraId="76AC9948" w14:textId="77777777" w:rsidTr="007370E6">
        <w:trPr>
          <w:trHeight w:val="20"/>
        </w:trPr>
        <w:tc>
          <w:tcPr>
            <w:tcW w:w="280" w:type="dxa"/>
            <w:tcBorders>
              <w:top w:val="nil"/>
              <w:left w:val="nil"/>
              <w:bottom w:val="single" w:sz="4" w:space="0" w:color="auto"/>
              <w:right w:val="nil"/>
            </w:tcBorders>
            <w:shd w:val="clear" w:color="auto" w:fill="auto"/>
            <w:noWrap/>
            <w:vAlign w:val="bottom"/>
            <w:hideMark/>
          </w:tcPr>
          <w:p w14:paraId="52CBDF85" w14:textId="77777777" w:rsidR="003C07F1" w:rsidRPr="00D71A85" w:rsidRDefault="003C07F1" w:rsidP="007370E6">
            <w:pPr>
              <w:jc w:val="center"/>
            </w:pPr>
          </w:p>
        </w:tc>
        <w:tc>
          <w:tcPr>
            <w:tcW w:w="5300" w:type="dxa"/>
            <w:gridSpan w:val="2"/>
            <w:tcBorders>
              <w:top w:val="nil"/>
              <w:left w:val="nil"/>
              <w:bottom w:val="single" w:sz="4" w:space="0" w:color="auto"/>
              <w:right w:val="nil"/>
            </w:tcBorders>
            <w:shd w:val="clear" w:color="auto" w:fill="auto"/>
            <w:noWrap/>
            <w:vAlign w:val="bottom"/>
            <w:hideMark/>
          </w:tcPr>
          <w:p w14:paraId="724ACBFA" w14:textId="77777777" w:rsidR="003C07F1" w:rsidRPr="00D71A85" w:rsidRDefault="003C07F1" w:rsidP="007370E6">
            <w:r w:rsidRPr="00D71A85">
              <w:t>ASQ-SE Total Score</w:t>
            </w:r>
          </w:p>
        </w:tc>
        <w:tc>
          <w:tcPr>
            <w:tcW w:w="1350" w:type="dxa"/>
            <w:tcBorders>
              <w:top w:val="nil"/>
              <w:left w:val="nil"/>
              <w:bottom w:val="single" w:sz="4" w:space="0" w:color="auto"/>
              <w:right w:val="nil"/>
            </w:tcBorders>
            <w:shd w:val="clear" w:color="auto" w:fill="auto"/>
            <w:vAlign w:val="center"/>
          </w:tcPr>
          <w:p w14:paraId="3A802DC8" w14:textId="77777777" w:rsidR="003C07F1" w:rsidRPr="00D71A85" w:rsidRDefault="003C07F1" w:rsidP="007370E6">
            <w:pPr>
              <w:jc w:val="center"/>
            </w:pPr>
            <w:r>
              <w:t>14.32</w:t>
            </w:r>
          </w:p>
        </w:tc>
        <w:tc>
          <w:tcPr>
            <w:tcW w:w="1440" w:type="dxa"/>
            <w:tcBorders>
              <w:top w:val="nil"/>
              <w:left w:val="nil"/>
              <w:bottom w:val="single" w:sz="4" w:space="0" w:color="auto"/>
              <w:right w:val="nil"/>
            </w:tcBorders>
            <w:shd w:val="clear" w:color="auto" w:fill="auto"/>
            <w:vAlign w:val="center"/>
          </w:tcPr>
          <w:p w14:paraId="62692427" w14:textId="77777777" w:rsidR="003C07F1" w:rsidRPr="00D71A85" w:rsidRDefault="003C07F1" w:rsidP="007370E6">
            <w:pPr>
              <w:jc w:val="center"/>
            </w:pPr>
            <w:r>
              <w:t>29.02</w:t>
            </w:r>
          </w:p>
        </w:tc>
        <w:tc>
          <w:tcPr>
            <w:tcW w:w="1260" w:type="dxa"/>
            <w:tcBorders>
              <w:top w:val="nil"/>
              <w:left w:val="nil"/>
              <w:bottom w:val="single" w:sz="4" w:space="0" w:color="auto"/>
              <w:right w:val="nil"/>
            </w:tcBorders>
            <w:shd w:val="clear" w:color="auto" w:fill="auto"/>
            <w:vAlign w:val="center"/>
          </w:tcPr>
          <w:p w14:paraId="769CC57B" w14:textId="77777777" w:rsidR="003C07F1" w:rsidRPr="00D71A85" w:rsidRDefault="003C07F1" w:rsidP="007370E6">
            <w:pPr>
              <w:jc w:val="center"/>
            </w:pPr>
            <w:r>
              <w:t>0</w:t>
            </w:r>
          </w:p>
        </w:tc>
        <w:tc>
          <w:tcPr>
            <w:tcW w:w="1056" w:type="dxa"/>
            <w:tcBorders>
              <w:top w:val="nil"/>
              <w:left w:val="nil"/>
              <w:bottom w:val="single" w:sz="4" w:space="0" w:color="auto"/>
              <w:right w:val="nil"/>
            </w:tcBorders>
            <w:shd w:val="clear" w:color="auto" w:fill="auto"/>
            <w:vAlign w:val="center"/>
          </w:tcPr>
          <w:p w14:paraId="7750ED4D" w14:textId="77777777" w:rsidR="003C07F1" w:rsidRPr="00D71A85" w:rsidRDefault="003C07F1" w:rsidP="007370E6">
            <w:pPr>
              <w:jc w:val="center"/>
            </w:pPr>
            <w:r>
              <w:t>180</w:t>
            </w:r>
          </w:p>
        </w:tc>
      </w:tr>
      <w:tr w:rsidR="003C07F1" w:rsidRPr="00D71A85" w14:paraId="3B202A96" w14:textId="77777777" w:rsidTr="007370E6">
        <w:trPr>
          <w:trHeight w:val="90"/>
        </w:trPr>
        <w:tc>
          <w:tcPr>
            <w:tcW w:w="10686" w:type="dxa"/>
            <w:gridSpan w:val="7"/>
            <w:tcBorders>
              <w:top w:val="single" w:sz="4" w:space="0" w:color="auto"/>
            </w:tcBorders>
            <w:shd w:val="clear" w:color="auto" w:fill="auto"/>
          </w:tcPr>
          <w:p w14:paraId="5681582A" w14:textId="77777777" w:rsidR="003C07F1" w:rsidRPr="00D71A85" w:rsidRDefault="003C07F1" w:rsidP="007370E6">
            <w:pPr>
              <w:contextualSpacing/>
            </w:pPr>
            <w:r>
              <w:t xml:space="preserve">Calculations were based on the total sample of participants present at either 12-months or 24-months (n=772). </w:t>
            </w:r>
            <w:r w:rsidRPr="00D71A85">
              <w:t>Mean</w:t>
            </w:r>
            <w:r>
              <w:t>s</w:t>
            </w:r>
            <w:r w:rsidRPr="00D71A85">
              <w:t>, standard deviations, and percentages were based on weighted data to account for</w:t>
            </w:r>
            <w:r>
              <w:t xml:space="preserve"> both</w:t>
            </w:r>
            <w:r w:rsidRPr="00D71A85">
              <w:t xml:space="preserve"> the sampling design in which 1 in every 3 non-depressed pregnant women </w:t>
            </w:r>
            <w:r>
              <w:t>and the inverse probability of missingness.</w:t>
            </w:r>
          </w:p>
        </w:tc>
      </w:tr>
      <w:tr w:rsidR="003C07F1" w:rsidRPr="00D71A85" w14:paraId="33B04ED3" w14:textId="77777777" w:rsidTr="007370E6">
        <w:trPr>
          <w:trHeight w:val="90"/>
        </w:trPr>
        <w:tc>
          <w:tcPr>
            <w:tcW w:w="10686" w:type="dxa"/>
            <w:gridSpan w:val="7"/>
            <w:shd w:val="clear" w:color="auto" w:fill="auto"/>
          </w:tcPr>
          <w:p w14:paraId="5C0E8279" w14:textId="77777777" w:rsidR="003C07F1" w:rsidRPr="00D71A85" w:rsidRDefault="003C07F1" w:rsidP="007370E6">
            <w:pPr>
              <w:contextualSpacing/>
            </w:pPr>
            <w:r w:rsidRPr="00557F5A">
              <w:rPr>
                <w:rFonts w:ascii="Cambria Math" w:hAnsi="Cambria Math" w:cs="Cambria Math"/>
              </w:rPr>
              <w:t>∮</w:t>
            </w:r>
            <w:r w:rsidRPr="00557F5A">
              <w:t xml:space="preserve">Higher BSITD scores indicate better development </w:t>
            </w:r>
            <w:r>
              <w:t>and</w:t>
            </w:r>
            <w:r w:rsidRPr="00557F5A">
              <w:t xml:space="preserve"> higher ASQ-SE scores indicate worse development</w:t>
            </w:r>
          </w:p>
        </w:tc>
      </w:tr>
      <w:tr w:rsidR="003C07F1" w:rsidRPr="00D71A85" w14:paraId="01F88D88" w14:textId="77777777" w:rsidTr="007370E6">
        <w:trPr>
          <w:trHeight w:val="90"/>
        </w:trPr>
        <w:tc>
          <w:tcPr>
            <w:tcW w:w="10686" w:type="dxa"/>
            <w:gridSpan w:val="7"/>
            <w:tcBorders>
              <w:bottom w:val="single" w:sz="4" w:space="0" w:color="auto"/>
            </w:tcBorders>
            <w:shd w:val="clear" w:color="auto" w:fill="auto"/>
          </w:tcPr>
          <w:p w14:paraId="0DCCB997" w14:textId="77777777" w:rsidR="003C07F1" w:rsidRPr="00D71A85" w:rsidRDefault="003C07F1" w:rsidP="007370E6">
            <w:pPr>
              <w:contextualSpacing/>
            </w:pPr>
            <w:r w:rsidRPr="00D95DC9">
              <w:t>Abbreviations: Patient Health Questionnaire (PHQ-9); Structured Clinical Interview for DSM (SCID); Intimate Partner Violence (IPV); World Health Organization-Disability Assessment Scale (WHO-DAS); Perceived stress scale (PSS-10); Weight-for-length z-score (WLZ); Weight-for-age z-score (WAZ); Length-for-age z-score (LAZ); Bayley Scales of Infant and Toddler Development (BSITD); Ages and Stages Questionnaire-Socioemotional (ASQ-SE)</w:t>
            </w:r>
          </w:p>
        </w:tc>
      </w:tr>
      <w:tr w:rsidR="003C07F1" w:rsidRPr="00D71A85" w14:paraId="1E2E4B7E" w14:textId="77777777" w:rsidTr="007370E6">
        <w:trPr>
          <w:trHeight w:val="90"/>
        </w:trPr>
        <w:tc>
          <w:tcPr>
            <w:tcW w:w="10686" w:type="dxa"/>
            <w:gridSpan w:val="7"/>
            <w:tcBorders>
              <w:top w:val="single" w:sz="4" w:space="0" w:color="auto"/>
            </w:tcBorders>
            <w:shd w:val="clear" w:color="auto" w:fill="auto"/>
            <w:vAlign w:val="bottom"/>
          </w:tcPr>
          <w:p w14:paraId="375A4C4F" w14:textId="77777777" w:rsidR="003C07F1" w:rsidRPr="00D95DC9" w:rsidRDefault="003C07F1" w:rsidP="007370E6">
            <w:pPr>
              <w:contextualSpacing/>
            </w:pPr>
            <w:r w:rsidRPr="00D71A85">
              <w:rPr>
                <w:b/>
                <w:bCs/>
              </w:rPr>
              <w:t xml:space="preserve">Table 1. </w:t>
            </w:r>
            <w:r>
              <w:rPr>
                <w:b/>
                <w:bCs/>
              </w:rPr>
              <w:t>Sample characteristics</w:t>
            </w:r>
            <w:r w:rsidRPr="00D71A85">
              <w:rPr>
                <w:b/>
                <w:bCs/>
              </w:rPr>
              <w:t xml:space="preserve"> and chi</w:t>
            </w:r>
            <w:r>
              <w:rPr>
                <w:b/>
                <w:bCs/>
              </w:rPr>
              <w:t xml:space="preserve">ld outcomes over time, </w:t>
            </w:r>
            <w:proofErr w:type="spellStart"/>
            <w:r>
              <w:rPr>
                <w:b/>
                <w:bCs/>
              </w:rPr>
              <w:t>Bachpan</w:t>
            </w:r>
            <w:proofErr w:type="spellEnd"/>
            <w:r>
              <w:rPr>
                <w:b/>
                <w:bCs/>
              </w:rPr>
              <w:t xml:space="preserve"> C</w:t>
            </w:r>
            <w:r w:rsidRPr="00D71A85">
              <w:rPr>
                <w:b/>
                <w:bCs/>
              </w:rPr>
              <w:t xml:space="preserve">ohort, Pakistan </w:t>
            </w:r>
          </w:p>
        </w:tc>
      </w:tr>
    </w:tbl>
    <w:p w14:paraId="58EAD0AB" w14:textId="77777777" w:rsidR="00A27D84" w:rsidRDefault="00A27D84" w:rsidP="002776B2">
      <w:pPr>
        <w:rPr>
          <w:bCs/>
        </w:rPr>
        <w:sectPr w:rsidR="00A27D84" w:rsidSect="00D71A85">
          <w:pgSz w:w="12240" w:h="15840"/>
          <w:pgMar w:top="720" w:right="720" w:bottom="720" w:left="720" w:header="720" w:footer="720" w:gutter="0"/>
          <w:cols w:space="720"/>
          <w:docGrid w:linePitch="360"/>
        </w:sectPr>
      </w:pPr>
    </w:p>
    <w:tbl>
      <w:tblPr>
        <w:tblW w:w="10819" w:type="dxa"/>
        <w:tblInd w:w="51" w:type="dxa"/>
        <w:tblLayout w:type="fixed"/>
        <w:tblLook w:val="04A0" w:firstRow="1" w:lastRow="0" w:firstColumn="1" w:lastColumn="0" w:noHBand="0" w:noVBand="1"/>
      </w:tblPr>
      <w:tblGrid>
        <w:gridCol w:w="6025"/>
        <w:gridCol w:w="1245"/>
        <w:gridCol w:w="1183"/>
        <w:gridCol w:w="1182"/>
        <w:gridCol w:w="1184"/>
      </w:tblGrid>
      <w:tr w:rsidR="003757FB" w:rsidRPr="008B7E4E" w14:paraId="0C64DAB4" w14:textId="77777777" w:rsidTr="00543EE3">
        <w:trPr>
          <w:trHeight w:val="144"/>
        </w:trPr>
        <w:tc>
          <w:tcPr>
            <w:tcW w:w="6025" w:type="dxa"/>
            <w:tcBorders>
              <w:top w:val="single" w:sz="4" w:space="0" w:color="auto"/>
              <w:left w:val="nil"/>
              <w:right w:val="nil"/>
            </w:tcBorders>
            <w:shd w:val="clear" w:color="auto" w:fill="auto"/>
            <w:noWrap/>
            <w:vAlign w:val="center"/>
            <w:hideMark/>
          </w:tcPr>
          <w:p w14:paraId="2F8AACA4" w14:textId="77777777" w:rsidR="003757FB" w:rsidRPr="008B7E4E" w:rsidRDefault="003757FB" w:rsidP="007370E6">
            <w:pPr>
              <w:contextualSpacing/>
              <w:rPr>
                <w:szCs w:val="28"/>
              </w:rPr>
            </w:pPr>
            <w:r w:rsidRPr="008B7E4E">
              <w:rPr>
                <w:szCs w:val="28"/>
              </w:rPr>
              <w:lastRenderedPageBreak/>
              <w:t> </w:t>
            </w:r>
          </w:p>
        </w:tc>
        <w:tc>
          <w:tcPr>
            <w:tcW w:w="4794" w:type="dxa"/>
            <w:gridSpan w:val="4"/>
            <w:tcBorders>
              <w:top w:val="single" w:sz="4" w:space="0" w:color="auto"/>
              <w:left w:val="nil"/>
              <w:bottom w:val="nil"/>
              <w:right w:val="nil"/>
            </w:tcBorders>
            <w:shd w:val="clear" w:color="auto" w:fill="auto"/>
            <w:noWrap/>
            <w:vAlign w:val="center"/>
            <w:hideMark/>
          </w:tcPr>
          <w:p w14:paraId="760DD9AE" w14:textId="77777777" w:rsidR="003757FB" w:rsidRPr="008B7E4E" w:rsidRDefault="003757FB" w:rsidP="007370E6">
            <w:pPr>
              <w:contextualSpacing/>
              <w:jc w:val="center"/>
              <w:rPr>
                <w:b/>
                <w:bCs/>
                <w:szCs w:val="28"/>
              </w:rPr>
            </w:pPr>
            <w:r w:rsidRPr="008B7E4E">
              <w:rPr>
                <w:b/>
                <w:bCs/>
                <w:szCs w:val="28"/>
              </w:rPr>
              <w:t>Overall</w:t>
            </w:r>
          </w:p>
        </w:tc>
      </w:tr>
      <w:tr w:rsidR="003757FB" w:rsidRPr="008B7E4E" w14:paraId="4D7EBEB6" w14:textId="77777777" w:rsidTr="00543EE3">
        <w:trPr>
          <w:trHeight w:val="263"/>
        </w:trPr>
        <w:tc>
          <w:tcPr>
            <w:tcW w:w="6025" w:type="dxa"/>
            <w:tcBorders>
              <w:left w:val="nil"/>
              <w:right w:val="nil"/>
            </w:tcBorders>
            <w:shd w:val="clear" w:color="auto" w:fill="auto"/>
            <w:noWrap/>
            <w:vAlign w:val="center"/>
            <w:hideMark/>
          </w:tcPr>
          <w:p w14:paraId="1426F3D9" w14:textId="77777777" w:rsidR="003757FB" w:rsidRPr="008B7E4E" w:rsidRDefault="003757FB" w:rsidP="007370E6">
            <w:pPr>
              <w:contextualSpacing/>
              <w:rPr>
                <w:szCs w:val="28"/>
              </w:rPr>
            </w:pPr>
            <w:r w:rsidRPr="008B7E4E">
              <w:rPr>
                <w:szCs w:val="28"/>
              </w:rPr>
              <w:t> </w:t>
            </w:r>
          </w:p>
        </w:tc>
        <w:tc>
          <w:tcPr>
            <w:tcW w:w="2428" w:type="dxa"/>
            <w:gridSpan w:val="2"/>
            <w:tcBorders>
              <w:top w:val="single" w:sz="4" w:space="0" w:color="auto"/>
              <w:left w:val="nil"/>
              <w:bottom w:val="single" w:sz="4" w:space="0" w:color="auto"/>
              <w:right w:val="nil"/>
            </w:tcBorders>
            <w:shd w:val="clear" w:color="auto" w:fill="auto"/>
            <w:noWrap/>
            <w:vAlign w:val="center"/>
            <w:hideMark/>
          </w:tcPr>
          <w:p w14:paraId="3565981C" w14:textId="77777777" w:rsidR="003757FB" w:rsidRPr="008B7E4E" w:rsidRDefault="003757FB" w:rsidP="007370E6">
            <w:pPr>
              <w:contextualSpacing/>
              <w:jc w:val="center"/>
              <w:rPr>
                <w:szCs w:val="28"/>
              </w:rPr>
            </w:pPr>
            <w:r w:rsidRPr="008B7E4E">
              <w:rPr>
                <w:szCs w:val="28"/>
              </w:rPr>
              <w:t>3 months</w:t>
            </w:r>
          </w:p>
        </w:tc>
        <w:tc>
          <w:tcPr>
            <w:tcW w:w="2366" w:type="dxa"/>
            <w:gridSpan w:val="2"/>
            <w:tcBorders>
              <w:top w:val="single" w:sz="4" w:space="0" w:color="auto"/>
              <w:left w:val="nil"/>
              <w:bottom w:val="single" w:sz="4" w:space="0" w:color="auto"/>
              <w:right w:val="nil"/>
            </w:tcBorders>
            <w:shd w:val="clear" w:color="auto" w:fill="auto"/>
            <w:noWrap/>
            <w:vAlign w:val="center"/>
            <w:hideMark/>
          </w:tcPr>
          <w:p w14:paraId="15894091" w14:textId="77777777" w:rsidR="003757FB" w:rsidRPr="008B7E4E" w:rsidRDefault="003757FB" w:rsidP="007370E6">
            <w:pPr>
              <w:contextualSpacing/>
              <w:jc w:val="center"/>
              <w:rPr>
                <w:szCs w:val="28"/>
              </w:rPr>
            </w:pPr>
            <w:r w:rsidRPr="008B7E4E">
              <w:rPr>
                <w:szCs w:val="28"/>
              </w:rPr>
              <w:t>12 months</w:t>
            </w:r>
          </w:p>
        </w:tc>
      </w:tr>
      <w:tr w:rsidR="003757FB" w:rsidRPr="008B7E4E" w14:paraId="79DE9C30" w14:textId="77777777" w:rsidTr="00543EE3">
        <w:trPr>
          <w:trHeight w:val="263"/>
        </w:trPr>
        <w:tc>
          <w:tcPr>
            <w:tcW w:w="6025" w:type="dxa"/>
            <w:tcBorders>
              <w:top w:val="single" w:sz="4" w:space="0" w:color="auto"/>
              <w:left w:val="nil"/>
              <w:bottom w:val="single" w:sz="4" w:space="0" w:color="auto"/>
              <w:right w:val="nil"/>
            </w:tcBorders>
            <w:shd w:val="clear" w:color="auto" w:fill="auto"/>
            <w:noWrap/>
            <w:vAlign w:val="center"/>
            <w:hideMark/>
          </w:tcPr>
          <w:p w14:paraId="12672343" w14:textId="77777777" w:rsidR="003757FB" w:rsidRPr="008B7E4E" w:rsidRDefault="003757FB" w:rsidP="007370E6">
            <w:pPr>
              <w:contextualSpacing/>
              <w:rPr>
                <w:szCs w:val="28"/>
              </w:rPr>
            </w:pPr>
            <w:r w:rsidRPr="008B7E4E">
              <w:rPr>
                <w:szCs w:val="28"/>
              </w:rPr>
              <w:t> </w:t>
            </w:r>
          </w:p>
        </w:tc>
        <w:tc>
          <w:tcPr>
            <w:tcW w:w="1245" w:type="dxa"/>
            <w:tcBorders>
              <w:top w:val="single" w:sz="4" w:space="0" w:color="auto"/>
              <w:left w:val="nil"/>
              <w:bottom w:val="single" w:sz="4" w:space="0" w:color="auto"/>
              <w:right w:val="nil"/>
            </w:tcBorders>
            <w:shd w:val="clear" w:color="auto" w:fill="auto"/>
            <w:noWrap/>
            <w:vAlign w:val="center"/>
            <w:hideMark/>
          </w:tcPr>
          <w:p w14:paraId="19C07E56" w14:textId="77777777" w:rsidR="003757FB" w:rsidRPr="008B7E4E" w:rsidRDefault="003757FB" w:rsidP="007370E6">
            <w:pPr>
              <w:contextualSpacing/>
              <w:jc w:val="center"/>
              <w:rPr>
                <w:szCs w:val="28"/>
              </w:rPr>
            </w:pPr>
            <w:r w:rsidRPr="008B7E4E">
              <w:rPr>
                <w:szCs w:val="28"/>
              </w:rPr>
              <w:t>N</w:t>
            </w:r>
          </w:p>
        </w:tc>
        <w:tc>
          <w:tcPr>
            <w:tcW w:w="1183" w:type="dxa"/>
            <w:tcBorders>
              <w:top w:val="single" w:sz="4" w:space="0" w:color="auto"/>
              <w:left w:val="nil"/>
              <w:bottom w:val="single" w:sz="4" w:space="0" w:color="auto"/>
              <w:right w:val="nil"/>
            </w:tcBorders>
            <w:shd w:val="clear" w:color="auto" w:fill="auto"/>
            <w:noWrap/>
            <w:vAlign w:val="center"/>
            <w:hideMark/>
          </w:tcPr>
          <w:p w14:paraId="08BB572D" w14:textId="77777777" w:rsidR="003757FB" w:rsidRPr="008B7E4E" w:rsidRDefault="003757FB" w:rsidP="007370E6">
            <w:pPr>
              <w:contextualSpacing/>
              <w:jc w:val="center"/>
              <w:rPr>
                <w:szCs w:val="28"/>
              </w:rPr>
            </w:pPr>
            <w:r w:rsidRPr="008B7E4E">
              <w:rPr>
                <w:szCs w:val="28"/>
              </w:rPr>
              <w:t>%</w:t>
            </w:r>
          </w:p>
        </w:tc>
        <w:tc>
          <w:tcPr>
            <w:tcW w:w="1182" w:type="dxa"/>
            <w:tcBorders>
              <w:top w:val="single" w:sz="4" w:space="0" w:color="auto"/>
              <w:left w:val="nil"/>
              <w:bottom w:val="single" w:sz="4" w:space="0" w:color="auto"/>
              <w:right w:val="nil"/>
            </w:tcBorders>
            <w:shd w:val="clear" w:color="auto" w:fill="auto"/>
            <w:noWrap/>
            <w:vAlign w:val="center"/>
            <w:hideMark/>
          </w:tcPr>
          <w:p w14:paraId="160C1A17" w14:textId="77777777" w:rsidR="003757FB" w:rsidRPr="008B7E4E" w:rsidRDefault="003757FB" w:rsidP="007370E6">
            <w:pPr>
              <w:contextualSpacing/>
              <w:jc w:val="center"/>
              <w:rPr>
                <w:szCs w:val="28"/>
              </w:rPr>
            </w:pPr>
            <w:r w:rsidRPr="008B7E4E">
              <w:rPr>
                <w:szCs w:val="28"/>
              </w:rPr>
              <w:t>N</w:t>
            </w:r>
          </w:p>
        </w:tc>
        <w:tc>
          <w:tcPr>
            <w:tcW w:w="1184" w:type="dxa"/>
            <w:tcBorders>
              <w:top w:val="single" w:sz="4" w:space="0" w:color="auto"/>
              <w:left w:val="nil"/>
              <w:bottom w:val="single" w:sz="4" w:space="0" w:color="auto"/>
              <w:right w:val="nil"/>
            </w:tcBorders>
            <w:shd w:val="clear" w:color="auto" w:fill="auto"/>
            <w:noWrap/>
            <w:vAlign w:val="center"/>
            <w:hideMark/>
          </w:tcPr>
          <w:p w14:paraId="6951956E" w14:textId="77777777" w:rsidR="003757FB" w:rsidRPr="008B7E4E" w:rsidRDefault="003757FB" w:rsidP="007370E6">
            <w:pPr>
              <w:contextualSpacing/>
              <w:jc w:val="center"/>
              <w:rPr>
                <w:szCs w:val="28"/>
              </w:rPr>
            </w:pPr>
            <w:r w:rsidRPr="008B7E4E">
              <w:rPr>
                <w:szCs w:val="28"/>
              </w:rPr>
              <w:t>%</w:t>
            </w:r>
          </w:p>
        </w:tc>
      </w:tr>
      <w:tr w:rsidR="003757FB" w:rsidRPr="008B7E4E" w14:paraId="5AF3E6FC" w14:textId="77777777" w:rsidTr="00543EE3">
        <w:trPr>
          <w:trHeight w:val="263"/>
        </w:trPr>
        <w:tc>
          <w:tcPr>
            <w:tcW w:w="6025" w:type="dxa"/>
            <w:tcBorders>
              <w:top w:val="single" w:sz="4" w:space="0" w:color="auto"/>
              <w:left w:val="nil"/>
              <w:bottom w:val="nil"/>
              <w:right w:val="nil"/>
            </w:tcBorders>
            <w:shd w:val="clear" w:color="auto" w:fill="auto"/>
            <w:noWrap/>
            <w:vAlign w:val="center"/>
            <w:hideMark/>
          </w:tcPr>
          <w:p w14:paraId="6C1AC79C" w14:textId="77777777" w:rsidR="003757FB" w:rsidRPr="008B7E4E" w:rsidRDefault="003757FB" w:rsidP="007370E6">
            <w:pPr>
              <w:contextualSpacing/>
              <w:rPr>
                <w:b/>
                <w:bCs/>
                <w:szCs w:val="28"/>
              </w:rPr>
            </w:pPr>
            <w:r w:rsidRPr="008B7E4E">
              <w:rPr>
                <w:b/>
                <w:bCs/>
                <w:szCs w:val="28"/>
              </w:rPr>
              <w:t>Grandmother Involvement Score</w:t>
            </w:r>
          </w:p>
        </w:tc>
        <w:tc>
          <w:tcPr>
            <w:tcW w:w="1245" w:type="dxa"/>
            <w:tcBorders>
              <w:top w:val="single" w:sz="4" w:space="0" w:color="auto"/>
              <w:left w:val="nil"/>
              <w:bottom w:val="nil"/>
              <w:right w:val="nil"/>
            </w:tcBorders>
            <w:shd w:val="clear" w:color="auto" w:fill="auto"/>
            <w:vAlign w:val="center"/>
            <w:hideMark/>
          </w:tcPr>
          <w:p w14:paraId="5A689458" w14:textId="77777777" w:rsidR="003757FB" w:rsidRPr="008B7E4E" w:rsidRDefault="003757FB" w:rsidP="007370E6">
            <w:pPr>
              <w:contextualSpacing/>
              <w:rPr>
                <w:b/>
                <w:bCs/>
                <w:szCs w:val="28"/>
              </w:rPr>
            </w:pPr>
          </w:p>
        </w:tc>
        <w:tc>
          <w:tcPr>
            <w:tcW w:w="1183" w:type="dxa"/>
            <w:tcBorders>
              <w:top w:val="single" w:sz="4" w:space="0" w:color="auto"/>
              <w:left w:val="nil"/>
              <w:bottom w:val="nil"/>
              <w:right w:val="nil"/>
            </w:tcBorders>
            <w:shd w:val="clear" w:color="auto" w:fill="auto"/>
            <w:vAlign w:val="center"/>
            <w:hideMark/>
          </w:tcPr>
          <w:p w14:paraId="790FEABA" w14:textId="77777777" w:rsidR="003757FB" w:rsidRPr="008B7E4E" w:rsidRDefault="003757FB" w:rsidP="007370E6">
            <w:pPr>
              <w:contextualSpacing/>
              <w:jc w:val="center"/>
              <w:rPr>
                <w:szCs w:val="28"/>
              </w:rPr>
            </w:pPr>
          </w:p>
        </w:tc>
        <w:tc>
          <w:tcPr>
            <w:tcW w:w="1182" w:type="dxa"/>
            <w:tcBorders>
              <w:top w:val="single" w:sz="4" w:space="0" w:color="auto"/>
              <w:left w:val="nil"/>
              <w:bottom w:val="nil"/>
              <w:right w:val="nil"/>
            </w:tcBorders>
            <w:shd w:val="clear" w:color="auto" w:fill="auto"/>
            <w:noWrap/>
            <w:vAlign w:val="center"/>
            <w:hideMark/>
          </w:tcPr>
          <w:p w14:paraId="72ACDDF3" w14:textId="77777777" w:rsidR="003757FB" w:rsidRPr="008B7E4E" w:rsidRDefault="003757FB" w:rsidP="007370E6">
            <w:pPr>
              <w:contextualSpacing/>
              <w:jc w:val="center"/>
              <w:rPr>
                <w:szCs w:val="28"/>
              </w:rPr>
            </w:pPr>
          </w:p>
        </w:tc>
        <w:tc>
          <w:tcPr>
            <w:tcW w:w="1184" w:type="dxa"/>
            <w:tcBorders>
              <w:top w:val="single" w:sz="4" w:space="0" w:color="auto"/>
              <w:left w:val="nil"/>
              <w:bottom w:val="nil"/>
              <w:right w:val="nil"/>
            </w:tcBorders>
            <w:shd w:val="clear" w:color="auto" w:fill="auto"/>
            <w:noWrap/>
            <w:vAlign w:val="center"/>
            <w:hideMark/>
          </w:tcPr>
          <w:p w14:paraId="6CCBA132" w14:textId="77777777" w:rsidR="003757FB" w:rsidRPr="008B7E4E" w:rsidRDefault="003757FB" w:rsidP="007370E6">
            <w:pPr>
              <w:contextualSpacing/>
              <w:rPr>
                <w:szCs w:val="28"/>
              </w:rPr>
            </w:pPr>
          </w:p>
        </w:tc>
      </w:tr>
      <w:tr w:rsidR="003757FB" w:rsidRPr="008B7E4E" w14:paraId="4C130D65" w14:textId="77777777" w:rsidTr="00543EE3">
        <w:trPr>
          <w:trHeight w:val="263"/>
        </w:trPr>
        <w:tc>
          <w:tcPr>
            <w:tcW w:w="6025" w:type="dxa"/>
            <w:tcBorders>
              <w:top w:val="nil"/>
              <w:left w:val="nil"/>
              <w:bottom w:val="nil"/>
              <w:right w:val="nil"/>
            </w:tcBorders>
            <w:shd w:val="clear" w:color="auto" w:fill="auto"/>
            <w:noWrap/>
            <w:vAlign w:val="center"/>
            <w:hideMark/>
          </w:tcPr>
          <w:p w14:paraId="59F13A12" w14:textId="171D34A8" w:rsidR="003757FB" w:rsidRPr="008B7E4E" w:rsidRDefault="003757FB" w:rsidP="007370E6">
            <w:pPr>
              <w:ind w:firstLine="172"/>
              <w:contextualSpacing/>
              <w:rPr>
                <w:szCs w:val="28"/>
              </w:rPr>
            </w:pPr>
            <w:r w:rsidRPr="008B7E4E">
              <w:rPr>
                <w:szCs w:val="28"/>
              </w:rPr>
              <w:t>Non-involved</w:t>
            </w:r>
            <w:r w:rsidR="009C3898">
              <w:rPr>
                <w:szCs w:val="28"/>
              </w:rPr>
              <w:t xml:space="preserve"> (0)</w:t>
            </w:r>
          </w:p>
        </w:tc>
        <w:tc>
          <w:tcPr>
            <w:tcW w:w="1245" w:type="dxa"/>
            <w:tcBorders>
              <w:top w:val="nil"/>
              <w:left w:val="nil"/>
              <w:bottom w:val="nil"/>
              <w:right w:val="nil"/>
            </w:tcBorders>
            <w:shd w:val="clear" w:color="auto" w:fill="auto"/>
          </w:tcPr>
          <w:p w14:paraId="164DAD4B" w14:textId="77777777" w:rsidR="003757FB" w:rsidRPr="00EB17B1" w:rsidRDefault="003757FB" w:rsidP="007370E6">
            <w:pPr>
              <w:widowControl w:val="0"/>
              <w:autoSpaceDE w:val="0"/>
              <w:autoSpaceDN w:val="0"/>
              <w:adjustRightInd w:val="0"/>
              <w:jc w:val="center"/>
            </w:pPr>
            <w:r w:rsidRPr="00EB17B1">
              <w:t>241</w:t>
            </w:r>
          </w:p>
        </w:tc>
        <w:tc>
          <w:tcPr>
            <w:tcW w:w="1183" w:type="dxa"/>
            <w:tcBorders>
              <w:top w:val="nil"/>
              <w:left w:val="nil"/>
              <w:bottom w:val="nil"/>
              <w:right w:val="nil"/>
            </w:tcBorders>
            <w:shd w:val="clear" w:color="auto" w:fill="auto"/>
            <w:vAlign w:val="center"/>
          </w:tcPr>
          <w:p w14:paraId="3CFDC72D" w14:textId="77777777" w:rsidR="003757FB" w:rsidRPr="008B7E4E" w:rsidRDefault="003757FB" w:rsidP="007370E6">
            <w:pPr>
              <w:contextualSpacing/>
              <w:jc w:val="center"/>
              <w:rPr>
                <w:szCs w:val="28"/>
              </w:rPr>
            </w:pPr>
            <w:r>
              <w:rPr>
                <w:szCs w:val="28"/>
              </w:rPr>
              <w:t>30.24</w:t>
            </w:r>
          </w:p>
        </w:tc>
        <w:tc>
          <w:tcPr>
            <w:tcW w:w="1182" w:type="dxa"/>
            <w:tcBorders>
              <w:top w:val="nil"/>
              <w:left w:val="nil"/>
              <w:bottom w:val="nil"/>
              <w:right w:val="nil"/>
            </w:tcBorders>
            <w:shd w:val="clear" w:color="auto" w:fill="auto"/>
          </w:tcPr>
          <w:p w14:paraId="6ECED446" w14:textId="77777777" w:rsidR="003757FB" w:rsidRPr="00EB17B1" w:rsidRDefault="003757FB" w:rsidP="007370E6">
            <w:pPr>
              <w:widowControl w:val="0"/>
              <w:autoSpaceDE w:val="0"/>
              <w:autoSpaceDN w:val="0"/>
              <w:adjustRightInd w:val="0"/>
              <w:jc w:val="center"/>
            </w:pPr>
            <w:r w:rsidRPr="00EB17B1">
              <w:t>327</w:t>
            </w:r>
          </w:p>
        </w:tc>
        <w:tc>
          <w:tcPr>
            <w:tcW w:w="1184" w:type="dxa"/>
            <w:tcBorders>
              <w:top w:val="nil"/>
              <w:left w:val="nil"/>
              <w:bottom w:val="nil"/>
              <w:right w:val="nil"/>
            </w:tcBorders>
            <w:shd w:val="clear" w:color="auto" w:fill="auto"/>
            <w:vAlign w:val="center"/>
          </w:tcPr>
          <w:p w14:paraId="0FB273D9" w14:textId="77777777" w:rsidR="003757FB" w:rsidRPr="008B7E4E" w:rsidRDefault="003757FB" w:rsidP="007370E6">
            <w:pPr>
              <w:contextualSpacing/>
              <w:jc w:val="center"/>
              <w:rPr>
                <w:szCs w:val="28"/>
              </w:rPr>
            </w:pPr>
            <w:r>
              <w:rPr>
                <w:szCs w:val="28"/>
              </w:rPr>
              <w:t>42.07</w:t>
            </w:r>
          </w:p>
        </w:tc>
      </w:tr>
      <w:tr w:rsidR="003757FB" w:rsidRPr="008B7E4E" w14:paraId="04664401" w14:textId="77777777" w:rsidTr="00543EE3">
        <w:trPr>
          <w:trHeight w:val="263"/>
        </w:trPr>
        <w:tc>
          <w:tcPr>
            <w:tcW w:w="6025" w:type="dxa"/>
            <w:tcBorders>
              <w:top w:val="nil"/>
              <w:left w:val="nil"/>
              <w:bottom w:val="nil"/>
              <w:right w:val="nil"/>
            </w:tcBorders>
            <w:shd w:val="clear" w:color="auto" w:fill="auto"/>
            <w:noWrap/>
            <w:vAlign w:val="center"/>
            <w:hideMark/>
          </w:tcPr>
          <w:p w14:paraId="11F5B310" w14:textId="5679D91C" w:rsidR="003757FB" w:rsidRPr="008B7E4E" w:rsidRDefault="003757FB" w:rsidP="007370E6">
            <w:pPr>
              <w:ind w:firstLine="172"/>
              <w:contextualSpacing/>
              <w:rPr>
                <w:szCs w:val="28"/>
              </w:rPr>
            </w:pPr>
            <w:r w:rsidRPr="008B7E4E">
              <w:rPr>
                <w:szCs w:val="28"/>
              </w:rPr>
              <w:t>Low</w:t>
            </w:r>
            <w:r w:rsidR="009C3898">
              <w:rPr>
                <w:szCs w:val="28"/>
              </w:rPr>
              <w:t xml:space="preserve"> (1-5)</w:t>
            </w:r>
          </w:p>
        </w:tc>
        <w:tc>
          <w:tcPr>
            <w:tcW w:w="1245" w:type="dxa"/>
            <w:tcBorders>
              <w:top w:val="nil"/>
              <w:left w:val="nil"/>
              <w:bottom w:val="nil"/>
              <w:right w:val="nil"/>
            </w:tcBorders>
            <w:shd w:val="clear" w:color="auto" w:fill="auto"/>
          </w:tcPr>
          <w:p w14:paraId="19E31859" w14:textId="77777777" w:rsidR="003757FB" w:rsidRPr="00EB17B1" w:rsidRDefault="003757FB" w:rsidP="007370E6">
            <w:pPr>
              <w:widowControl w:val="0"/>
              <w:autoSpaceDE w:val="0"/>
              <w:autoSpaceDN w:val="0"/>
              <w:adjustRightInd w:val="0"/>
              <w:jc w:val="center"/>
            </w:pPr>
            <w:r w:rsidRPr="00EB17B1">
              <w:t>364</w:t>
            </w:r>
          </w:p>
        </w:tc>
        <w:tc>
          <w:tcPr>
            <w:tcW w:w="1183" w:type="dxa"/>
            <w:tcBorders>
              <w:top w:val="nil"/>
              <w:left w:val="nil"/>
              <w:bottom w:val="nil"/>
              <w:right w:val="nil"/>
            </w:tcBorders>
            <w:shd w:val="clear" w:color="auto" w:fill="auto"/>
            <w:vAlign w:val="center"/>
          </w:tcPr>
          <w:p w14:paraId="3829D644" w14:textId="77777777" w:rsidR="003757FB" w:rsidRPr="008B7E4E" w:rsidRDefault="003757FB" w:rsidP="007370E6">
            <w:pPr>
              <w:contextualSpacing/>
              <w:jc w:val="center"/>
              <w:rPr>
                <w:szCs w:val="28"/>
              </w:rPr>
            </w:pPr>
            <w:r>
              <w:rPr>
                <w:szCs w:val="28"/>
              </w:rPr>
              <w:t>47.30</w:t>
            </w:r>
          </w:p>
        </w:tc>
        <w:tc>
          <w:tcPr>
            <w:tcW w:w="1182" w:type="dxa"/>
            <w:tcBorders>
              <w:top w:val="nil"/>
              <w:left w:val="nil"/>
              <w:bottom w:val="nil"/>
              <w:right w:val="nil"/>
            </w:tcBorders>
            <w:shd w:val="clear" w:color="auto" w:fill="auto"/>
          </w:tcPr>
          <w:p w14:paraId="380DB091" w14:textId="77777777" w:rsidR="003757FB" w:rsidRPr="00EB17B1" w:rsidRDefault="003757FB" w:rsidP="007370E6">
            <w:pPr>
              <w:widowControl w:val="0"/>
              <w:autoSpaceDE w:val="0"/>
              <w:autoSpaceDN w:val="0"/>
              <w:adjustRightInd w:val="0"/>
              <w:jc w:val="center"/>
            </w:pPr>
            <w:r w:rsidRPr="00EB17B1">
              <w:t>226</w:t>
            </w:r>
          </w:p>
        </w:tc>
        <w:tc>
          <w:tcPr>
            <w:tcW w:w="1184" w:type="dxa"/>
            <w:tcBorders>
              <w:top w:val="nil"/>
              <w:left w:val="nil"/>
              <w:bottom w:val="nil"/>
              <w:right w:val="nil"/>
            </w:tcBorders>
            <w:shd w:val="clear" w:color="auto" w:fill="auto"/>
            <w:vAlign w:val="center"/>
          </w:tcPr>
          <w:p w14:paraId="003B778E" w14:textId="77777777" w:rsidR="003757FB" w:rsidRPr="008B7E4E" w:rsidRDefault="003757FB" w:rsidP="007370E6">
            <w:pPr>
              <w:contextualSpacing/>
              <w:jc w:val="center"/>
              <w:rPr>
                <w:szCs w:val="28"/>
              </w:rPr>
            </w:pPr>
            <w:r>
              <w:rPr>
                <w:szCs w:val="28"/>
              </w:rPr>
              <w:t>28.12</w:t>
            </w:r>
          </w:p>
        </w:tc>
      </w:tr>
      <w:tr w:rsidR="003757FB" w:rsidRPr="008B7E4E" w14:paraId="29F3AE18" w14:textId="77777777" w:rsidTr="00543EE3">
        <w:trPr>
          <w:trHeight w:val="263"/>
        </w:trPr>
        <w:tc>
          <w:tcPr>
            <w:tcW w:w="6025" w:type="dxa"/>
            <w:tcBorders>
              <w:top w:val="nil"/>
              <w:left w:val="nil"/>
              <w:bottom w:val="nil"/>
              <w:right w:val="nil"/>
            </w:tcBorders>
            <w:shd w:val="clear" w:color="auto" w:fill="auto"/>
            <w:noWrap/>
            <w:vAlign w:val="center"/>
            <w:hideMark/>
          </w:tcPr>
          <w:p w14:paraId="624B7D6E" w14:textId="1B8AFD56" w:rsidR="003757FB" w:rsidRPr="008B7E4E" w:rsidRDefault="003757FB" w:rsidP="007370E6">
            <w:pPr>
              <w:ind w:firstLine="172"/>
              <w:contextualSpacing/>
              <w:rPr>
                <w:szCs w:val="28"/>
              </w:rPr>
            </w:pPr>
            <w:r w:rsidRPr="008B7E4E">
              <w:rPr>
                <w:szCs w:val="28"/>
              </w:rPr>
              <w:t xml:space="preserve">High </w:t>
            </w:r>
            <w:r w:rsidR="009C3898">
              <w:rPr>
                <w:szCs w:val="28"/>
              </w:rPr>
              <w:t>(6+)</w:t>
            </w:r>
          </w:p>
        </w:tc>
        <w:tc>
          <w:tcPr>
            <w:tcW w:w="1245" w:type="dxa"/>
            <w:tcBorders>
              <w:top w:val="nil"/>
              <w:left w:val="nil"/>
              <w:bottom w:val="nil"/>
              <w:right w:val="nil"/>
            </w:tcBorders>
            <w:shd w:val="clear" w:color="auto" w:fill="auto"/>
          </w:tcPr>
          <w:p w14:paraId="0517CD7A" w14:textId="77777777" w:rsidR="003757FB" w:rsidRPr="00EB17B1" w:rsidRDefault="003757FB" w:rsidP="007370E6">
            <w:pPr>
              <w:widowControl w:val="0"/>
              <w:autoSpaceDE w:val="0"/>
              <w:autoSpaceDN w:val="0"/>
              <w:adjustRightInd w:val="0"/>
              <w:jc w:val="center"/>
            </w:pPr>
            <w:r w:rsidRPr="00EB17B1">
              <w:t>167</w:t>
            </w:r>
          </w:p>
        </w:tc>
        <w:tc>
          <w:tcPr>
            <w:tcW w:w="1183" w:type="dxa"/>
            <w:tcBorders>
              <w:top w:val="nil"/>
              <w:left w:val="nil"/>
              <w:bottom w:val="nil"/>
              <w:right w:val="nil"/>
            </w:tcBorders>
            <w:shd w:val="clear" w:color="auto" w:fill="auto"/>
            <w:vAlign w:val="center"/>
          </w:tcPr>
          <w:p w14:paraId="7D326CDA" w14:textId="77777777" w:rsidR="003757FB" w:rsidRPr="008B7E4E" w:rsidRDefault="003757FB" w:rsidP="007370E6">
            <w:pPr>
              <w:contextualSpacing/>
              <w:jc w:val="center"/>
              <w:rPr>
                <w:szCs w:val="28"/>
              </w:rPr>
            </w:pPr>
            <w:r>
              <w:rPr>
                <w:szCs w:val="28"/>
              </w:rPr>
              <w:t>22.46</w:t>
            </w:r>
          </w:p>
        </w:tc>
        <w:tc>
          <w:tcPr>
            <w:tcW w:w="1182" w:type="dxa"/>
            <w:tcBorders>
              <w:top w:val="nil"/>
              <w:left w:val="nil"/>
              <w:bottom w:val="nil"/>
              <w:right w:val="nil"/>
            </w:tcBorders>
            <w:shd w:val="clear" w:color="auto" w:fill="auto"/>
          </w:tcPr>
          <w:p w14:paraId="1286D57E" w14:textId="77777777" w:rsidR="003757FB" w:rsidRPr="00EB17B1" w:rsidRDefault="003757FB" w:rsidP="007370E6">
            <w:pPr>
              <w:widowControl w:val="0"/>
              <w:autoSpaceDE w:val="0"/>
              <w:autoSpaceDN w:val="0"/>
              <w:adjustRightInd w:val="0"/>
              <w:jc w:val="center"/>
            </w:pPr>
            <w:r w:rsidRPr="00EB17B1">
              <w:t>219</w:t>
            </w:r>
          </w:p>
        </w:tc>
        <w:tc>
          <w:tcPr>
            <w:tcW w:w="1184" w:type="dxa"/>
            <w:tcBorders>
              <w:top w:val="nil"/>
              <w:left w:val="nil"/>
              <w:bottom w:val="nil"/>
              <w:right w:val="nil"/>
            </w:tcBorders>
            <w:shd w:val="clear" w:color="auto" w:fill="auto"/>
            <w:vAlign w:val="center"/>
          </w:tcPr>
          <w:p w14:paraId="59B904A2" w14:textId="77777777" w:rsidR="003757FB" w:rsidRPr="008B7E4E" w:rsidRDefault="003757FB" w:rsidP="007370E6">
            <w:pPr>
              <w:contextualSpacing/>
              <w:jc w:val="center"/>
              <w:rPr>
                <w:szCs w:val="28"/>
              </w:rPr>
            </w:pPr>
            <w:r>
              <w:rPr>
                <w:szCs w:val="28"/>
              </w:rPr>
              <w:t>29.81</w:t>
            </w:r>
          </w:p>
        </w:tc>
      </w:tr>
      <w:tr w:rsidR="003757FB" w:rsidRPr="008B7E4E" w14:paraId="75DBD1E4" w14:textId="77777777" w:rsidTr="00543EE3">
        <w:trPr>
          <w:trHeight w:val="263"/>
        </w:trPr>
        <w:tc>
          <w:tcPr>
            <w:tcW w:w="6025" w:type="dxa"/>
            <w:tcBorders>
              <w:top w:val="nil"/>
              <w:left w:val="nil"/>
              <w:bottom w:val="nil"/>
              <w:right w:val="nil"/>
            </w:tcBorders>
            <w:shd w:val="clear" w:color="auto" w:fill="auto"/>
            <w:noWrap/>
            <w:vAlign w:val="center"/>
            <w:hideMark/>
          </w:tcPr>
          <w:p w14:paraId="046A9023" w14:textId="77777777" w:rsidR="003757FB" w:rsidRPr="008B7E4E" w:rsidRDefault="003757FB" w:rsidP="007370E6">
            <w:pPr>
              <w:contextualSpacing/>
              <w:rPr>
                <w:b/>
                <w:bCs/>
                <w:szCs w:val="28"/>
              </w:rPr>
            </w:pPr>
            <w:r w:rsidRPr="008B7E4E">
              <w:rPr>
                <w:b/>
                <w:bCs/>
                <w:szCs w:val="28"/>
              </w:rPr>
              <w:t>Instrumental care</w:t>
            </w:r>
          </w:p>
        </w:tc>
        <w:tc>
          <w:tcPr>
            <w:tcW w:w="1245" w:type="dxa"/>
            <w:tcBorders>
              <w:top w:val="nil"/>
              <w:left w:val="nil"/>
              <w:bottom w:val="nil"/>
              <w:right w:val="nil"/>
            </w:tcBorders>
            <w:shd w:val="clear" w:color="auto" w:fill="auto"/>
            <w:noWrap/>
            <w:vAlign w:val="center"/>
          </w:tcPr>
          <w:p w14:paraId="072831C9" w14:textId="77777777" w:rsidR="003757FB" w:rsidRPr="00266039" w:rsidRDefault="003757FB" w:rsidP="007370E6">
            <w:pPr>
              <w:contextualSpacing/>
              <w:jc w:val="center"/>
              <w:rPr>
                <w:szCs w:val="28"/>
              </w:rPr>
            </w:pPr>
          </w:p>
        </w:tc>
        <w:tc>
          <w:tcPr>
            <w:tcW w:w="1183" w:type="dxa"/>
            <w:tcBorders>
              <w:top w:val="nil"/>
              <w:left w:val="nil"/>
              <w:bottom w:val="nil"/>
              <w:right w:val="nil"/>
            </w:tcBorders>
            <w:shd w:val="clear" w:color="auto" w:fill="auto"/>
            <w:noWrap/>
            <w:vAlign w:val="center"/>
          </w:tcPr>
          <w:p w14:paraId="2C0A9FCC" w14:textId="77777777" w:rsidR="003757FB" w:rsidRPr="00266039" w:rsidRDefault="003757FB" w:rsidP="007370E6">
            <w:pPr>
              <w:contextualSpacing/>
              <w:jc w:val="center"/>
              <w:rPr>
                <w:szCs w:val="28"/>
              </w:rPr>
            </w:pPr>
          </w:p>
        </w:tc>
        <w:tc>
          <w:tcPr>
            <w:tcW w:w="1182" w:type="dxa"/>
            <w:tcBorders>
              <w:top w:val="nil"/>
              <w:left w:val="nil"/>
              <w:bottom w:val="nil"/>
              <w:right w:val="nil"/>
            </w:tcBorders>
            <w:shd w:val="clear" w:color="auto" w:fill="auto"/>
            <w:noWrap/>
            <w:vAlign w:val="center"/>
          </w:tcPr>
          <w:p w14:paraId="2EA11C4B" w14:textId="77777777" w:rsidR="003757FB" w:rsidRPr="00266039" w:rsidRDefault="003757FB" w:rsidP="007370E6">
            <w:pPr>
              <w:contextualSpacing/>
              <w:jc w:val="center"/>
              <w:rPr>
                <w:szCs w:val="28"/>
              </w:rPr>
            </w:pPr>
          </w:p>
        </w:tc>
        <w:tc>
          <w:tcPr>
            <w:tcW w:w="1184" w:type="dxa"/>
            <w:tcBorders>
              <w:top w:val="nil"/>
              <w:left w:val="nil"/>
              <w:bottom w:val="nil"/>
              <w:right w:val="nil"/>
            </w:tcBorders>
            <w:shd w:val="clear" w:color="auto" w:fill="auto"/>
            <w:noWrap/>
            <w:vAlign w:val="center"/>
          </w:tcPr>
          <w:p w14:paraId="75C73226" w14:textId="77777777" w:rsidR="003757FB" w:rsidRPr="00266039" w:rsidRDefault="003757FB" w:rsidP="007370E6">
            <w:pPr>
              <w:contextualSpacing/>
              <w:jc w:val="center"/>
              <w:rPr>
                <w:szCs w:val="28"/>
              </w:rPr>
            </w:pPr>
          </w:p>
        </w:tc>
      </w:tr>
      <w:tr w:rsidR="003757FB" w:rsidRPr="008B7E4E" w14:paraId="54C6A6F5" w14:textId="77777777" w:rsidTr="00543EE3">
        <w:trPr>
          <w:trHeight w:val="263"/>
        </w:trPr>
        <w:tc>
          <w:tcPr>
            <w:tcW w:w="6025" w:type="dxa"/>
            <w:tcBorders>
              <w:top w:val="nil"/>
              <w:left w:val="nil"/>
              <w:bottom w:val="nil"/>
              <w:right w:val="nil"/>
            </w:tcBorders>
            <w:shd w:val="clear" w:color="auto" w:fill="auto"/>
            <w:noWrap/>
            <w:vAlign w:val="center"/>
            <w:hideMark/>
          </w:tcPr>
          <w:p w14:paraId="0D0FFBDC" w14:textId="77777777" w:rsidR="003757FB" w:rsidRPr="008B7E4E" w:rsidRDefault="003757FB" w:rsidP="007370E6">
            <w:pPr>
              <w:ind w:firstLine="172"/>
              <w:contextualSpacing/>
              <w:rPr>
                <w:b/>
                <w:bCs/>
                <w:szCs w:val="28"/>
              </w:rPr>
            </w:pPr>
            <w:r w:rsidRPr="008B7E4E">
              <w:rPr>
                <w:szCs w:val="28"/>
              </w:rPr>
              <w:t>Sleep / Naps</w:t>
            </w:r>
          </w:p>
        </w:tc>
        <w:tc>
          <w:tcPr>
            <w:tcW w:w="1245" w:type="dxa"/>
            <w:tcBorders>
              <w:top w:val="nil"/>
              <w:left w:val="nil"/>
              <w:bottom w:val="nil"/>
              <w:right w:val="nil"/>
            </w:tcBorders>
            <w:shd w:val="clear" w:color="auto" w:fill="auto"/>
            <w:noWrap/>
            <w:vAlign w:val="center"/>
          </w:tcPr>
          <w:p w14:paraId="393DED48" w14:textId="77777777" w:rsidR="003757FB" w:rsidRPr="00266039" w:rsidRDefault="003757FB" w:rsidP="007370E6">
            <w:pPr>
              <w:contextualSpacing/>
              <w:jc w:val="center"/>
              <w:rPr>
                <w:szCs w:val="28"/>
              </w:rPr>
            </w:pPr>
            <w:r>
              <w:rPr>
                <w:szCs w:val="28"/>
              </w:rPr>
              <w:t>127</w:t>
            </w:r>
          </w:p>
        </w:tc>
        <w:tc>
          <w:tcPr>
            <w:tcW w:w="1183" w:type="dxa"/>
            <w:tcBorders>
              <w:top w:val="nil"/>
              <w:left w:val="nil"/>
              <w:bottom w:val="nil"/>
              <w:right w:val="nil"/>
            </w:tcBorders>
            <w:shd w:val="clear" w:color="auto" w:fill="auto"/>
            <w:noWrap/>
            <w:vAlign w:val="center"/>
          </w:tcPr>
          <w:p w14:paraId="17C4AC24" w14:textId="77777777" w:rsidR="003757FB" w:rsidRPr="00266039" w:rsidRDefault="003757FB" w:rsidP="007370E6">
            <w:pPr>
              <w:contextualSpacing/>
              <w:jc w:val="center"/>
              <w:rPr>
                <w:szCs w:val="28"/>
              </w:rPr>
            </w:pPr>
            <w:r>
              <w:rPr>
                <w:szCs w:val="28"/>
              </w:rPr>
              <w:t>17.06</w:t>
            </w:r>
          </w:p>
        </w:tc>
        <w:tc>
          <w:tcPr>
            <w:tcW w:w="1182" w:type="dxa"/>
            <w:tcBorders>
              <w:top w:val="nil"/>
              <w:left w:val="nil"/>
              <w:bottom w:val="nil"/>
              <w:right w:val="nil"/>
            </w:tcBorders>
            <w:shd w:val="clear" w:color="auto" w:fill="auto"/>
            <w:noWrap/>
            <w:vAlign w:val="center"/>
          </w:tcPr>
          <w:p w14:paraId="6F0C9168" w14:textId="77777777" w:rsidR="003757FB" w:rsidRPr="00266039" w:rsidRDefault="003757FB" w:rsidP="007370E6">
            <w:pPr>
              <w:contextualSpacing/>
              <w:jc w:val="center"/>
              <w:rPr>
                <w:szCs w:val="28"/>
              </w:rPr>
            </w:pPr>
            <w:r>
              <w:rPr>
                <w:szCs w:val="28"/>
              </w:rPr>
              <w:t>140</w:t>
            </w:r>
          </w:p>
        </w:tc>
        <w:tc>
          <w:tcPr>
            <w:tcW w:w="1184" w:type="dxa"/>
            <w:tcBorders>
              <w:top w:val="nil"/>
              <w:left w:val="nil"/>
              <w:bottom w:val="nil"/>
              <w:right w:val="nil"/>
            </w:tcBorders>
            <w:shd w:val="clear" w:color="auto" w:fill="auto"/>
            <w:noWrap/>
            <w:vAlign w:val="center"/>
          </w:tcPr>
          <w:p w14:paraId="503322B0" w14:textId="77777777" w:rsidR="003757FB" w:rsidRPr="00266039" w:rsidRDefault="003757FB" w:rsidP="007370E6">
            <w:pPr>
              <w:contextualSpacing/>
              <w:jc w:val="center"/>
              <w:rPr>
                <w:szCs w:val="28"/>
              </w:rPr>
            </w:pPr>
            <w:r>
              <w:rPr>
                <w:szCs w:val="28"/>
              </w:rPr>
              <w:t>18.71</w:t>
            </w:r>
          </w:p>
        </w:tc>
      </w:tr>
      <w:tr w:rsidR="003757FB" w:rsidRPr="008B7E4E" w14:paraId="3A6C4E39" w14:textId="77777777" w:rsidTr="00543EE3">
        <w:trPr>
          <w:trHeight w:val="263"/>
        </w:trPr>
        <w:tc>
          <w:tcPr>
            <w:tcW w:w="6025" w:type="dxa"/>
            <w:tcBorders>
              <w:top w:val="nil"/>
              <w:left w:val="nil"/>
              <w:bottom w:val="nil"/>
              <w:right w:val="nil"/>
            </w:tcBorders>
            <w:shd w:val="clear" w:color="auto" w:fill="auto"/>
            <w:noWrap/>
            <w:vAlign w:val="center"/>
            <w:hideMark/>
          </w:tcPr>
          <w:p w14:paraId="63FFE9DB" w14:textId="77777777" w:rsidR="003757FB" w:rsidRPr="008B7E4E" w:rsidRDefault="003757FB" w:rsidP="007370E6">
            <w:pPr>
              <w:ind w:firstLine="172"/>
              <w:contextualSpacing/>
              <w:rPr>
                <w:szCs w:val="28"/>
              </w:rPr>
            </w:pPr>
            <w:r w:rsidRPr="008B7E4E">
              <w:rPr>
                <w:szCs w:val="28"/>
              </w:rPr>
              <w:t>Feeding meals</w:t>
            </w:r>
          </w:p>
        </w:tc>
        <w:tc>
          <w:tcPr>
            <w:tcW w:w="1245" w:type="dxa"/>
            <w:tcBorders>
              <w:top w:val="nil"/>
              <w:left w:val="nil"/>
              <w:bottom w:val="nil"/>
              <w:right w:val="nil"/>
            </w:tcBorders>
            <w:shd w:val="clear" w:color="auto" w:fill="auto"/>
            <w:noWrap/>
            <w:vAlign w:val="center"/>
          </w:tcPr>
          <w:p w14:paraId="6BBB6321" w14:textId="77777777" w:rsidR="003757FB" w:rsidRPr="00266039" w:rsidRDefault="003757FB" w:rsidP="007370E6">
            <w:pPr>
              <w:contextualSpacing/>
              <w:jc w:val="center"/>
              <w:rPr>
                <w:szCs w:val="28"/>
              </w:rPr>
            </w:pPr>
            <w:r>
              <w:rPr>
                <w:szCs w:val="28"/>
              </w:rPr>
              <w:t>29</w:t>
            </w:r>
          </w:p>
        </w:tc>
        <w:tc>
          <w:tcPr>
            <w:tcW w:w="1183" w:type="dxa"/>
            <w:tcBorders>
              <w:top w:val="nil"/>
              <w:left w:val="nil"/>
              <w:bottom w:val="nil"/>
              <w:right w:val="nil"/>
            </w:tcBorders>
            <w:shd w:val="clear" w:color="auto" w:fill="auto"/>
            <w:noWrap/>
            <w:vAlign w:val="center"/>
          </w:tcPr>
          <w:p w14:paraId="0ED6CA66" w14:textId="77777777" w:rsidR="003757FB" w:rsidRPr="00266039" w:rsidRDefault="003757FB" w:rsidP="007370E6">
            <w:pPr>
              <w:contextualSpacing/>
              <w:jc w:val="center"/>
              <w:rPr>
                <w:szCs w:val="28"/>
              </w:rPr>
            </w:pPr>
            <w:r>
              <w:rPr>
                <w:szCs w:val="28"/>
              </w:rPr>
              <w:t>3.99</w:t>
            </w:r>
          </w:p>
        </w:tc>
        <w:tc>
          <w:tcPr>
            <w:tcW w:w="1182" w:type="dxa"/>
            <w:tcBorders>
              <w:top w:val="nil"/>
              <w:left w:val="nil"/>
              <w:bottom w:val="nil"/>
              <w:right w:val="nil"/>
            </w:tcBorders>
            <w:shd w:val="clear" w:color="auto" w:fill="auto"/>
            <w:noWrap/>
            <w:vAlign w:val="center"/>
          </w:tcPr>
          <w:p w14:paraId="611F63A0" w14:textId="77777777" w:rsidR="003757FB" w:rsidRPr="00266039" w:rsidRDefault="003757FB" w:rsidP="007370E6">
            <w:pPr>
              <w:contextualSpacing/>
              <w:jc w:val="center"/>
              <w:rPr>
                <w:szCs w:val="28"/>
              </w:rPr>
            </w:pPr>
            <w:r>
              <w:rPr>
                <w:szCs w:val="28"/>
              </w:rPr>
              <w:t>85</w:t>
            </w:r>
          </w:p>
        </w:tc>
        <w:tc>
          <w:tcPr>
            <w:tcW w:w="1184" w:type="dxa"/>
            <w:tcBorders>
              <w:top w:val="nil"/>
              <w:left w:val="nil"/>
              <w:bottom w:val="nil"/>
              <w:right w:val="nil"/>
            </w:tcBorders>
            <w:shd w:val="clear" w:color="auto" w:fill="auto"/>
            <w:noWrap/>
            <w:vAlign w:val="center"/>
          </w:tcPr>
          <w:p w14:paraId="0C3DD04A" w14:textId="77777777" w:rsidR="003757FB" w:rsidRPr="00266039" w:rsidRDefault="003757FB" w:rsidP="007370E6">
            <w:pPr>
              <w:contextualSpacing/>
              <w:jc w:val="center"/>
              <w:rPr>
                <w:szCs w:val="28"/>
              </w:rPr>
            </w:pPr>
            <w:r>
              <w:rPr>
                <w:szCs w:val="28"/>
              </w:rPr>
              <w:t>11.51</w:t>
            </w:r>
          </w:p>
        </w:tc>
      </w:tr>
      <w:tr w:rsidR="003757FB" w:rsidRPr="008B7E4E" w14:paraId="487D0235" w14:textId="77777777" w:rsidTr="00543EE3">
        <w:trPr>
          <w:trHeight w:val="263"/>
        </w:trPr>
        <w:tc>
          <w:tcPr>
            <w:tcW w:w="6025" w:type="dxa"/>
            <w:tcBorders>
              <w:top w:val="nil"/>
              <w:left w:val="nil"/>
              <w:bottom w:val="nil"/>
              <w:right w:val="nil"/>
            </w:tcBorders>
            <w:shd w:val="clear" w:color="auto" w:fill="auto"/>
            <w:noWrap/>
            <w:vAlign w:val="center"/>
            <w:hideMark/>
          </w:tcPr>
          <w:p w14:paraId="6801A20B" w14:textId="77777777" w:rsidR="003757FB" w:rsidRPr="008B7E4E" w:rsidRDefault="003757FB" w:rsidP="007370E6">
            <w:pPr>
              <w:ind w:firstLine="172"/>
              <w:contextualSpacing/>
              <w:rPr>
                <w:szCs w:val="28"/>
              </w:rPr>
            </w:pPr>
            <w:r w:rsidRPr="008B7E4E">
              <w:rPr>
                <w:szCs w:val="28"/>
              </w:rPr>
              <w:t>Providing snacks to the child</w:t>
            </w:r>
          </w:p>
        </w:tc>
        <w:tc>
          <w:tcPr>
            <w:tcW w:w="1245" w:type="dxa"/>
            <w:tcBorders>
              <w:top w:val="nil"/>
              <w:left w:val="nil"/>
              <w:bottom w:val="nil"/>
              <w:right w:val="nil"/>
            </w:tcBorders>
            <w:shd w:val="clear" w:color="auto" w:fill="auto"/>
            <w:noWrap/>
            <w:vAlign w:val="center"/>
          </w:tcPr>
          <w:p w14:paraId="21B268D3" w14:textId="77777777" w:rsidR="003757FB" w:rsidRPr="00266039" w:rsidRDefault="003757FB" w:rsidP="007370E6">
            <w:pPr>
              <w:contextualSpacing/>
              <w:jc w:val="center"/>
              <w:rPr>
                <w:szCs w:val="28"/>
              </w:rPr>
            </w:pPr>
            <w:r>
              <w:rPr>
                <w:szCs w:val="28"/>
              </w:rPr>
              <w:t>57</w:t>
            </w:r>
          </w:p>
        </w:tc>
        <w:tc>
          <w:tcPr>
            <w:tcW w:w="1183" w:type="dxa"/>
            <w:tcBorders>
              <w:top w:val="nil"/>
              <w:left w:val="nil"/>
              <w:bottom w:val="nil"/>
              <w:right w:val="nil"/>
            </w:tcBorders>
            <w:shd w:val="clear" w:color="auto" w:fill="auto"/>
            <w:noWrap/>
            <w:vAlign w:val="center"/>
          </w:tcPr>
          <w:p w14:paraId="546C1E8C" w14:textId="77777777" w:rsidR="003757FB" w:rsidRPr="00266039" w:rsidRDefault="003757FB" w:rsidP="007370E6">
            <w:pPr>
              <w:contextualSpacing/>
              <w:jc w:val="center"/>
              <w:rPr>
                <w:szCs w:val="28"/>
              </w:rPr>
            </w:pPr>
            <w:r>
              <w:rPr>
                <w:szCs w:val="28"/>
              </w:rPr>
              <w:t>7.73</w:t>
            </w:r>
          </w:p>
        </w:tc>
        <w:tc>
          <w:tcPr>
            <w:tcW w:w="1182" w:type="dxa"/>
            <w:tcBorders>
              <w:top w:val="nil"/>
              <w:left w:val="nil"/>
              <w:bottom w:val="nil"/>
              <w:right w:val="nil"/>
            </w:tcBorders>
            <w:shd w:val="clear" w:color="auto" w:fill="auto"/>
            <w:noWrap/>
            <w:vAlign w:val="center"/>
          </w:tcPr>
          <w:p w14:paraId="52DCCE07" w14:textId="77777777" w:rsidR="003757FB" w:rsidRPr="00266039" w:rsidRDefault="003757FB" w:rsidP="007370E6">
            <w:pPr>
              <w:contextualSpacing/>
              <w:jc w:val="center"/>
              <w:rPr>
                <w:szCs w:val="28"/>
              </w:rPr>
            </w:pPr>
            <w:r>
              <w:rPr>
                <w:szCs w:val="28"/>
              </w:rPr>
              <w:t>198</w:t>
            </w:r>
          </w:p>
        </w:tc>
        <w:tc>
          <w:tcPr>
            <w:tcW w:w="1184" w:type="dxa"/>
            <w:tcBorders>
              <w:top w:val="nil"/>
              <w:left w:val="nil"/>
              <w:bottom w:val="nil"/>
              <w:right w:val="nil"/>
            </w:tcBorders>
            <w:shd w:val="clear" w:color="auto" w:fill="auto"/>
            <w:noWrap/>
            <w:vAlign w:val="center"/>
          </w:tcPr>
          <w:p w14:paraId="7BD8D554" w14:textId="77777777" w:rsidR="003757FB" w:rsidRPr="00266039" w:rsidRDefault="003757FB" w:rsidP="007370E6">
            <w:pPr>
              <w:contextualSpacing/>
              <w:jc w:val="center"/>
              <w:rPr>
                <w:szCs w:val="28"/>
              </w:rPr>
            </w:pPr>
            <w:r>
              <w:rPr>
                <w:szCs w:val="28"/>
              </w:rPr>
              <w:t>26.04</w:t>
            </w:r>
          </w:p>
        </w:tc>
      </w:tr>
      <w:tr w:rsidR="003757FB" w:rsidRPr="008B7E4E" w14:paraId="3A4271E4" w14:textId="77777777" w:rsidTr="00543EE3">
        <w:trPr>
          <w:trHeight w:val="263"/>
        </w:trPr>
        <w:tc>
          <w:tcPr>
            <w:tcW w:w="6025" w:type="dxa"/>
            <w:tcBorders>
              <w:top w:val="nil"/>
              <w:left w:val="nil"/>
              <w:bottom w:val="nil"/>
              <w:right w:val="nil"/>
            </w:tcBorders>
            <w:shd w:val="clear" w:color="auto" w:fill="auto"/>
            <w:noWrap/>
            <w:vAlign w:val="center"/>
            <w:hideMark/>
          </w:tcPr>
          <w:p w14:paraId="7ECA8D7B" w14:textId="77777777" w:rsidR="003757FB" w:rsidRPr="008B7E4E" w:rsidRDefault="003757FB" w:rsidP="007370E6">
            <w:pPr>
              <w:ind w:firstLine="172"/>
              <w:contextualSpacing/>
              <w:rPr>
                <w:szCs w:val="28"/>
              </w:rPr>
            </w:pPr>
            <w:r w:rsidRPr="008B7E4E">
              <w:rPr>
                <w:szCs w:val="28"/>
              </w:rPr>
              <w:t>Changing diapers/clothes, washing/cleaning</w:t>
            </w:r>
          </w:p>
        </w:tc>
        <w:tc>
          <w:tcPr>
            <w:tcW w:w="1245" w:type="dxa"/>
            <w:tcBorders>
              <w:top w:val="nil"/>
              <w:left w:val="nil"/>
              <w:bottom w:val="nil"/>
              <w:right w:val="nil"/>
            </w:tcBorders>
            <w:shd w:val="clear" w:color="auto" w:fill="auto"/>
            <w:noWrap/>
            <w:vAlign w:val="center"/>
          </w:tcPr>
          <w:p w14:paraId="3BA2ACE8" w14:textId="77777777" w:rsidR="003757FB" w:rsidRPr="00266039" w:rsidRDefault="003757FB" w:rsidP="007370E6">
            <w:pPr>
              <w:contextualSpacing/>
              <w:jc w:val="center"/>
              <w:rPr>
                <w:szCs w:val="28"/>
              </w:rPr>
            </w:pPr>
            <w:r>
              <w:rPr>
                <w:szCs w:val="28"/>
              </w:rPr>
              <w:t>111</w:t>
            </w:r>
          </w:p>
        </w:tc>
        <w:tc>
          <w:tcPr>
            <w:tcW w:w="1183" w:type="dxa"/>
            <w:tcBorders>
              <w:top w:val="nil"/>
              <w:left w:val="nil"/>
              <w:bottom w:val="nil"/>
              <w:right w:val="nil"/>
            </w:tcBorders>
            <w:shd w:val="clear" w:color="auto" w:fill="auto"/>
            <w:noWrap/>
            <w:vAlign w:val="center"/>
          </w:tcPr>
          <w:p w14:paraId="6AD0189F" w14:textId="77777777" w:rsidR="003757FB" w:rsidRPr="00266039" w:rsidRDefault="003757FB" w:rsidP="007370E6">
            <w:pPr>
              <w:contextualSpacing/>
              <w:jc w:val="center"/>
              <w:rPr>
                <w:szCs w:val="28"/>
              </w:rPr>
            </w:pPr>
            <w:r>
              <w:rPr>
                <w:szCs w:val="28"/>
              </w:rPr>
              <w:t>14.78</w:t>
            </w:r>
          </w:p>
        </w:tc>
        <w:tc>
          <w:tcPr>
            <w:tcW w:w="1182" w:type="dxa"/>
            <w:tcBorders>
              <w:top w:val="nil"/>
              <w:left w:val="nil"/>
              <w:bottom w:val="nil"/>
              <w:right w:val="nil"/>
            </w:tcBorders>
            <w:shd w:val="clear" w:color="auto" w:fill="auto"/>
            <w:noWrap/>
            <w:vAlign w:val="center"/>
          </w:tcPr>
          <w:p w14:paraId="4C4D6B85" w14:textId="77777777" w:rsidR="003757FB" w:rsidRPr="00266039" w:rsidRDefault="003757FB" w:rsidP="007370E6">
            <w:pPr>
              <w:contextualSpacing/>
              <w:jc w:val="center"/>
              <w:rPr>
                <w:szCs w:val="28"/>
              </w:rPr>
            </w:pPr>
            <w:r>
              <w:rPr>
                <w:szCs w:val="28"/>
              </w:rPr>
              <w:t>119</w:t>
            </w:r>
          </w:p>
        </w:tc>
        <w:tc>
          <w:tcPr>
            <w:tcW w:w="1184" w:type="dxa"/>
            <w:tcBorders>
              <w:top w:val="nil"/>
              <w:left w:val="nil"/>
              <w:bottom w:val="nil"/>
              <w:right w:val="nil"/>
            </w:tcBorders>
            <w:shd w:val="clear" w:color="auto" w:fill="auto"/>
            <w:noWrap/>
            <w:vAlign w:val="center"/>
          </w:tcPr>
          <w:p w14:paraId="5122AC8D" w14:textId="77777777" w:rsidR="003757FB" w:rsidRPr="00266039" w:rsidRDefault="003757FB" w:rsidP="007370E6">
            <w:pPr>
              <w:contextualSpacing/>
              <w:jc w:val="center"/>
              <w:rPr>
                <w:szCs w:val="28"/>
              </w:rPr>
            </w:pPr>
            <w:r>
              <w:rPr>
                <w:szCs w:val="28"/>
              </w:rPr>
              <w:t>15.81</w:t>
            </w:r>
          </w:p>
        </w:tc>
      </w:tr>
      <w:tr w:rsidR="003757FB" w:rsidRPr="008B7E4E" w14:paraId="4BC5DE26" w14:textId="77777777" w:rsidTr="00543EE3">
        <w:trPr>
          <w:trHeight w:val="263"/>
        </w:trPr>
        <w:tc>
          <w:tcPr>
            <w:tcW w:w="6025" w:type="dxa"/>
            <w:tcBorders>
              <w:top w:val="nil"/>
              <w:left w:val="nil"/>
              <w:bottom w:val="nil"/>
              <w:right w:val="nil"/>
            </w:tcBorders>
            <w:shd w:val="clear" w:color="auto" w:fill="auto"/>
            <w:noWrap/>
            <w:vAlign w:val="center"/>
            <w:hideMark/>
          </w:tcPr>
          <w:p w14:paraId="22181B69" w14:textId="77777777" w:rsidR="003757FB" w:rsidRPr="008B7E4E" w:rsidRDefault="003757FB" w:rsidP="007370E6">
            <w:pPr>
              <w:ind w:firstLine="172"/>
              <w:contextualSpacing/>
              <w:rPr>
                <w:szCs w:val="28"/>
              </w:rPr>
            </w:pPr>
            <w:r w:rsidRPr="008B7E4E">
              <w:rPr>
                <w:szCs w:val="28"/>
              </w:rPr>
              <w:t>Giving a bath</w:t>
            </w:r>
          </w:p>
        </w:tc>
        <w:tc>
          <w:tcPr>
            <w:tcW w:w="1245" w:type="dxa"/>
            <w:tcBorders>
              <w:top w:val="nil"/>
              <w:left w:val="nil"/>
              <w:bottom w:val="nil"/>
              <w:right w:val="nil"/>
            </w:tcBorders>
            <w:shd w:val="clear" w:color="auto" w:fill="auto"/>
            <w:noWrap/>
            <w:vAlign w:val="center"/>
          </w:tcPr>
          <w:p w14:paraId="11E04DFC" w14:textId="77777777" w:rsidR="003757FB" w:rsidRPr="00266039" w:rsidRDefault="003757FB" w:rsidP="007370E6">
            <w:pPr>
              <w:contextualSpacing/>
              <w:jc w:val="center"/>
              <w:rPr>
                <w:szCs w:val="28"/>
              </w:rPr>
            </w:pPr>
            <w:r>
              <w:rPr>
                <w:szCs w:val="28"/>
              </w:rPr>
              <w:t>200</w:t>
            </w:r>
          </w:p>
        </w:tc>
        <w:tc>
          <w:tcPr>
            <w:tcW w:w="1183" w:type="dxa"/>
            <w:tcBorders>
              <w:top w:val="nil"/>
              <w:left w:val="nil"/>
              <w:bottom w:val="nil"/>
              <w:right w:val="nil"/>
            </w:tcBorders>
            <w:shd w:val="clear" w:color="auto" w:fill="auto"/>
            <w:noWrap/>
            <w:vAlign w:val="center"/>
          </w:tcPr>
          <w:p w14:paraId="651C70EB" w14:textId="77777777" w:rsidR="003757FB" w:rsidRPr="00266039" w:rsidRDefault="003757FB" w:rsidP="007370E6">
            <w:pPr>
              <w:contextualSpacing/>
              <w:jc w:val="center"/>
              <w:rPr>
                <w:szCs w:val="28"/>
              </w:rPr>
            </w:pPr>
            <w:r>
              <w:rPr>
                <w:szCs w:val="28"/>
              </w:rPr>
              <w:t>27.43</w:t>
            </w:r>
          </w:p>
        </w:tc>
        <w:tc>
          <w:tcPr>
            <w:tcW w:w="1182" w:type="dxa"/>
            <w:tcBorders>
              <w:top w:val="nil"/>
              <w:left w:val="nil"/>
              <w:bottom w:val="nil"/>
              <w:right w:val="nil"/>
            </w:tcBorders>
            <w:shd w:val="clear" w:color="auto" w:fill="auto"/>
            <w:noWrap/>
            <w:vAlign w:val="center"/>
          </w:tcPr>
          <w:p w14:paraId="0F24E64E" w14:textId="77777777" w:rsidR="003757FB" w:rsidRPr="00266039" w:rsidRDefault="003757FB" w:rsidP="007370E6">
            <w:pPr>
              <w:contextualSpacing/>
              <w:jc w:val="center"/>
              <w:rPr>
                <w:szCs w:val="28"/>
              </w:rPr>
            </w:pPr>
            <w:r>
              <w:rPr>
                <w:szCs w:val="28"/>
              </w:rPr>
              <w:t>93</w:t>
            </w:r>
          </w:p>
        </w:tc>
        <w:tc>
          <w:tcPr>
            <w:tcW w:w="1184" w:type="dxa"/>
            <w:tcBorders>
              <w:top w:val="nil"/>
              <w:left w:val="nil"/>
              <w:bottom w:val="nil"/>
              <w:right w:val="nil"/>
            </w:tcBorders>
            <w:shd w:val="clear" w:color="auto" w:fill="auto"/>
            <w:noWrap/>
            <w:vAlign w:val="center"/>
          </w:tcPr>
          <w:p w14:paraId="15A3E647" w14:textId="77777777" w:rsidR="003757FB" w:rsidRPr="00266039" w:rsidRDefault="003757FB" w:rsidP="007370E6">
            <w:pPr>
              <w:contextualSpacing/>
              <w:jc w:val="center"/>
              <w:rPr>
                <w:szCs w:val="28"/>
              </w:rPr>
            </w:pPr>
            <w:r>
              <w:rPr>
                <w:szCs w:val="28"/>
              </w:rPr>
              <w:t>13.24</w:t>
            </w:r>
          </w:p>
        </w:tc>
      </w:tr>
      <w:tr w:rsidR="003757FB" w:rsidRPr="008B7E4E" w14:paraId="30A97695" w14:textId="77777777" w:rsidTr="00543EE3">
        <w:trPr>
          <w:trHeight w:val="263"/>
        </w:trPr>
        <w:tc>
          <w:tcPr>
            <w:tcW w:w="6025" w:type="dxa"/>
            <w:tcBorders>
              <w:top w:val="nil"/>
              <w:left w:val="nil"/>
              <w:bottom w:val="nil"/>
              <w:right w:val="nil"/>
            </w:tcBorders>
            <w:shd w:val="clear" w:color="auto" w:fill="auto"/>
            <w:noWrap/>
            <w:vAlign w:val="center"/>
            <w:hideMark/>
          </w:tcPr>
          <w:p w14:paraId="00E84607" w14:textId="77777777" w:rsidR="003757FB" w:rsidRPr="008B7E4E" w:rsidRDefault="003757FB" w:rsidP="007370E6">
            <w:pPr>
              <w:contextualSpacing/>
              <w:rPr>
                <w:b/>
                <w:bCs/>
                <w:szCs w:val="28"/>
              </w:rPr>
            </w:pPr>
            <w:r w:rsidRPr="008B7E4E">
              <w:rPr>
                <w:b/>
                <w:bCs/>
                <w:szCs w:val="28"/>
              </w:rPr>
              <w:t xml:space="preserve">Non-instrumental care </w:t>
            </w:r>
          </w:p>
        </w:tc>
        <w:tc>
          <w:tcPr>
            <w:tcW w:w="1245" w:type="dxa"/>
            <w:tcBorders>
              <w:top w:val="nil"/>
              <w:left w:val="nil"/>
              <w:bottom w:val="nil"/>
              <w:right w:val="nil"/>
            </w:tcBorders>
            <w:shd w:val="clear" w:color="auto" w:fill="auto"/>
            <w:noWrap/>
            <w:vAlign w:val="center"/>
          </w:tcPr>
          <w:p w14:paraId="69D3356F" w14:textId="77777777" w:rsidR="003757FB" w:rsidRPr="00266039" w:rsidRDefault="003757FB" w:rsidP="007370E6">
            <w:pPr>
              <w:contextualSpacing/>
              <w:jc w:val="center"/>
              <w:rPr>
                <w:szCs w:val="28"/>
              </w:rPr>
            </w:pPr>
          </w:p>
        </w:tc>
        <w:tc>
          <w:tcPr>
            <w:tcW w:w="1183" w:type="dxa"/>
            <w:tcBorders>
              <w:top w:val="nil"/>
              <w:left w:val="nil"/>
              <w:bottom w:val="nil"/>
              <w:right w:val="nil"/>
            </w:tcBorders>
            <w:shd w:val="clear" w:color="auto" w:fill="auto"/>
            <w:noWrap/>
            <w:vAlign w:val="center"/>
          </w:tcPr>
          <w:p w14:paraId="66B5DAAF" w14:textId="77777777" w:rsidR="003757FB" w:rsidRPr="00266039" w:rsidRDefault="003757FB" w:rsidP="007370E6">
            <w:pPr>
              <w:contextualSpacing/>
              <w:jc w:val="center"/>
              <w:rPr>
                <w:szCs w:val="28"/>
              </w:rPr>
            </w:pPr>
          </w:p>
        </w:tc>
        <w:tc>
          <w:tcPr>
            <w:tcW w:w="1182" w:type="dxa"/>
            <w:tcBorders>
              <w:top w:val="nil"/>
              <w:left w:val="nil"/>
              <w:bottom w:val="nil"/>
              <w:right w:val="nil"/>
            </w:tcBorders>
            <w:shd w:val="clear" w:color="auto" w:fill="auto"/>
            <w:noWrap/>
            <w:vAlign w:val="center"/>
          </w:tcPr>
          <w:p w14:paraId="69935E70" w14:textId="77777777" w:rsidR="003757FB" w:rsidRPr="00266039" w:rsidRDefault="003757FB" w:rsidP="007370E6">
            <w:pPr>
              <w:contextualSpacing/>
              <w:jc w:val="center"/>
              <w:rPr>
                <w:szCs w:val="28"/>
              </w:rPr>
            </w:pPr>
          </w:p>
        </w:tc>
        <w:tc>
          <w:tcPr>
            <w:tcW w:w="1184" w:type="dxa"/>
            <w:tcBorders>
              <w:top w:val="nil"/>
              <w:left w:val="nil"/>
              <w:bottom w:val="nil"/>
              <w:right w:val="nil"/>
            </w:tcBorders>
            <w:shd w:val="clear" w:color="auto" w:fill="auto"/>
            <w:noWrap/>
            <w:vAlign w:val="center"/>
          </w:tcPr>
          <w:p w14:paraId="559AD9FC" w14:textId="77777777" w:rsidR="003757FB" w:rsidRPr="00266039" w:rsidRDefault="003757FB" w:rsidP="007370E6">
            <w:pPr>
              <w:contextualSpacing/>
              <w:jc w:val="center"/>
              <w:rPr>
                <w:szCs w:val="28"/>
              </w:rPr>
            </w:pPr>
          </w:p>
        </w:tc>
      </w:tr>
      <w:tr w:rsidR="003757FB" w:rsidRPr="008B7E4E" w14:paraId="5A94FCC4" w14:textId="77777777" w:rsidTr="00543EE3">
        <w:trPr>
          <w:trHeight w:val="263"/>
        </w:trPr>
        <w:tc>
          <w:tcPr>
            <w:tcW w:w="6025" w:type="dxa"/>
            <w:tcBorders>
              <w:top w:val="nil"/>
              <w:left w:val="nil"/>
              <w:bottom w:val="nil"/>
              <w:right w:val="nil"/>
            </w:tcBorders>
            <w:shd w:val="clear" w:color="auto" w:fill="auto"/>
            <w:noWrap/>
            <w:vAlign w:val="center"/>
            <w:hideMark/>
          </w:tcPr>
          <w:p w14:paraId="70370A64" w14:textId="77777777" w:rsidR="003757FB" w:rsidRPr="008B7E4E" w:rsidRDefault="003757FB" w:rsidP="007370E6">
            <w:pPr>
              <w:ind w:firstLine="172"/>
              <w:contextualSpacing/>
              <w:rPr>
                <w:szCs w:val="28"/>
              </w:rPr>
            </w:pPr>
            <w:r w:rsidRPr="008B7E4E">
              <w:rPr>
                <w:szCs w:val="28"/>
              </w:rPr>
              <w:t xml:space="preserve">Playing or interacting with child </w:t>
            </w:r>
          </w:p>
        </w:tc>
        <w:tc>
          <w:tcPr>
            <w:tcW w:w="1245" w:type="dxa"/>
            <w:tcBorders>
              <w:top w:val="nil"/>
              <w:left w:val="nil"/>
              <w:bottom w:val="nil"/>
              <w:right w:val="nil"/>
            </w:tcBorders>
            <w:shd w:val="clear" w:color="auto" w:fill="auto"/>
            <w:noWrap/>
            <w:vAlign w:val="center"/>
          </w:tcPr>
          <w:p w14:paraId="0A969D7C" w14:textId="77777777" w:rsidR="003757FB" w:rsidRPr="00266039" w:rsidRDefault="003757FB" w:rsidP="007370E6">
            <w:pPr>
              <w:contextualSpacing/>
              <w:jc w:val="center"/>
              <w:rPr>
                <w:szCs w:val="28"/>
              </w:rPr>
            </w:pPr>
            <w:r>
              <w:rPr>
                <w:szCs w:val="28"/>
              </w:rPr>
              <w:t>327</w:t>
            </w:r>
          </w:p>
        </w:tc>
        <w:tc>
          <w:tcPr>
            <w:tcW w:w="1183" w:type="dxa"/>
            <w:tcBorders>
              <w:top w:val="nil"/>
              <w:left w:val="nil"/>
              <w:bottom w:val="nil"/>
              <w:right w:val="nil"/>
            </w:tcBorders>
            <w:shd w:val="clear" w:color="auto" w:fill="auto"/>
            <w:noWrap/>
            <w:vAlign w:val="center"/>
          </w:tcPr>
          <w:p w14:paraId="4F245AF7" w14:textId="77777777" w:rsidR="003757FB" w:rsidRPr="00266039" w:rsidRDefault="003757FB" w:rsidP="007370E6">
            <w:pPr>
              <w:contextualSpacing/>
              <w:jc w:val="center"/>
              <w:rPr>
                <w:szCs w:val="28"/>
              </w:rPr>
            </w:pPr>
            <w:r>
              <w:rPr>
                <w:szCs w:val="28"/>
              </w:rPr>
              <w:t>42.88</w:t>
            </w:r>
          </w:p>
        </w:tc>
        <w:tc>
          <w:tcPr>
            <w:tcW w:w="1182" w:type="dxa"/>
            <w:tcBorders>
              <w:top w:val="nil"/>
              <w:left w:val="nil"/>
              <w:bottom w:val="nil"/>
              <w:right w:val="nil"/>
            </w:tcBorders>
            <w:shd w:val="clear" w:color="auto" w:fill="auto"/>
            <w:noWrap/>
            <w:vAlign w:val="center"/>
          </w:tcPr>
          <w:p w14:paraId="40C2830F" w14:textId="77777777" w:rsidR="003757FB" w:rsidRPr="00266039" w:rsidRDefault="003757FB" w:rsidP="007370E6">
            <w:pPr>
              <w:contextualSpacing/>
              <w:jc w:val="center"/>
              <w:rPr>
                <w:szCs w:val="28"/>
              </w:rPr>
            </w:pPr>
            <w:r>
              <w:rPr>
                <w:szCs w:val="28"/>
              </w:rPr>
              <w:t>323</w:t>
            </w:r>
          </w:p>
        </w:tc>
        <w:tc>
          <w:tcPr>
            <w:tcW w:w="1184" w:type="dxa"/>
            <w:tcBorders>
              <w:top w:val="nil"/>
              <w:left w:val="nil"/>
              <w:bottom w:val="nil"/>
              <w:right w:val="nil"/>
            </w:tcBorders>
            <w:shd w:val="clear" w:color="auto" w:fill="auto"/>
            <w:noWrap/>
            <w:vAlign w:val="center"/>
          </w:tcPr>
          <w:p w14:paraId="012A9B50" w14:textId="77777777" w:rsidR="003757FB" w:rsidRPr="00266039" w:rsidRDefault="003757FB" w:rsidP="007370E6">
            <w:pPr>
              <w:contextualSpacing/>
              <w:jc w:val="center"/>
              <w:rPr>
                <w:szCs w:val="28"/>
              </w:rPr>
            </w:pPr>
            <w:r>
              <w:rPr>
                <w:szCs w:val="28"/>
              </w:rPr>
              <w:t>42.52</w:t>
            </w:r>
          </w:p>
        </w:tc>
      </w:tr>
      <w:tr w:rsidR="003757FB" w:rsidRPr="008B7E4E" w14:paraId="7AD30E76" w14:textId="77777777" w:rsidTr="00543EE3">
        <w:trPr>
          <w:trHeight w:val="263"/>
        </w:trPr>
        <w:tc>
          <w:tcPr>
            <w:tcW w:w="6025" w:type="dxa"/>
            <w:tcBorders>
              <w:top w:val="nil"/>
              <w:left w:val="nil"/>
              <w:bottom w:val="nil"/>
              <w:right w:val="nil"/>
            </w:tcBorders>
            <w:shd w:val="clear" w:color="auto" w:fill="auto"/>
            <w:noWrap/>
            <w:vAlign w:val="center"/>
            <w:hideMark/>
          </w:tcPr>
          <w:p w14:paraId="20B1C798" w14:textId="77777777" w:rsidR="003757FB" w:rsidRPr="008B7E4E" w:rsidRDefault="003757FB" w:rsidP="007370E6">
            <w:pPr>
              <w:ind w:firstLine="172"/>
              <w:contextualSpacing/>
              <w:rPr>
                <w:szCs w:val="28"/>
              </w:rPr>
            </w:pPr>
            <w:r w:rsidRPr="008B7E4E">
              <w:rPr>
                <w:szCs w:val="28"/>
              </w:rPr>
              <w:t>Who does the child like to be held by the most?</w:t>
            </w:r>
          </w:p>
        </w:tc>
        <w:tc>
          <w:tcPr>
            <w:tcW w:w="1245" w:type="dxa"/>
            <w:tcBorders>
              <w:top w:val="nil"/>
              <w:left w:val="nil"/>
              <w:bottom w:val="nil"/>
              <w:right w:val="nil"/>
            </w:tcBorders>
            <w:shd w:val="clear" w:color="auto" w:fill="auto"/>
            <w:noWrap/>
            <w:vAlign w:val="center"/>
          </w:tcPr>
          <w:p w14:paraId="5F42CFBC" w14:textId="77777777" w:rsidR="003757FB" w:rsidRPr="00266039" w:rsidRDefault="003757FB" w:rsidP="007370E6">
            <w:pPr>
              <w:contextualSpacing/>
              <w:jc w:val="center"/>
              <w:rPr>
                <w:szCs w:val="28"/>
              </w:rPr>
            </w:pPr>
            <w:r>
              <w:rPr>
                <w:szCs w:val="28"/>
              </w:rPr>
              <w:t>107</w:t>
            </w:r>
          </w:p>
        </w:tc>
        <w:tc>
          <w:tcPr>
            <w:tcW w:w="1183" w:type="dxa"/>
            <w:tcBorders>
              <w:top w:val="nil"/>
              <w:left w:val="nil"/>
              <w:bottom w:val="nil"/>
              <w:right w:val="nil"/>
            </w:tcBorders>
            <w:shd w:val="clear" w:color="auto" w:fill="auto"/>
            <w:noWrap/>
            <w:vAlign w:val="center"/>
          </w:tcPr>
          <w:p w14:paraId="21283E02" w14:textId="77777777" w:rsidR="003757FB" w:rsidRPr="00266039" w:rsidRDefault="003757FB" w:rsidP="007370E6">
            <w:pPr>
              <w:contextualSpacing/>
              <w:jc w:val="center"/>
              <w:rPr>
                <w:szCs w:val="28"/>
              </w:rPr>
            </w:pPr>
            <w:r>
              <w:rPr>
                <w:szCs w:val="28"/>
              </w:rPr>
              <w:t>14.11</w:t>
            </w:r>
          </w:p>
        </w:tc>
        <w:tc>
          <w:tcPr>
            <w:tcW w:w="1182" w:type="dxa"/>
            <w:tcBorders>
              <w:top w:val="nil"/>
              <w:left w:val="nil"/>
              <w:bottom w:val="nil"/>
              <w:right w:val="nil"/>
            </w:tcBorders>
            <w:shd w:val="clear" w:color="auto" w:fill="auto"/>
            <w:noWrap/>
            <w:vAlign w:val="center"/>
          </w:tcPr>
          <w:p w14:paraId="1FDF9CFC" w14:textId="77777777" w:rsidR="003757FB" w:rsidRPr="00266039" w:rsidRDefault="003757FB" w:rsidP="007370E6">
            <w:pPr>
              <w:contextualSpacing/>
              <w:jc w:val="center"/>
              <w:rPr>
                <w:szCs w:val="28"/>
              </w:rPr>
            </w:pPr>
            <w:r>
              <w:rPr>
                <w:szCs w:val="28"/>
              </w:rPr>
              <w:t>178</w:t>
            </w:r>
          </w:p>
        </w:tc>
        <w:tc>
          <w:tcPr>
            <w:tcW w:w="1184" w:type="dxa"/>
            <w:tcBorders>
              <w:top w:val="nil"/>
              <w:left w:val="nil"/>
              <w:bottom w:val="nil"/>
              <w:right w:val="nil"/>
            </w:tcBorders>
            <w:shd w:val="clear" w:color="auto" w:fill="auto"/>
            <w:noWrap/>
            <w:vAlign w:val="center"/>
          </w:tcPr>
          <w:p w14:paraId="6096233F" w14:textId="77777777" w:rsidR="003757FB" w:rsidRPr="00266039" w:rsidRDefault="003757FB" w:rsidP="007370E6">
            <w:pPr>
              <w:contextualSpacing/>
              <w:jc w:val="center"/>
              <w:rPr>
                <w:szCs w:val="28"/>
              </w:rPr>
            </w:pPr>
            <w:r>
              <w:rPr>
                <w:szCs w:val="28"/>
              </w:rPr>
              <w:t>23.70</w:t>
            </w:r>
          </w:p>
        </w:tc>
      </w:tr>
      <w:tr w:rsidR="003757FB" w:rsidRPr="008B7E4E" w14:paraId="753EEDAA" w14:textId="77777777" w:rsidTr="00543EE3">
        <w:trPr>
          <w:trHeight w:val="263"/>
        </w:trPr>
        <w:tc>
          <w:tcPr>
            <w:tcW w:w="6025" w:type="dxa"/>
            <w:tcBorders>
              <w:top w:val="nil"/>
              <w:left w:val="nil"/>
              <w:bottom w:val="nil"/>
              <w:right w:val="nil"/>
            </w:tcBorders>
            <w:shd w:val="clear" w:color="auto" w:fill="auto"/>
            <w:noWrap/>
            <w:vAlign w:val="center"/>
            <w:hideMark/>
          </w:tcPr>
          <w:p w14:paraId="0DDEB843" w14:textId="77777777" w:rsidR="003757FB" w:rsidRPr="008B7E4E" w:rsidRDefault="003757FB" w:rsidP="007370E6">
            <w:pPr>
              <w:ind w:firstLine="172"/>
              <w:contextualSpacing/>
              <w:rPr>
                <w:szCs w:val="28"/>
              </w:rPr>
            </w:pPr>
            <w:r w:rsidRPr="008B7E4E">
              <w:rPr>
                <w:szCs w:val="28"/>
              </w:rPr>
              <w:t xml:space="preserve">Soothing child when restless / crying </w:t>
            </w:r>
          </w:p>
        </w:tc>
        <w:tc>
          <w:tcPr>
            <w:tcW w:w="1245" w:type="dxa"/>
            <w:tcBorders>
              <w:top w:val="nil"/>
              <w:left w:val="nil"/>
              <w:bottom w:val="nil"/>
              <w:right w:val="nil"/>
            </w:tcBorders>
            <w:shd w:val="clear" w:color="auto" w:fill="auto"/>
            <w:noWrap/>
            <w:vAlign w:val="center"/>
          </w:tcPr>
          <w:p w14:paraId="344F8B54" w14:textId="77777777" w:rsidR="003757FB" w:rsidRPr="00266039" w:rsidRDefault="003757FB" w:rsidP="007370E6">
            <w:pPr>
              <w:contextualSpacing/>
              <w:jc w:val="center"/>
              <w:rPr>
                <w:szCs w:val="28"/>
              </w:rPr>
            </w:pPr>
            <w:r>
              <w:rPr>
                <w:szCs w:val="28"/>
              </w:rPr>
              <w:t>140</w:t>
            </w:r>
          </w:p>
        </w:tc>
        <w:tc>
          <w:tcPr>
            <w:tcW w:w="1183" w:type="dxa"/>
            <w:tcBorders>
              <w:top w:val="nil"/>
              <w:left w:val="nil"/>
              <w:bottom w:val="nil"/>
              <w:right w:val="nil"/>
            </w:tcBorders>
            <w:shd w:val="clear" w:color="auto" w:fill="auto"/>
            <w:noWrap/>
            <w:vAlign w:val="center"/>
          </w:tcPr>
          <w:p w14:paraId="6AA0D6B3" w14:textId="77777777" w:rsidR="003757FB" w:rsidRPr="00266039" w:rsidRDefault="003757FB" w:rsidP="007370E6">
            <w:pPr>
              <w:contextualSpacing/>
              <w:jc w:val="center"/>
              <w:rPr>
                <w:szCs w:val="28"/>
              </w:rPr>
            </w:pPr>
            <w:r>
              <w:rPr>
                <w:szCs w:val="28"/>
              </w:rPr>
              <w:t>18.30</w:t>
            </w:r>
          </w:p>
        </w:tc>
        <w:tc>
          <w:tcPr>
            <w:tcW w:w="1182" w:type="dxa"/>
            <w:tcBorders>
              <w:top w:val="nil"/>
              <w:left w:val="nil"/>
              <w:bottom w:val="nil"/>
              <w:right w:val="nil"/>
            </w:tcBorders>
            <w:shd w:val="clear" w:color="auto" w:fill="auto"/>
            <w:noWrap/>
            <w:vAlign w:val="center"/>
          </w:tcPr>
          <w:p w14:paraId="37599248" w14:textId="77777777" w:rsidR="003757FB" w:rsidRPr="00266039" w:rsidRDefault="003757FB" w:rsidP="007370E6">
            <w:pPr>
              <w:contextualSpacing/>
              <w:jc w:val="center"/>
              <w:rPr>
                <w:szCs w:val="28"/>
              </w:rPr>
            </w:pPr>
            <w:r>
              <w:rPr>
                <w:szCs w:val="28"/>
              </w:rPr>
              <w:t>194</w:t>
            </w:r>
          </w:p>
        </w:tc>
        <w:tc>
          <w:tcPr>
            <w:tcW w:w="1184" w:type="dxa"/>
            <w:tcBorders>
              <w:top w:val="nil"/>
              <w:left w:val="nil"/>
              <w:bottom w:val="nil"/>
              <w:right w:val="nil"/>
            </w:tcBorders>
            <w:shd w:val="clear" w:color="auto" w:fill="auto"/>
            <w:noWrap/>
            <w:vAlign w:val="center"/>
          </w:tcPr>
          <w:p w14:paraId="024D944D" w14:textId="77777777" w:rsidR="003757FB" w:rsidRPr="00266039" w:rsidRDefault="003757FB" w:rsidP="007370E6">
            <w:pPr>
              <w:contextualSpacing/>
              <w:jc w:val="center"/>
              <w:rPr>
                <w:szCs w:val="28"/>
              </w:rPr>
            </w:pPr>
            <w:r>
              <w:rPr>
                <w:szCs w:val="28"/>
              </w:rPr>
              <w:t>26.42</w:t>
            </w:r>
          </w:p>
        </w:tc>
      </w:tr>
      <w:tr w:rsidR="003757FB" w:rsidRPr="008B7E4E" w14:paraId="4103915A" w14:textId="77777777" w:rsidTr="00543EE3">
        <w:trPr>
          <w:trHeight w:val="263"/>
        </w:trPr>
        <w:tc>
          <w:tcPr>
            <w:tcW w:w="6025" w:type="dxa"/>
            <w:tcBorders>
              <w:top w:val="nil"/>
              <w:left w:val="nil"/>
              <w:bottom w:val="nil"/>
              <w:right w:val="nil"/>
            </w:tcBorders>
            <w:shd w:val="clear" w:color="auto" w:fill="auto"/>
            <w:noWrap/>
            <w:vAlign w:val="center"/>
            <w:hideMark/>
          </w:tcPr>
          <w:p w14:paraId="0A308C99" w14:textId="77777777" w:rsidR="003757FB" w:rsidRPr="008B7E4E" w:rsidRDefault="003757FB" w:rsidP="007370E6">
            <w:pPr>
              <w:contextualSpacing/>
              <w:rPr>
                <w:b/>
                <w:bCs/>
                <w:szCs w:val="28"/>
              </w:rPr>
            </w:pPr>
            <w:r w:rsidRPr="008B7E4E">
              <w:rPr>
                <w:b/>
                <w:bCs/>
                <w:szCs w:val="28"/>
              </w:rPr>
              <w:t>Other support (care for the child)</w:t>
            </w:r>
          </w:p>
        </w:tc>
        <w:tc>
          <w:tcPr>
            <w:tcW w:w="1245" w:type="dxa"/>
            <w:tcBorders>
              <w:top w:val="nil"/>
              <w:left w:val="nil"/>
              <w:bottom w:val="nil"/>
              <w:right w:val="nil"/>
            </w:tcBorders>
            <w:shd w:val="clear" w:color="auto" w:fill="auto"/>
            <w:noWrap/>
            <w:vAlign w:val="center"/>
          </w:tcPr>
          <w:p w14:paraId="038E7B1D" w14:textId="77777777" w:rsidR="003757FB" w:rsidRPr="00266039" w:rsidRDefault="003757FB" w:rsidP="007370E6">
            <w:pPr>
              <w:contextualSpacing/>
              <w:jc w:val="center"/>
              <w:rPr>
                <w:szCs w:val="28"/>
              </w:rPr>
            </w:pPr>
          </w:p>
        </w:tc>
        <w:tc>
          <w:tcPr>
            <w:tcW w:w="1183" w:type="dxa"/>
            <w:tcBorders>
              <w:top w:val="nil"/>
              <w:left w:val="nil"/>
              <w:bottom w:val="nil"/>
              <w:right w:val="nil"/>
            </w:tcBorders>
            <w:shd w:val="clear" w:color="auto" w:fill="auto"/>
            <w:noWrap/>
            <w:vAlign w:val="center"/>
          </w:tcPr>
          <w:p w14:paraId="0C15BD7D" w14:textId="77777777" w:rsidR="003757FB" w:rsidRPr="00266039" w:rsidRDefault="003757FB" w:rsidP="007370E6">
            <w:pPr>
              <w:contextualSpacing/>
              <w:jc w:val="center"/>
              <w:rPr>
                <w:szCs w:val="28"/>
              </w:rPr>
            </w:pPr>
          </w:p>
        </w:tc>
        <w:tc>
          <w:tcPr>
            <w:tcW w:w="1182" w:type="dxa"/>
            <w:tcBorders>
              <w:top w:val="nil"/>
              <w:left w:val="nil"/>
              <w:bottom w:val="nil"/>
              <w:right w:val="nil"/>
            </w:tcBorders>
            <w:shd w:val="clear" w:color="auto" w:fill="auto"/>
            <w:noWrap/>
            <w:vAlign w:val="center"/>
          </w:tcPr>
          <w:p w14:paraId="39130F7F" w14:textId="77777777" w:rsidR="003757FB" w:rsidRPr="00266039" w:rsidRDefault="003757FB" w:rsidP="007370E6">
            <w:pPr>
              <w:contextualSpacing/>
              <w:jc w:val="center"/>
              <w:rPr>
                <w:szCs w:val="28"/>
              </w:rPr>
            </w:pPr>
          </w:p>
        </w:tc>
        <w:tc>
          <w:tcPr>
            <w:tcW w:w="1184" w:type="dxa"/>
            <w:tcBorders>
              <w:top w:val="nil"/>
              <w:left w:val="nil"/>
              <w:bottom w:val="nil"/>
              <w:right w:val="nil"/>
            </w:tcBorders>
            <w:shd w:val="clear" w:color="auto" w:fill="auto"/>
            <w:noWrap/>
            <w:vAlign w:val="center"/>
          </w:tcPr>
          <w:p w14:paraId="2B463F9F" w14:textId="77777777" w:rsidR="003757FB" w:rsidRPr="00266039" w:rsidRDefault="003757FB" w:rsidP="007370E6">
            <w:pPr>
              <w:contextualSpacing/>
              <w:jc w:val="center"/>
              <w:rPr>
                <w:szCs w:val="28"/>
              </w:rPr>
            </w:pPr>
          </w:p>
        </w:tc>
      </w:tr>
      <w:tr w:rsidR="003757FB" w:rsidRPr="008B7E4E" w14:paraId="117DA8B4" w14:textId="77777777" w:rsidTr="00543EE3">
        <w:trPr>
          <w:trHeight w:val="263"/>
        </w:trPr>
        <w:tc>
          <w:tcPr>
            <w:tcW w:w="6025" w:type="dxa"/>
            <w:tcBorders>
              <w:top w:val="nil"/>
              <w:left w:val="nil"/>
              <w:bottom w:val="nil"/>
              <w:right w:val="nil"/>
            </w:tcBorders>
            <w:shd w:val="clear" w:color="auto" w:fill="auto"/>
            <w:noWrap/>
            <w:vAlign w:val="center"/>
            <w:hideMark/>
          </w:tcPr>
          <w:p w14:paraId="40EBF453" w14:textId="77777777" w:rsidR="003757FB" w:rsidRPr="008B7E4E" w:rsidRDefault="003757FB" w:rsidP="007370E6">
            <w:pPr>
              <w:ind w:firstLine="172"/>
              <w:contextualSpacing/>
              <w:rPr>
                <w:szCs w:val="28"/>
              </w:rPr>
            </w:pPr>
            <w:r w:rsidRPr="008B7E4E">
              <w:rPr>
                <w:szCs w:val="28"/>
              </w:rPr>
              <w:t>When mother is occupied with other tasks/chores</w:t>
            </w:r>
          </w:p>
        </w:tc>
        <w:tc>
          <w:tcPr>
            <w:tcW w:w="1245" w:type="dxa"/>
            <w:tcBorders>
              <w:top w:val="nil"/>
              <w:left w:val="nil"/>
              <w:bottom w:val="nil"/>
              <w:right w:val="nil"/>
            </w:tcBorders>
            <w:shd w:val="clear" w:color="auto" w:fill="auto"/>
            <w:noWrap/>
            <w:vAlign w:val="center"/>
          </w:tcPr>
          <w:p w14:paraId="3708EAB2" w14:textId="77777777" w:rsidR="003757FB" w:rsidRPr="00266039" w:rsidRDefault="003757FB" w:rsidP="007370E6">
            <w:pPr>
              <w:contextualSpacing/>
              <w:jc w:val="center"/>
              <w:rPr>
                <w:szCs w:val="28"/>
              </w:rPr>
            </w:pPr>
            <w:r>
              <w:rPr>
                <w:szCs w:val="28"/>
              </w:rPr>
              <w:t>443</w:t>
            </w:r>
          </w:p>
        </w:tc>
        <w:tc>
          <w:tcPr>
            <w:tcW w:w="1183" w:type="dxa"/>
            <w:tcBorders>
              <w:top w:val="nil"/>
              <w:left w:val="nil"/>
              <w:bottom w:val="nil"/>
              <w:right w:val="nil"/>
            </w:tcBorders>
            <w:shd w:val="clear" w:color="auto" w:fill="auto"/>
            <w:noWrap/>
            <w:vAlign w:val="center"/>
          </w:tcPr>
          <w:p w14:paraId="6C2080A2" w14:textId="77777777" w:rsidR="003757FB" w:rsidRPr="00266039" w:rsidRDefault="003757FB" w:rsidP="007370E6">
            <w:pPr>
              <w:contextualSpacing/>
              <w:jc w:val="center"/>
              <w:rPr>
                <w:szCs w:val="28"/>
              </w:rPr>
            </w:pPr>
            <w:r>
              <w:rPr>
                <w:szCs w:val="28"/>
              </w:rPr>
              <w:t>58.29</w:t>
            </w:r>
          </w:p>
        </w:tc>
        <w:tc>
          <w:tcPr>
            <w:tcW w:w="1182" w:type="dxa"/>
            <w:tcBorders>
              <w:top w:val="nil"/>
              <w:left w:val="nil"/>
              <w:bottom w:val="nil"/>
              <w:right w:val="nil"/>
            </w:tcBorders>
            <w:shd w:val="clear" w:color="auto" w:fill="auto"/>
            <w:noWrap/>
            <w:vAlign w:val="center"/>
          </w:tcPr>
          <w:p w14:paraId="35F3BC1E" w14:textId="77777777" w:rsidR="003757FB" w:rsidRPr="00266039" w:rsidRDefault="003757FB" w:rsidP="007370E6">
            <w:pPr>
              <w:contextualSpacing/>
              <w:jc w:val="center"/>
              <w:rPr>
                <w:szCs w:val="28"/>
              </w:rPr>
            </w:pPr>
            <w:r>
              <w:rPr>
                <w:szCs w:val="28"/>
              </w:rPr>
              <w:t>375</w:t>
            </w:r>
          </w:p>
        </w:tc>
        <w:tc>
          <w:tcPr>
            <w:tcW w:w="1184" w:type="dxa"/>
            <w:tcBorders>
              <w:top w:val="nil"/>
              <w:left w:val="nil"/>
              <w:bottom w:val="nil"/>
              <w:right w:val="nil"/>
            </w:tcBorders>
            <w:shd w:val="clear" w:color="auto" w:fill="auto"/>
            <w:noWrap/>
            <w:vAlign w:val="center"/>
          </w:tcPr>
          <w:p w14:paraId="628488B6" w14:textId="77777777" w:rsidR="003757FB" w:rsidRPr="00266039" w:rsidRDefault="003757FB" w:rsidP="007370E6">
            <w:pPr>
              <w:contextualSpacing/>
              <w:jc w:val="center"/>
              <w:rPr>
                <w:szCs w:val="28"/>
              </w:rPr>
            </w:pPr>
            <w:r>
              <w:rPr>
                <w:szCs w:val="28"/>
              </w:rPr>
              <w:t>49.34</w:t>
            </w:r>
          </w:p>
        </w:tc>
      </w:tr>
      <w:tr w:rsidR="003757FB" w:rsidRPr="008B7E4E" w14:paraId="584162AB" w14:textId="77777777" w:rsidTr="00543EE3">
        <w:trPr>
          <w:trHeight w:val="263"/>
        </w:trPr>
        <w:tc>
          <w:tcPr>
            <w:tcW w:w="6025" w:type="dxa"/>
            <w:tcBorders>
              <w:top w:val="nil"/>
              <w:left w:val="nil"/>
              <w:bottom w:val="nil"/>
              <w:right w:val="nil"/>
            </w:tcBorders>
            <w:shd w:val="clear" w:color="auto" w:fill="auto"/>
            <w:noWrap/>
            <w:vAlign w:val="center"/>
            <w:hideMark/>
          </w:tcPr>
          <w:p w14:paraId="1CBDBB2A" w14:textId="77777777" w:rsidR="003757FB" w:rsidRPr="008B7E4E" w:rsidRDefault="003757FB" w:rsidP="007370E6">
            <w:pPr>
              <w:ind w:firstLine="172"/>
              <w:contextualSpacing/>
              <w:rPr>
                <w:szCs w:val="28"/>
              </w:rPr>
            </w:pPr>
            <w:r w:rsidRPr="008B7E4E">
              <w:rPr>
                <w:szCs w:val="28"/>
              </w:rPr>
              <w:t>When mother is unwell</w:t>
            </w:r>
          </w:p>
        </w:tc>
        <w:tc>
          <w:tcPr>
            <w:tcW w:w="1245" w:type="dxa"/>
            <w:tcBorders>
              <w:top w:val="nil"/>
              <w:left w:val="nil"/>
              <w:bottom w:val="nil"/>
              <w:right w:val="nil"/>
            </w:tcBorders>
            <w:shd w:val="clear" w:color="auto" w:fill="auto"/>
            <w:noWrap/>
            <w:vAlign w:val="center"/>
          </w:tcPr>
          <w:p w14:paraId="35C1EF75" w14:textId="77777777" w:rsidR="003757FB" w:rsidRPr="00266039" w:rsidRDefault="003757FB" w:rsidP="007370E6">
            <w:pPr>
              <w:contextualSpacing/>
              <w:jc w:val="center"/>
              <w:rPr>
                <w:szCs w:val="28"/>
              </w:rPr>
            </w:pPr>
            <w:r>
              <w:rPr>
                <w:szCs w:val="28"/>
              </w:rPr>
              <w:t>379</w:t>
            </w:r>
          </w:p>
        </w:tc>
        <w:tc>
          <w:tcPr>
            <w:tcW w:w="1183" w:type="dxa"/>
            <w:tcBorders>
              <w:top w:val="nil"/>
              <w:left w:val="nil"/>
              <w:bottom w:val="nil"/>
              <w:right w:val="nil"/>
            </w:tcBorders>
            <w:shd w:val="clear" w:color="auto" w:fill="auto"/>
            <w:noWrap/>
            <w:vAlign w:val="center"/>
          </w:tcPr>
          <w:p w14:paraId="6C0C33FE" w14:textId="77777777" w:rsidR="003757FB" w:rsidRPr="00266039" w:rsidRDefault="003757FB" w:rsidP="007370E6">
            <w:pPr>
              <w:contextualSpacing/>
              <w:jc w:val="center"/>
              <w:rPr>
                <w:szCs w:val="28"/>
              </w:rPr>
            </w:pPr>
            <w:r>
              <w:rPr>
                <w:szCs w:val="28"/>
              </w:rPr>
              <w:t>49.92</w:t>
            </w:r>
          </w:p>
        </w:tc>
        <w:tc>
          <w:tcPr>
            <w:tcW w:w="1182" w:type="dxa"/>
            <w:tcBorders>
              <w:top w:val="nil"/>
              <w:left w:val="nil"/>
              <w:bottom w:val="nil"/>
              <w:right w:val="nil"/>
            </w:tcBorders>
            <w:shd w:val="clear" w:color="auto" w:fill="auto"/>
            <w:noWrap/>
            <w:vAlign w:val="center"/>
          </w:tcPr>
          <w:p w14:paraId="2B3384F8" w14:textId="77777777" w:rsidR="003757FB" w:rsidRPr="00266039" w:rsidRDefault="003757FB" w:rsidP="007370E6">
            <w:pPr>
              <w:contextualSpacing/>
              <w:jc w:val="center"/>
              <w:rPr>
                <w:szCs w:val="28"/>
              </w:rPr>
            </w:pPr>
            <w:r>
              <w:rPr>
                <w:szCs w:val="28"/>
              </w:rPr>
              <w:t>361</w:t>
            </w:r>
          </w:p>
        </w:tc>
        <w:tc>
          <w:tcPr>
            <w:tcW w:w="1184" w:type="dxa"/>
            <w:tcBorders>
              <w:top w:val="nil"/>
              <w:left w:val="nil"/>
              <w:bottom w:val="nil"/>
              <w:right w:val="nil"/>
            </w:tcBorders>
            <w:shd w:val="clear" w:color="auto" w:fill="auto"/>
            <w:noWrap/>
            <w:vAlign w:val="center"/>
          </w:tcPr>
          <w:p w14:paraId="7280F4EF" w14:textId="77777777" w:rsidR="003757FB" w:rsidRPr="00266039" w:rsidRDefault="003757FB" w:rsidP="007370E6">
            <w:pPr>
              <w:contextualSpacing/>
              <w:jc w:val="center"/>
              <w:rPr>
                <w:szCs w:val="28"/>
              </w:rPr>
            </w:pPr>
            <w:r>
              <w:rPr>
                <w:szCs w:val="28"/>
              </w:rPr>
              <w:t>47.12</w:t>
            </w:r>
          </w:p>
        </w:tc>
      </w:tr>
      <w:tr w:rsidR="003757FB" w:rsidRPr="008B7E4E" w14:paraId="1FE0C5FA" w14:textId="77777777" w:rsidTr="00543EE3">
        <w:trPr>
          <w:trHeight w:val="263"/>
        </w:trPr>
        <w:tc>
          <w:tcPr>
            <w:tcW w:w="6025" w:type="dxa"/>
            <w:tcBorders>
              <w:top w:val="nil"/>
              <w:left w:val="nil"/>
              <w:bottom w:val="single" w:sz="4" w:space="0" w:color="auto"/>
              <w:right w:val="nil"/>
            </w:tcBorders>
            <w:shd w:val="clear" w:color="auto" w:fill="auto"/>
            <w:noWrap/>
            <w:vAlign w:val="center"/>
            <w:hideMark/>
          </w:tcPr>
          <w:p w14:paraId="5F731F0C" w14:textId="77777777" w:rsidR="003757FB" w:rsidRPr="008B7E4E" w:rsidRDefault="003757FB" w:rsidP="007370E6">
            <w:pPr>
              <w:ind w:firstLine="172"/>
              <w:contextualSpacing/>
              <w:rPr>
                <w:szCs w:val="28"/>
              </w:rPr>
            </w:pPr>
            <w:r w:rsidRPr="008B7E4E">
              <w:rPr>
                <w:szCs w:val="28"/>
              </w:rPr>
              <w:t>When mother is working</w:t>
            </w:r>
          </w:p>
        </w:tc>
        <w:tc>
          <w:tcPr>
            <w:tcW w:w="1245" w:type="dxa"/>
            <w:tcBorders>
              <w:top w:val="nil"/>
              <w:left w:val="nil"/>
              <w:bottom w:val="single" w:sz="4" w:space="0" w:color="auto"/>
              <w:right w:val="nil"/>
            </w:tcBorders>
            <w:shd w:val="clear" w:color="auto" w:fill="auto"/>
            <w:noWrap/>
            <w:vAlign w:val="center"/>
          </w:tcPr>
          <w:p w14:paraId="5E7B02E6" w14:textId="77777777" w:rsidR="003757FB" w:rsidRPr="00266039" w:rsidRDefault="003757FB" w:rsidP="007370E6">
            <w:pPr>
              <w:contextualSpacing/>
              <w:jc w:val="center"/>
              <w:rPr>
                <w:szCs w:val="28"/>
              </w:rPr>
            </w:pPr>
            <w:r>
              <w:rPr>
                <w:szCs w:val="28"/>
              </w:rPr>
              <w:t>364</w:t>
            </w:r>
          </w:p>
        </w:tc>
        <w:tc>
          <w:tcPr>
            <w:tcW w:w="1183" w:type="dxa"/>
            <w:tcBorders>
              <w:top w:val="nil"/>
              <w:left w:val="nil"/>
              <w:bottom w:val="single" w:sz="4" w:space="0" w:color="auto"/>
              <w:right w:val="nil"/>
            </w:tcBorders>
            <w:shd w:val="clear" w:color="auto" w:fill="auto"/>
            <w:noWrap/>
            <w:vAlign w:val="center"/>
          </w:tcPr>
          <w:p w14:paraId="302B0ED7" w14:textId="77777777" w:rsidR="003757FB" w:rsidRPr="00266039" w:rsidRDefault="003757FB" w:rsidP="007370E6">
            <w:pPr>
              <w:contextualSpacing/>
              <w:jc w:val="center"/>
              <w:rPr>
                <w:szCs w:val="28"/>
              </w:rPr>
            </w:pPr>
            <w:r>
              <w:rPr>
                <w:szCs w:val="28"/>
              </w:rPr>
              <w:t>48.04</w:t>
            </w:r>
          </w:p>
        </w:tc>
        <w:tc>
          <w:tcPr>
            <w:tcW w:w="1182" w:type="dxa"/>
            <w:tcBorders>
              <w:top w:val="nil"/>
              <w:left w:val="nil"/>
              <w:bottom w:val="single" w:sz="4" w:space="0" w:color="auto"/>
              <w:right w:val="nil"/>
            </w:tcBorders>
            <w:shd w:val="clear" w:color="auto" w:fill="auto"/>
            <w:noWrap/>
            <w:vAlign w:val="center"/>
          </w:tcPr>
          <w:p w14:paraId="7EE52D69" w14:textId="77777777" w:rsidR="003757FB" w:rsidRPr="00266039" w:rsidRDefault="003757FB" w:rsidP="007370E6">
            <w:pPr>
              <w:contextualSpacing/>
              <w:jc w:val="center"/>
              <w:rPr>
                <w:szCs w:val="28"/>
              </w:rPr>
            </w:pPr>
            <w:r>
              <w:rPr>
                <w:szCs w:val="28"/>
              </w:rPr>
              <w:t>362</w:t>
            </w:r>
          </w:p>
        </w:tc>
        <w:tc>
          <w:tcPr>
            <w:tcW w:w="1184" w:type="dxa"/>
            <w:tcBorders>
              <w:top w:val="nil"/>
              <w:left w:val="nil"/>
              <w:bottom w:val="single" w:sz="4" w:space="0" w:color="auto"/>
              <w:right w:val="nil"/>
            </w:tcBorders>
            <w:shd w:val="clear" w:color="auto" w:fill="auto"/>
            <w:noWrap/>
            <w:vAlign w:val="center"/>
          </w:tcPr>
          <w:p w14:paraId="390C1725" w14:textId="77777777" w:rsidR="003757FB" w:rsidRPr="00266039" w:rsidRDefault="003757FB" w:rsidP="007370E6">
            <w:pPr>
              <w:contextualSpacing/>
              <w:jc w:val="center"/>
              <w:rPr>
                <w:szCs w:val="28"/>
              </w:rPr>
            </w:pPr>
            <w:r>
              <w:rPr>
                <w:szCs w:val="28"/>
              </w:rPr>
              <w:t>46.86</w:t>
            </w:r>
          </w:p>
        </w:tc>
      </w:tr>
      <w:tr w:rsidR="003757FB" w:rsidRPr="008B7E4E" w14:paraId="65E01D18" w14:textId="77777777" w:rsidTr="00543EE3">
        <w:trPr>
          <w:trHeight w:val="263"/>
        </w:trPr>
        <w:tc>
          <w:tcPr>
            <w:tcW w:w="10819" w:type="dxa"/>
            <w:gridSpan w:val="5"/>
            <w:tcBorders>
              <w:top w:val="single" w:sz="4" w:space="0" w:color="auto"/>
              <w:left w:val="nil"/>
              <w:bottom w:val="single" w:sz="4" w:space="0" w:color="auto"/>
              <w:right w:val="nil"/>
            </w:tcBorders>
          </w:tcPr>
          <w:p w14:paraId="0D17D201" w14:textId="77777777" w:rsidR="003757FB" w:rsidRPr="008B7E4E" w:rsidRDefault="003757FB" w:rsidP="007370E6">
            <w:pPr>
              <w:contextualSpacing/>
              <w:rPr>
                <w:szCs w:val="28"/>
              </w:rPr>
            </w:pPr>
            <w:r>
              <w:t xml:space="preserve">Calculations were based on the total sample of participants present at either 12-months or 24-months (n=772). </w:t>
            </w:r>
            <w:r w:rsidRPr="008B7E4E">
              <w:rPr>
                <w:szCs w:val="28"/>
              </w:rPr>
              <w:t xml:space="preserve">Percentages were based on weighted data to account for </w:t>
            </w:r>
            <w:r>
              <w:rPr>
                <w:szCs w:val="28"/>
              </w:rPr>
              <w:t xml:space="preserve">both the </w:t>
            </w:r>
            <w:r w:rsidRPr="008B7E4E">
              <w:rPr>
                <w:szCs w:val="28"/>
              </w:rPr>
              <w:t>sampling design in which 1 in every 3 non-depressed pregnant women were eligible for study inclusion</w:t>
            </w:r>
            <w:r>
              <w:t xml:space="preserve"> and the inverse probability of missingness.</w:t>
            </w:r>
          </w:p>
        </w:tc>
      </w:tr>
      <w:tr w:rsidR="003757FB" w:rsidRPr="008B7E4E" w14:paraId="78EE3185" w14:textId="77777777" w:rsidTr="00543EE3">
        <w:trPr>
          <w:trHeight w:val="263"/>
        </w:trPr>
        <w:tc>
          <w:tcPr>
            <w:tcW w:w="10819" w:type="dxa"/>
            <w:gridSpan w:val="5"/>
            <w:tcBorders>
              <w:top w:val="single" w:sz="4" w:space="0" w:color="auto"/>
              <w:left w:val="nil"/>
              <w:bottom w:val="nil"/>
              <w:right w:val="nil"/>
            </w:tcBorders>
          </w:tcPr>
          <w:p w14:paraId="61C90C6A" w14:textId="77777777" w:rsidR="003757FB" w:rsidRPr="008B7E4E" w:rsidRDefault="003757FB" w:rsidP="007370E6">
            <w:pPr>
              <w:contextualSpacing/>
              <w:rPr>
                <w:szCs w:val="28"/>
              </w:rPr>
            </w:pPr>
            <w:r w:rsidRPr="008B7E4E">
              <w:rPr>
                <w:b/>
                <w:bCs/>
                <w:szCs w:val="28"/>
              </w:rPr>
              <w:t>Table 2. Grandmother caregiving at 3 and</w:t>
            </w:r>
            <w:r>
              <w:rPr>
                <w:b/>
                <w:bCs/>
                <w:szCs w:val="28"/>
              </w:rPr>
              <w:t xml:space="preserve"> 12 months postpartum, </w:t>
            </w:r>
            <w:proofErr w:type="spellStart"/>
            <w:r>
              <w:rPr>
                <w:b/>
                <w:bCs/>
                <w:szCs w:val="28"/>
              </w:rPr>
              <w:t>Bachpan</w:t>
            </w:r>
            <w:proofErr w:type="spellEnd"/>
            <w:r>
              <w:rPr>
                <w:b/>
                <w:bCs/>
                <w:szCs w:val="28"/>
              </w:rPr>
              <w:t xml:space="preserve"> C</w:t>
            </w:r>
            <w:r w:rsidRPr="008B7E4E">
              <w:rPr>
                <w:b/>
                <w:bCs/>
                <w:szCs w:val="28"/>
              </w:rPr>
              <w:t>ohort, Pakistan</w:t>
            </w:r>
          </w:p>
        </w:tc>
      </w:tr>
    </w:tbl>
    <w:p w14:paraId="63381A27" w14:textId="15CCF453" w:rsidR="00860A83" w:rsidRPr="003439EF" w:rsidRDefault="00860A83" w:rsidP="005649F0">
      <w:pPr>
        <w:rPr>
          <w:b/>
          <w:bCs/>
        </w:rPr>
      </w:pPr>
    </w:p>
    <w:sectPr w:rsidR="00860A83" w:rsidRPr="003439EF" w:rsidSect="003439E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A824BA" w14:textId="77777777" w:rsidR="00347594" w:rsidRDefault="00347594" w:rsidP="0042182A">
      <w:r>
        <w:separator/>
      </w:r>
    </w:p>
  </w:endnote>
  <w:endnote w:type="continuationSeparator" w:id="0">
    <w:p w14:paraId="0F447CE1" w14:textId="77777777" w:rsidR="00347594" w:rsidRDefault="00347594" w:rsidP="0042182A">
      <w:r>
        <w:continuationSeparator/>
      </w:r>
    </w:p>
  </w:endnote>
  <w:endnote w:type="continuationNotice" w:id="1">
    <w:p w14:paraId="6E8451E4" w14:textId="77777777" w:rsidR="00347594" w:rsidRDefault="003475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rinda">
    <w:panose1 w:val="020B0502040204020203"/>
    <w:charset w:val="00"/>
    <w:family w:val="swiss"/>
    <w:pitch w:val="variable"/>
    <w:sig w:usb0="00010003" w:usb1="00000000" w:usb2="00000000" w:usb3="00000000" w:csb0="00000001" w:csb1="00000000"/>
  </w:font>
  <w:font w:name="Times">
    <w:panose1 w:val="0200050000000000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78446229"/>
      <w:docPartObj>
        <w:docPartGallery w:val="Page Numbers (Bottom of Page)"/>
        <w:docPartUnique/>
      </w:docPartObj>
    </w:sdtPr>
    <w:sdtEndPr>
      <w:rPr>
        <w:rStyle w:val="PageNumber"/>
      </w:rPr>
    </w:sdtEndPr>
    <w:sdtContent>
      <w:p w14:paraId="4D266F52" w14:textId="7A49D659" w:rsidR="00F243BF" w:rsidRDefault="00F243BF" w:rsidP="00F755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FDFED9" w14:textId="77777777" w:rsidR="00F243BF" w:rsidRDefault="00F243BF" w:rsidP="000706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90135298"/>
      <w:docPartObj>
        <w:docPartGallery w:val="Page Numbers (Bottom of Page)"/>
        <w:docPartUnique/>
      </w:docPartObj>
    </w:sdtPr>
    <w:sdtEndPr>
      <w:rPr>
        <w:rStyle w:val="PageNumber"/>
      </w:rPr>
    </w:sdtEndPr>
    <w:sdtContent>
      <w:p w14:paraId="250DB237" w14:textId="31A3980B" w:rsidR="00F243BF" w:rsidRPr="00F755AD" w:rsidRDefault="00F243BF" w:rsidP="003B2C8D">
        <w:pPr>
          <w:pStyle w:val="Footer"/>
          <w:framePr w:wrap="none" w:vAnchor="text" w:hAnchor="margin" w:xAlign="right" w:y="1"/>
          <w:rPr>
            <w:rStyle w:val="PageNumber"/>
            <w:rFonts w:ascii="Times New Roman" w:hAnsi="Times New Roman" w:cs="Times New Roman"/>
          </w:rPr>
        </w:pPr>
        <w:r w:rsidRPr="00F755AD">
          <w:rPr>
            <w:rStyle w:val="PageNumber"/>
            <w:rFonts w:ascii="Times New Roman" w:hAnsi="Times New Roman" w:cs="Times New Roman"/>
          </w:rPr>
          <w:fldChar w:fldCharType="begin"/>
        </w:r>
        <w:r w:rsidRPr="00F755AD">
          <w:rPr>
            <w:rStyle w:val="PageNumber"/>
            <w:rFonts w:ascii="Times New Roman" w:hAnsi="Times New Roman" w:cs="Times New Roman"/>
          </w:rPr>
          <w:instrText xml:space="preserve"> PAGE </w:instrText>
        </w:r>
        <w:r w:rsidRPr="00F755AD">
          <w:rPr>
            <w:rStyle w:val="PageNumber"/>
            <w:rFonts w:ascii="Times New Roman" w:hAnsi="Times New Roman" w:cs="Times New Roman"/>
          </w:rPr>
          <w:fldChar w:fldCharType="separate"/>
        </w:r>
        <w:r>
          <w:rPr>
            <w:rStyle w:val="PageNumber"/>
            <w:rFonts w:ascii="Times New Roman" w:hAnsi="Times New Roman" w:cs="Times New Roman"/>
            <w:noProof/>
          </w:rPr>
          <w:t>24</w:t>
        </w:r>
        <w:r w:rsidRPr="00F755AD">
          <w:rPr>
            <w:rStyle w:val="PageNumber"/>
            <w:rFonts w:ascii="Times New Roman" w:hAnsi="Times New Roman" w:cs="Times New Roman"/>
          </w:rPr>
          <w:fldChar w:fldCharType="end"/>
        </w:r>
      </w:p>
    </w:sdtContent>
  </w:sdt>
  <w:p w14:paraId="660A6F11" w14:textId="18896BC8" w:rsidR="00F243BF" w:rsidRDefault="00F243BF" w:rsidP="000706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DA2EB6" w14:textId="77777777" w:rsidR="00347594" w:rsidRDefault="00347594" w:rsidP="0042182A">
      <w:r>
        <w:separator/>
      </w:r>
    </w:p>
  </w:footnote>
  <w:footnote w:type="continuationSeparator" w:id="0">
    <w:p w14:paraId="53E32BE4" w14:textId="77777777" w:rsidR="00347594" w:rsidRDefault="00347594" w:rsidP="0042182A">
      <w:r>
        <w:continuationSeparator/>
      </w:r>
    </w:p>
  </w:footnote>
  <w:footnote w:type="continuationNotice" w:id="1">
    <w:p w14:paraId="1EDD6992" w14:textId="77777777" w:rsidR="00347594" w:rsidRDefault="003475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96E95"/>
    <w:multiLevelType w:val="hybridMultilevel"/>
    <w:tmpl w:val="A6A6C1D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812D7D"/>
    <w:multiLevelType w:val="hybridMultilevel"/>
    <w:tmpl w:val="DA3857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E54D78"/>
    <w:multiLevelType w:val="hybridMultilevel"/>
    <w:tmpl w:val="BF6063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F06FB"/>
    <w:multiLevelType w:val="hybridMultilevel"/>
    <w:tmpl w:val="E1AACD38"/>
    <w:lvl w:ilvl="0" w:tplc="15DCDC24">
      <w:start w:val="3"/>
      <w:numFmt w:val="bullet"/>
      <w:lvlText w:val=""/>
      <w:lvlJc w:val="left"/>
      <w:pPr>
        <w:ind w:left="1080" w:hanging="360"/>
      </w:pPr>
      <w:rPr>
        <w:rFonts w:ascii="Symbol" w:eastAsiaTheme="minorHAnsi"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7D00848"/>
    <w:multiLevelType w:val="hybridMultilevel"/>
    <w:tmpl w:val="35B49ED2"/>
    <w:lvl w:ilvl="0" w:tplc="A58C8C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664CC"/>
    <w:multiLevelType w:val="hybridMultilevel"/>
    <w:tmpl w:val="8458A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C22323"/>
    <w:multiLevelType w:val="hybridMultilevel"/>
    <w:tmpl w:val="72D245AC"/>
    <w:lvl w:ilvl="0" w:tplc="92DCADF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337471"/>
    <w:multiLevelType w:val="hybridMultilevel"/>
    <w:tmpl w:val="95B81CD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8335436"/>
    <w:multiLevelType w:val="hybridMultilevel"/>
    <w:tmpl w:val="35B49ED2"/>
    <w:lvl w:ilvl="0" w:tplc="A58C8C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D00102"/>
    <w:multiLevelType w:val="hybridMultilevel"/>
    <w:tmpl w:val="D1589C4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3B586B"/>
    <w:multiLevelType w:val="hybridMultilevel"/>
    <w:tmpl w:val="315878A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C21AEB"/>
    <w:multiLevelType w:val="hybridMultilevel"/>
    <w:tmpl w:val="EACA0AE8"/>
    <w:lvl w:ilvl="0" w:tplc="697AFDE6">
      <w:start w:val="20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1C693A"/>
    <w:multiLevelType w:val="hybridMultilevel"/>
    <w:tmpl w:val="F0A0D6F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5"/>
  </w:num>
  <w:num w:numId="3">
    <w:abstractNumId w:val="2"/>
  </w:num>
  <w:num w:numId="4">
    <w:abstractNumId w:val="11"/>
  </w:num>
  <w:num w:numId="5">
    <w:abstractNumId w:val="9"/>
  </w:num>
  <w:num w:numId="6">
    <w:abstractNumId w:val="0"/>
  </w:num>
  <w:num w:numId="7">
    <w:abstractNumId w:val="10"/>
  </w:num>
  <w:num w:numId="8">
    <w:abstractNumId w:val="7"/>
  </w:num>
  <w:num w:numId="9">
    <w:abstractNumId w:val="8"/>
  </w:num>
  <w:num w:numId="10">
    <w:abstractNumId w:val="3"/>
  </w:num>
  <w:num w:numId="11">
    <w:abstractNumId w:val="1"/>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2x9xrwozzd02ezff1xv524tw5zvxaa9pxz&quot;&gt;My EndNote Library&lt;record-ids&gt;&lt;item&gt;55&lt;/item&gt;&lt;item&gt;68&lt;/item&gt;&lt;item&gt;90&lt;/item&gt;&lt;item&gt;92&lt;/item&gt;&lt;item&gt;115&lt;/item&gt;&lt;item&gt;253&lt;/item&gt;&lt;item&gt;254&lt;/item&gt;&lt;item&gt;260&lt;/item&gt;&lt;item&gt;264&lt;/item&gt;&lt;item&gt;268&lt;/item&gt;&lt;item&gt;270&lt;/item&gt;&lt;item&gt;271&lt;/item&gt;&lt;item&gt;272&lt;/item&gt;&lt;item&gt;277&lt;/item&gt;&lt;item&gt;282&lt;/item&gt;&lt;item&gt;297&lt;/item&gt;&lt;item&gt;298&lt;/item&gt;&lt;item&gt;305&lt;/item&gt;&lt;item&gt;314&lt;/item&gt;&lt;item&gt;324&lt;/item&gt;&lt;item&gt;334&lt;/item&gt;&lt;item&gt;335&lt;/item&gt;&lt;item&gt;348&lt;/item&gt;&lt;item&gt;352&lt;/item&gt;&lt;item&gt;357&lt;/item&gt;&lt;item&gt;359&lt;/item&gt;&lt;item&gt;362&lt;/item&gt;&lt;item&gt;363&lt;/item&gt;&lt;item&gt;368&lt;/item&gt;&lt;item&gt;570&lt;/item&gt;&lt;item&gt;974&lt;/item&gt;&lt;item&gt;976&lt;/item&gt;&lt;item&gt;978&lt;/item&gt;&lt;item&gt;982&lt;/item&gt;&lt;item&gt;983&lt;/item&gt;&lt;item&gt;991&lt;/item&gt;&lt;item&gt;1001&lt;/item&gt;&lt;item&gt;1002&lt;/item&gt;&lt;item&gt;1024&lt;/item&gt;&lt;item&gt;1025&lt;/item&gt;&lt;item&gt;1026&lt;/item&gt;&lt;item&gt;1027&lt;/item&gt;&lt;item&gt;1029&lt;/item&gt;&lt;item&gt;1030&lt;/item&gt;&lt;item&gt;1031&lt;/item&gt;&lt;item&gt;1034&lt;/item&gt;&lt;item&gt;1036&lt;/item&gt;&lt;item&gt;1037&lt;/item&gt;&lt;item&gt;1038&lt;/item&gt;&lt;item&gt;1040&lt;/item&gt;&lt;item&gt;1041&lt;/item&gt;&lt;item&gt;1042&lt;/item&gt;&lt;item&gt;1043&lt;/item&gt;&lt;item&gt;1044&lt;/item&gt;&lt;item&gt;1045&lt;/item&gt;&lt;item&gt;1046&lt;/item&gt;&lt;item&gt;1047&lt;/item&gt;&lt;item&gt;1048&lt;/item&gt;&lt;item&gt;1049&lt;/item&gt;&lt;item&gt;1094&lt;/item&gt;&lt;item&gt;1096&lt;/item&gt;&lt;item&gt;1111&lt;/item&gt;&lt;item&gt;1112&lt;/item&gt;&lt;item&gt;1131&lt;/item&gt;&lt;item&gt;1132&lt;/item&gt;&lt;item&gt;1133&lt;/item&gt;&lt;item&gt;1134&lt;/item&gt;&lt;item&gt;1135&lt;/item&gt;&lt;item&gt;1136&lt;/item&gt;&lt;item&gt;1137&lt;/item&gt;&lt;item&gt;1138&lt;/item&gt;&lt;item&gt;1139&lt;/item&gt;&lt;item&gt;1140&lt;/item&gt;&lt;item&gt;1141&lt;/item&gt;&lt;item&gt;1175&lt;/item&gt;&lt;item&gt;1176&lt;/item&gt;&lt;item&gt;1177&lt;/item&gt;&lt;item&gt;1220&lt;/item&gt;&lt;item&gt;1268&lt;/item&gt;&lt;item&gt;1269&lt;/item&gt;&lt;item&gt;1270&lt;/item&gt;&lt;/record-ids&gt;&lt;/item&gt;&lt;/Libraries&gt;"/>
  </w:docVars>
  <w:rsids>
    <w:rsidRoot w:val="00B07C75"/>
    <w:rsid w:val="00003BCF"/>
    <w:rsid w:val="0000449D"/>
    <w:rsid w:val="00004539"/>
    <w:rsid w:val="000052AC"/>
    <w:rsid w:val="0000584F"/>
    <w:rsid w:val="000077AA"/>
    <w:rsid w:val="00012211"/>
    <w:rsid w:val="00012DC9"/>
    <w:rsid w:val="000137DE"/>
    <w:rsid w:val="00013CF3"/>
    <w:rsid w:val="00015C06"/>
    <w:rsid w:val="000169EB"/>
    <w:rsid w:val="00016B40"/>
    <w:rsid w:val="00017480"/>
    <w:rsid w:val="00017B97"/>
    <w:rsid w:val="00020E6F"/>
    <w:rsid w:val="000224AF"/>
    <w:rsid w:val="000228E7"/>
    <w:rsid w:val="000244DA"/>
    <w:rsid w:val="00024F44"/>
    <w:rsid w:val="000268D1"/>
    <w:rsid w:val="000308CB"/>
    <w:rsid w:val="00030DAC"/>
    <w:rsid w:val="00031110"/>
    <w:rsid w:val="00031A11"/>
    <w:rsid w:val="0003255E"/>
    <w:rsid w:val="00032896"/>
    <w:rsid w:val="00033416"/>
    <w:rsid w:val="00034B4F"/>
    <w:rsid w:val="00034E4D"/>
    <w:rsid w:val="000358BF"/>
    <w:rsid w:val="00035DAB"/>
    <w:rsid w:val="00035EAB"/>
    <w:rsid w:val="00036CD3"/>
    <w:rsid w:val="00036F1F"/>
    <w:rsid w:val="00041E4A"/>
    <w:rsid w:val="00042DB8"/>
    <w:rsid w:val="00043793"/>
    <w:rsid w:val="00043E86"/>
    <w:rsid w:val="0004560F"/>
    <w:rsid w:val="000460A2"/>
    <w:rsid w:val="00047215"/>
    <w:rsid w:val="00047E0F"/>
    <w:rsid w:val="000506EC"/>
    <w:rsid w:val="00050FFB"/>
    <w:rsid w:val="000543A3"/>
    <w:rsid w:val="00054A65"/>
    <w:rsid w:val="00054FDF"/>
    <w:rsid w:val="00055342"/>
    <w:rsid w:val="00055374"/>
    <w:rsid w:val="000554C8"/>
    <w:rsid w:val="0005645E"/>
    <w:rsid w:val="00057314"/>
    <w:rsid w:val="00057434"/>
    <w:rsid w:val="0005777F"/>
    <w:rsid w:val="00060555"/>
    <w:rsid w:val="00060FB7"/>
    <w:rsid w:val="00061576"/>
    <w:rsid w:val="00062831"/>
    <w:rsid w:val="0006367E"/>
    <w:rsid w:val="00063965"/>
    <w:rsid w:val="00064D9A"/>
    <w:rsid w:val="000657D3"/>
    <w:rsid w:val="000664F2"/>
    <w:rsid w:val="00067289"/>
    <w:rsid w:val="000674A0"/>
    <w:rsid w:val="00067635"/>
    <w:rsid w:val="00067A76"/>
    <w:rsid w:val="0007068C"/>
    <w:rsid w:val="00071C49"/>
    <w:rsid w:val="00072A37"/>
    <w:rsid w:val="00075D5C"/>
    <w:rsid w:val="000773A9"/>
    <w:rsid w:val="00077D8D"/>
    <w:rsid w:val="000805EE"/>
    <w:rsid w:val="000807A6"/>
    <w:rsid w:val="00081725"/>
    <w:rsid w:val="00082DD1"/>
    <w:rsid w:val="00083992"/>
    <w:rsid w:val="00085A18"/>
    <w:rsid w:val="00087C2F"/>
    <w:rsid w:val="00087D29"/>
    <w:rsid w:val="00090590"/>
    <w:rsid w:val="000909A0"/>
    <w:rsid w:val="00090BA0"/>
    <w:rsid w:val="00091C80"/>
    <w:rsid w:val="00092F3B"/>
    <w:rsid w:val="000947FE"/>
    <w:rsid w:val="00094946"/>
    <w:rsid w:val="00094E56"/>
    <w:rsid w:val="00095021"/>
    <w:rsid w:val="00095634"/>
    <w:rsid w:val="00097201"/>
    <w:rsid w:val="000A06FC"/>
    <w:rsid w:val="000A1FAD"/>
    <w:rsid w:val="000A368D"/>
    <w:rsid w:val="000A3A06"/>
    <w:rsid w:val="000A63FB"/>
    <w:rsid w:val="000B124D"/>
    <w:rsid w:val="000B1B79"/>
    <w:rsid w:val="000B1DFC"/>
    <w:rsid w:val="000B2669"/>
    <w:rsid w:val="000B29CC"/>
    <w:rsid w:val="000B2E17"/>
    <w:rsid w:val="000B46B0"/>
    <w:rsid w:val="000B5810"/>
    <w:rsid w:val="000B6FB3"/>
    <w:rsid w:val="000B74C5"/>
    <w:rsid w:val="000B7E5D"/>
    <w:rsid w:val="000C06E9"/>
    <w:rsid w:val="000C136A"/>
    <w:rsid w:val="000C27BA"/>
    <w:rsid w:val="000C36C7"/>
    <w:rsid w:val="000C3824"/>
    <w:rsid w:val="000C4ED6"/>
    <w:rsid w:val="000C52A1"/>
    <w:rsid w:val="000C5D5B"/>
    <w:rsid w:val="000C60F0"/>
    <w:rsid w:val="000C6114"/>
    <w:rsid w:val="000C740B"/>
    <w:rsid w:val="000C7FAE"/>
    <w:rsid w:val="000D0818"/>
    <w:rsid w:val="000D271F"/>
    <w:rsid w:val="000D2AB5"/>
    <w:rsid w:val="000D4041"/>
    <w:rsid w:val="000D4A06"/>
    <w:rsid w:val="000D5B2A"/>
    <w:rsid w:val="000D697B"/>
    <w:rsid w:val="000D775A"/>
    <w:rsid w:val="000E0004"/>
    <w:rsid w:val="000E0358"/>
    <w:rsid w:val="000E083F"/>
    <w:rsid w:val="000E1552"/>
    <w:rsid w:val="000E1F48"/>
    <w:rsid w:val="000E2EB8"/>
    <w:rsid w:val="000E2EFD"/>
    <w:rsid w:val="000E3D91"/>
    <w:rsid w:val="000E4603"/>
    <w:rsid w:val="000E6E43"/>
    <w:rsid w:val="000F02C7"/>
    <w:rsid w:val="000F02FC"/>
    <w:rsid w:val="000F121F"/>
    <w:rsid w:val="000F1D8D"/>
    <w:rsid w:val="000F383A"/>
    <w:rsid w:val="000F4AA5"/>
    <w:rsid w:val="000F594A"/>
    <w:rsid w:val="000F5BE7"/>
    <w:rsid w:val="000F66CE"/>
    <w:rsid w:val="000F6BE9"/>
    <w:rsid w:val="000F78DF"/>
    <w:rsid w:val="00101402"/>
    <w:rsid w:val="00102541"/>
    <w:rsid w:val="001027F6"/>
    <w:rsid w:val="00103359"/>
    <w:rsid w:val="001034F6"/>
    <w:rsid w:val="00104629"/>
    <w:rsid w:val="00104E08"/>
    <w:rsid w:val="00105D8D"/>
    <w:rsid w:val="00106D4E"/>
    <w:rsid w:val="00106E6F"/>
    <w:rsid w:val="001078D7"/>
    <w:rsid w:val="00107AC0"/>
    <w:rsid w:val="001102CD"/>
    <w:rsid w:val="00110DCF"/>
    <w:rsid w:val="00112C5A"/>
    <w:rsid w:val="00113169"/>
    <w:rsid w:val="00113F46"/>
    <w:rsid w:val="001165C4"/>
    <w:rsid w:val="00116CE6"/>
    <w:rsid w:val="001218FD"/>
    <w:rsid w:val="001240E0"/>
    <w:rsid w:val="00124124"/>
    <w:rsid w:val="00124478"/>
    <w:rsid w:val="00124CA4"/>
    <w:rsid w:val="00125C27"/>
    <w:rsid w:val="00126CB6"/>
    <w:rsid w:val="00127039"/>
    <w:rsid w:val="00127C9D"/>
    <w:rsid w:val="00132200"/>
    <w:rsid w:val="001333AC"/>
    <w:rsid w:val="00134B64"/>
    <w:rsid w:val="001352BF"/>
    <w:rsid w:val="001354F2"/>
    <w:rsid w:val="0013559A"/>
    <w:rsid w:val="0013593E"/>
    <w:rsid w:val="00136C35"/>
    <w:rsid w:val="00136DBB"/>
    <w:rsid w:val="001408FC"/>
    <w:rsid w:val="00140EA1"/>
    <w:rsid w:val="00141D66"/>
    <w:rsid w:val="001437B5"/>
    <w:rsid w:val="00143C87"/>
    <w:rsid w:val="00144091"/>
    <w:rsid w:val="0014724F"/>
    <w:rsid w:val="00147BA4"/>
    <w:rsid w:val="00152AB6"/>
    <w:rsid w:val="00153F2B"/>
    <w:rsid w:val="0015429E"/>
    <w:rsid w:val="001545F3"/>
    <w:rsid w:val="0015488B"/>
    <w:rsid w:val="00154AF0"/>
    <w:rsid w:val="00154FE8"/>
    <w:rsid w:val="00155185"/>
    <w:rsid w:val="00157449"/>
    <w:rsid w:val="00162457"/>
    <w:rsid w:val="00162BEC"/>
    <w:rsid w:val="00163208"/>
    <w:rsid w:val="00163C88"/>
    <w:rsid w:val="00164997"/>
    <w:rsid w:val="00164AE6"/>
    <w:rsid w:val="00164E4E"/>
    <w:rsid w:val="00165217"/>
    <w:rsid w:val="00166C12"/>
    <w:rsid w:val="0017042A"/>
    <w:rsid w:val="00174378"/>
    <w:rsid w:val="001748DE"/>
    <w:rsid w:val="00176CE3"/>
    <w:rsid w:val="00180011"/>
    <w:rsid w:val="0018042F"/>
    <w:rsid w:val="001805A2"/>
    <w:rsid w:val="001807D2"/>
    <w:rsid w:val="00180B50"/>
    <w:rsid w:val="00183716"/>
    <w:rsid w:val="00185124"/>
    <w:rsid w:val="00185881"/>
    <w:rsid w:val="001872B9"/>
    <w:rsid w:val="001872DC"/>
    <w:rsid w:val="001908BB"/>
    <w:rsid w:val="00190C12"/>
    <w:rsid w:val="00191112"/>
    <w:rsid w:val="0019242E"/>
    <w:rsid w:val="00192942"/>
    <w:rsid w:val="00192DFD"/>
    <w:rsid w:val="00192FB0"/>
    <w:rsid w:val="00193272"/>
    <w:rsid w:val="00195019"/>
    <w:rsid w:val="0019522C"/>
    <w:rsid w:val="00195696"/>
    <w:rsid w:val="001959E6"/>
    <w:rsid w:val="00195EC1"/>
    <w:rsid w:val="00196367"/>
    <w:rsid w:val="00196926"/>
    <w:rsid w:val="0019749A"/>
    <w:rsid w:val="00197752"/>
    <w:rsid w:val="00197B13"/>
    <w:rsid w:val="00197F1C"/>
    <w:rsid w:val="001A0302"/>
    <w:rsid w:val="001A14B1"/>
    <w:rsid w:val="001A1951"/>
    <w:rsid w:val="001A2594"/>
    <w:rsid w:val="001A25C8"/>
    <w:rsid w:val="001A29ED"/>
    <w:rsid w:val="001A30E7"/>
    <w:rsid w:val="001A4C94"/>
    <w:rsid w:val="001B08B6"/>
    <w:rsid w:val="001B37C8"/>
    <w:rsid w:val="001B383C"/>
    <w:rsid w:val="001B5C39"/>
    <w:rsid w:val="001B66D3"/>
    <w:rsid w:val="001B79EF"/>
    <w:rsid w:val="001C094C"/>
    <w:rsid w:val="001C0BD0"/>
    <w:rsid w:val="001C0E57"/>
    <w:rsid w:val="001C20BF"/>
    <w:rsid w:val="001C219E"/>
    <w:rsid w:val="001C2FAE"/>
    <w:rsid w:val="001C3F63"/>
    <w:rsid w:val="001C46B6"/>
    <w:rsid w:val="001C502A"/>
    <w:rsid w:val="001C51D7"/>
    <w:rsid w:val="001C5B72"/>
    <w:rsid w:val="001C778F"/>
    <w:rsid w:val="001C77B6"/>
    <w:rsid w:val="001D0849"/>
    <w:rsid w:val="001D0858"/>
    <w:rsid w:val="001D0D62"/>
    <w:rsid w:val="001D11BC"/>
    <w:rsid w:val="001D2571"/>
    <w:rsid w:val="001D2D4F"/>
    <w:rsid w:val="001D390F"/>
    <w:rsid w:val="001D46F3"/>
    <w:rsid w:val="001D6458"/>
    <w:rsid w:val="001D7B07"/>
    <w:rsid w:val="001E0D4B"/>
    <w:rsid w:val="001E14D9"/>
    <w:rsid w:val="001E1DE8"/>
    <w:rsid w:val="001E202B"/>
    <w:rsid w:val="001E3552"/>
    <w:rsid w:val="001E3676"/>
    <w:rsid w:val="001E4940"/>
    <w:rsid w:val="001E78EF"/>
    <w:rsid w:val="001F0186"/>
    <w:rsid w:val="001F0B91"/>
    <w:rsid w:val="001F2F72"/>
    <w:rsid w:val="001F3744"/>
    <w:rsid w:val="001F39C0"/>
    <w:rsid w:val="001F467E"/>
    <w:rsid w:val="001F58F2"/>
    <w:rsid w:val="001F5A5A"/>
    <w:rsid w:val="001F6462"/>
    <w:rsid w:val="001F6E57"/>
    <w:rsid w:val="00203C77"/>
    <w:rsid w:val="00207D40"/>
    <w:rsid w:val="0021123F"/>
    <w:rsid w:val="00211404"/>
    <w:rsid w:val="0021312B"/>
    <w:rsid w:val="00213827"/>
    <w:rsid w:val="0021591E"/>
    <w:rsid w:val="00215CD0"/>
    <w:rsid w:val="00217A1C"/>
    <w:rsid w:val="002225F0"/>
    <w:rsid w:val="00224A34"/>
    <w:rsid w:val="00224E71"/>
    <w:rsid w:val="0022686B"/>
    <w:rsid w:val="0022699C"/>
    <w:rsid w:val="0022747D"/>
    <w:rsid w:val="00230484"/>
    <w:rsid w:val="002316C6"/>
    <w:rsid w:val="00234186"/>
    <w:rsid w:val="00234D78"/>
    <w:rsid w:val="00234E3D"/>
    <w:rsid w:val="00235B58"/>
    <w:rsid w:val="002361EF"/>
    <w:rsid w:val="00236CAF"/>
    <w:rsid w:val="00236F32"/>
    <w:rsid w:val="00237391"/>
    <w:rsid w:val="00240031"/>
    <w:rsid w:val="0024087B"/>
    <w:rsid w:val="0024088C"/>
    <w:rsid w:val="002410F6"/>
    <w:rsid w:val="0024174F"/>
    <w:rsid w:val="00242344"/>
    <w:rsid w:val="00243858"/>
    <w:rsid w:val="002454A6"/>
    <w:rsid w:val="00245A97"/>
    <w:rsid w:val="00245D03"/>
    <w:rsid w:val="00245E8E"/>
    <w:rsid w:val="00245ECB"/>
    <w:rsid w:val="002465E4"/>
    <w:rsid w:val="00250893"/>
    <w:rsid w:val="00250B53"/>
    <w:rsid w:val="00250B77"/>
    <w:rsid w:val="00251A87"/>
    <w:rsid w:val="0025200E"/>
    <w:rsid w:val="0025203A"/>
    <w:rsid w:val="00253653"/>
    <w:rsid w:val="00254D3A"/>
    <w:rsid w:val="00256385"/>
    <w:rsid w:val="00256905"/>
    <w:rsid w:val="00256CFD"/>
    <w:rsid w:val="00257E11"/>
    <w:rsid w:val="00260F09"/>
    <w:rsid w:val="002632ED"/>
    <w:rsid w:val="002633C9"/>
    <w:rsid w:val="002637B7"/>
    <w:rsid w:val="002637E4"/>
    <w:rsid w:val="00265798"/>
    <w:rsid w:val="00266039"/>
    <w:rsid w:val="0026612D"/>
    <w:rsid w:val="00270AFD"/>
    <w:rsid w:val="002720A4"/>
    <w:rsid w:val="00272D54"/>
    <w:rsid w:val="0027308B"/>
    <w:rsid w:val="00273242"/>
    <w:rsid w:val="00273F33"/>
    <w:rsid w:val="00274662"/>
    <w:rsid w:val="002753D2"/>
    <w:rsid w:val="0027543A"/>
    <w:rsid w:val="002758F3"/>
    <w:rsid w:val="00275A3B"/>
    <w:rsid w:val="00275DD8"/>
    <w:rsid w:val="00276D7B"/>
    <w:rsid w:val="002776B2"/>
    <w:rsid w:val="00280098"/>
    <w:rsid w:val="00281FDE"/>
    <w:rsid w:val="00286E23"/>
    <w:rsid w:val="002870E0"/>
    <w:rsid w:val="0029041B"/>
    <w:rsid w:val="00290B13"/>
    <w:rsid w:val="00290F6E"/>
    <w:rsid w:val="00291609"/>
    <w:rsid w:val="00291A8C"/>
    <w:rsid w:val="00292BBB"/>
    <w:rsid w:val="0029300E"/>
    <w:rsid w:val="00293085"/>
    <w:rsid w:val="00293F0F"/>
    <w:rsid w:val="00294360"/>
    <w:rsid w:val="002959AF"/>
    <w:rsid w:val="00295CFB"/>
    <w:rsid w:val="00296927"/>
    <w:rsid w:val="00296F18"/>
    <w:rsid w:val="00297872"/>
    <w:rsid w:val="002A1C29"/>
    <w:rsid w:val="002A2BF3"/>
    <w:rsid w:val="002A3A4B"/>
    <w:rsid w:val="002A3BA3"/>
    <w:rsid w:val="002A44F0"/>
    <w:rsid w:val="002A50E6"/>
    <w:rsid w:val="002A5EA1"/>
    <w:rsid w:val="002A65ED"/>
    <w:rsid w:val="002A6BB9"/>
    <w:rsid w:val="002A7411"/>
    <w:rsid w:val="002B0CD3"/>
    <w:rsid w:val="002B1F33"/>
    <w:rsid w:val="002B3403"/>
    <w:rsid w:val="002B3DEF"/>
    <w:rsid w:val="002B3F07"/>
    <w:rsid w:val="002B4238"/>
    <w:rsid w:val="002B4251"/>
    <w:rsid w:val="002B5E93"/>
    <w:rsid w:val="002B733C"/>
    <w:rsid w:val="002C09B2"/>
    <w:rsid w:val="002C170B"/>
    <w:rsid w:val="002C31BE"/>
    <w:rsid w:val="002C3295"/>
    <w:rsid w:val="002C4069"/>
    <w:rsid w:val="002C43DF"/>
    <w:rsid w:val="002C4446"/>
    <w:rsid w:val="002C4B84"/>
    <w:rsid w:val="002C515B"/>
    <w:rsid w:val="002C5A14"/>
    <w:rsid w:val="002C5A75"/>
    <w:rsid w:val="002C62BF"/>
    <w:rsid w:val="002C6461"/>
    <w:rsid w:val="002D129E"/>
    <w:rsid w:val="002D1505"/>
    <w:rsid w:val="002D1D61"/>
    <w:rsid w:val="002D27EE"/>
    <w:rsid w:val="002D4684"/>
    <w:rsid w:val="002D4C4D"/>
    <w:rsid w:val="002D6759"/>
    <w:rsid w:val="002D67FE"/>
    <w:rsid w:val="002D754A"/>
    <w:rsid w:val="002D7D0B"/>
    <w:rsid w:val="002E0B61"/>
    <w:rsid w:val="002E312B"/>
    <w:rsid w:val="002E3B24"/>
    <w:rsid w:val="002E3E57"/>
    <w:rsid w:val="002E5252"/>
    <w:rsid w:val="002E610F"/>
    <w:rsid w:val="002E7A14"/>
    <w:rsid w:val="002F013D"/>
    <w:rsid w:val="002F0A30"/>
    <w:rsid w:val="002F0B44"/>
    <w:rsid w:val="002F168A"/>
    <w:rsid w:val="002F1ABE"/>
    <w:rsid w:val="002F1E46"/>
    <w:rsid w:val="002F22D9"/>
    <w:rsid w:val="002F3EB7"/>
    <w:rsid w:val="002F42BF"/>
    <w:rsid w:val="002F44B8"/>
    <w:rsid w:val="002F5842"/>
    <w:rsid w:val="002F656E"/>
    <w:rsid w:val="002F6C47"/>
    <w:rsid w:val="002F6D82"/>
    <w:rsid w:val="002F6E0C"/>
    <w:rsid w:val="002F72D6"/>
    <w:rsid w:val="002F7784"/>
    <w:rsid w:val="00301405"/>
    <w:rsid w:val="00304B10"/>
    <w:rsid w:val="003058BF"/>
    <w:rsid w:val="003059FC"/>
    <w:rsid w:val="00306280"/>
    <w:rsid w:val="003066D8"/>
    <w:rsid w:val="0030676E"/>
    <w:rsid w:val="003074F4"/>
    <w:rsid w:val="003125AB"/>
    <w:rsid w:val="003130C0"/>
    <w:rsid w:val="003136D0"/>
    <w:rsid w:val="0031425E"/>
    <w:rsid w:val="0031544A"/>
    <w:rsid w:val="003154A3"/>
    <w:rsid w:val="0031624E"/>
    <w:rsid w:val="00316A3E"/>
    <w:rsid w:val="00320A0C"/>
    <w:rsid w:val="003212E9"/>
    <w:rsid w:val="00321EB2"/>
    <w:rsid w:val="003232D7"/>
    <w:rsid w:val="00324052"/>
    <w:rsid w:val="003244CE"/>
    <w:rsid w:val="003246A0"/>
    <w:rsid w:val="003258AD"/>
    <w:rsid w:val="00325BE5"/>
    <w:rsid w:val="00325F74"/>
    <w:rsid w:val="00330231"/>
    <w:rsid w:val="00332268"/>
    <w:rsid w:val="00332470"/>
    <w:rsid w:val="0033390B"/>
    <w:rsid w:val="00333CDB"/>
    <w:rsid w:val="00334262"/>
    <w:rsid w:val="003344D2"/>
    <w:rsid w:val="0033459D"/>
    <w:rsid w:val="00334BC5"/>
    <w:rsid w:val="003356BC"/>
    <w:rsid w:val="00335790"/>
    <w:rsid w:val="00335910"/>
    <w:rsid w:val="00335DB5"/>
    <w:rsid w:val="00336630"/>
    <w:rsid w:val="00337069"/>
    <w:rsid w:val="00337813"/>
    <w:rsid w:val="003379F9"/>
    <w:rsid w:val="00340116"/>
    <w:rsid w:val="00340230"/>
    <w:rsid w:val="00340BD9"/>
    <w:rsid w:val="00340EF8"/>
    <w:rsid w:val="003411D0"/>
    <w:rsid w:val="0034150A"/>
    <w:rsid w:val="00341CDF"/>
    <w:rsid w:val="003439EF"/>
    <w:rsid w:val="00344850"/>
    <w:rsid w:val="00344E14"/>
    <w:rsid w:val="003450D1"/>
    <w:rsid w:val="0034550D"/>
    <w:rsid w:val="0034576D"/>
    <w:rsid w:val="00346097"/>
    <w:rsid w:val="00346489"/>
    <w:rsid w:val="00346ABD"/>
    <w:rsid w:val="003470D1"/>
    <w:rsid w:val="00347594"/>
    <w:rsid w:val="00350601"/>
    <w:rsid w:val="00350FA8"/>
    <w:rsid w:val="00354E5C"/>
    <w:rsid w:val="00357830"/>
    <w:rsid w:val="0035785E"/>
    <w:rsid w:val="00361DDD"/>
    <w:rsid w:val="00362063"/>
    <w:rsid w:val="00362CC0"/>
    <w:rsid w:val="00363F2B"/>
    <w:rsid w:val="003646D2"/>
    <w:rsid w:val="00364B1A"/>
    <w:rsid w:val="00364F49"/>
    <w:rsid w:val="00365D0B"/>
    <w:rsid w:val="00366E6C"/>
    <w:rsid w:val="0036745A"/>
    <w:rsid w:val="003674C9"/>
    <w:rsid w:val="003709BD"/>
    <w:rsid w:val="00370E86"/>
    <w:rsid w:val="0037272F"/>
    <w:rsid w:val="00372ECD"/>
    <w:rsid w:val="003741E2"/>
    <w:rsid w:val="003751C2"/>
    <w:rsid w:val="003757FB"/>
    <w:rsid w:val="00375D5B"/>
    <w:rsid w:val="003802C0"/>
    <w:rsid w:val="003824FE"/>
    <w:rsid w:val="00383877"/>
    <w:rsid w:val="00385732"/>
    <w:rsid w:val="00386C8F"/>
    <w:rsid w:val="003870B3"/>
    <w:rsid w:val="00387D25"/>
    <w:rsid w:val="00391A70"/>
    <w:rsid w:val="00392140"/>
    <w:rsid w:val="003928D0"/>
    <w:rsid w:val="00392CCF"/>
    <w:rsid w:val="0039354B"/>
    <w:rsid w:val="003938A3"/>
    <w:rsid w:val="00395138"/>
    <w:rsid w:val="00395CDB"/>
    <w:rsid w:val="00397BA1"/>
    <w:rsid w:val="003A040C"/>
    <w:rsid w:val="003A0574"/>
    <w:rsid w:val="003A2787"/>
    <w:rsid w:val="003A2A8F"/>
    <w:rsid w:val="003A3875"/>
    <w:rsid w:val="003A63D7"/>
    <w:rsid w:val="003A6942"/>
    <w:rsid w:val="003A7404"/>
    <w:rsid w:val="003B056C"/>
    <w:rsid w:val="003B12F7"/>
    <w:rsid w:val="003B1422"/>
    <w:rsid w:val="003B2C8D"/>
    <w:rsid w:val="003B3920"/>
    <w:rsid w:val="003B45CD"/>
    <w:rsid w:val="003B49CB"/>
    <w:rsid w:val="003B4AE0"/>
    <w:rsid w:val="003B5365"/>
    <w:rsid w:val="003B5620"/>
    <w:rsid w:val="003B584D"/>
    <w:rsid w:val="003B7008"/>
    <w:rsid w:val="003B7C52"/>
    <w:rsid w:val="003C04F9"/>
    <w:rsid w:val="003C07F1"/>
    <w:rsid w:val="003C0C59"/>
    <w:rsid w:val="003C1C06"/>
    <w:rsid w:val="003C2061"/>
    <w:rsid w:val="003C28E2"/>
    <w:rsid w:val="003C3589"/>
    <w:rsid w:val="003C36D5"/>
    <w:rsid w:val="003C6741"/>
    <w:rsid w:val="003C67EA"/>
    <w:rsid w:val="003D0095"/>
    <w:rsid w:val="003D2A79"/>
    <w:rsid w:val="003D4FA8"/>
    <w:rsid w:val="003D6BFB"/>
    <w:rsid w:val="003D6E16"/>
    <w:rsid w:val="003E0E5B"/>
    <w:rsid w:val="003E2053"/>
    <w:rsid w:val="003E231B"/>
    <w:rsid w:val="003E3082"/>
    <w:rsid w:val="003E3DAD"/>
    <w:rsid w:val="003E426E"/>
    <w:rsid w:val="003E4AE0"/>
    <w:rsid w:val="003E59A4"/>
    <w:rsid w:val="003E7338"/>
    <w:rsid w:val="003E7C8D"/>
    <w:rsid w:val="003F0632"/>
    <w:rsid w:val="003F077D"/>
    <w:rsid w:val="003F0790"/>
    <w:rsid w:val="003F1FAD"/>
    <w:rsid w:val="003F3F28"/>
    <w:rsid w:val="003F607D"/>
    <w:rsid w:val="003F6980"/>
    <w:rsid w:val="003F7072"/>
    <w:rsid w:val="00401435"/>
    <w:rsid w:val="004015FA"/>
    <w:rsid w:val="00401BB8"/>
    <w:rsid w:val="004022A2"/>
    <w:rsid w:val="00403FE8"/>
    <w:rsid w:val="0040418E"/>
    <w:rsid w:val="0040519A"/>
    <w:rsid w:val="00406301"/>
    <w:rsid w:val="00406460"/>
    <w:rsid w:val="00406A65"/>
    <w:rsid w:val="004071DD"/>
    <w:rsid w:val="004101BE"/>
    <w:rsid w:val="00410359"/>
    <w:rsid w:val="004108A6"/>
    <w:rsid w:val="00410C08"/>
    <w:rsid w:val="00411CE8"/>
    <w:rsid w:val="0041332B"/>
    <w:rsid w:val="00413642"/>
    <w:rsid w:val="00415280"/>
    <w:rsid w:val="00415904"/>
    <w:rsid w:val="00415D47"/>
    <w:rsid w:val="00415DFC"/>
    <w:rsid w:val="0042050E"/>
    <w:rsid w:val="004208A6"/>
    <w:rsid w:val="0042182A"/>
    <w:rsid w:val="00422853"/>
    <w:rsid w:val="00424BFE"/>
    <w:rsid w:val="00425E96"/>
    <w:rsid w:val="00427496"/>
    <w:rsid w:val="00430E93"/>
    <w:rsid w:val="004321CF"/>
    <w:rsid w:val="00432BE9"/>
    <w:rsid w:val="00433044"/>
    <w:rsid w:val="0043306E"/>
    <w:rsid w:val="004339BD"/>
    <w:rsid w:val="00433B2D"/>
    <w:rsid w:val="00434721"/>
    <w:rsid w:val="004352B3"/>
    <w:rsid w:val="00436DEC"/>
    <w:rsid w:val="0043777B"/>
    <w:rsid w:val="00437F74"/>
    <w:rsid w:val="00440275"/>
    <w:rsid w:val="0044071D"/>
    <w:rsid w:val="00441141"/>
    <w:rsid w:val="00441B16"/>
    <w:rsid w:val="00442AB8"/>
    <w:rsid w:val="004432A2"/>
    <w:rsid w:val="004447E4"/>
    <w:rsid w:val="0044683F"/>
    <w:rsid w:val="00446AD4"/>
    <w:rsid w:val="00451836"/>
    <w:rsid w:val="004525BD"/>
    <w:rsid w:val="00452671"/>
    <w:rsid w:val="00453E56"/>
    <w:rsid w:val="00454497"/>
    <w:rsid w:val="00454604"/>
    <w:rsid w:val="0045503B"/>
    <w:rsid w:val="00455FF0"/>
    <w:rsid w:val="0045638F"/>
    <w:rsid w:val="0045682C"/>
    <w:rsid w:val="0045752A"/>
    <w:rsid w:val="00457C88"/>
    <w:rsid w:val="004602EE"/>
    <w:rsid w:val="00460807"/>
    <w:rsid w:val="00460EF4"/>
    <w:rsid w:val="004620AA"/>
    <w:rsid w:val="00462241"/>
    <w:rsid w:val="00462886"/>
    <w:rsid w:val="00465B04"/>
    <w:rsid w:val="004665D4"/>
    <w:rsid w:val="00467BF7"/>
    <w:rsid w:val="00470A52"/>
    <w:rsid w:val="00470D39"/>
    <w:rsid w:val="0047274B"/>
    <w:rsid w:val="00473594"/>
    <w:rsid w:val="004741DB"/>
    <w:rsid w:val="00475865"/>
    <w:rsid w:val="0047620D"/>
    <w:rsid w:val="004764EB"/>
    <w:rsid w:val="004805DE"/>
    <w:rsid w:val="00480C73"/>
    <w:rsid w:val="00480FF1"/>
    <w:rsid w:val="00482E25"/>
    <w:rsid w:val="004838AA"/>
    <w:rsid w:val="00483FFD"/>
    <w:rsid w:val="004840C7"/>
    <w:rsid w:val="00484549"/>
    <w:rsid w:val="0048502C"/>
    <w:rsid w:val="00485671"/>
    <w:rsid w:val="00486DF0"/>
    <w:rsid w:val="004902B2"/>
    <w:rsid w:val="004906DC"/>
    <w:rsid w:val="004911A0"/>
    <w:rsid w:val="00492498"/>
    <w:rsid w:val="0049403B"/>
    <w:rsid w:val="0049473B"/>
    <w:rsid w:val="004954BD"/>
    <w:rsid w:val="004954F6"/>
    <w:rsid w:val="0049574D"/>
    <w:rsid w:val="00495839"/>
    <w:rsid w:val="004959CD"/>
    <w:rsid w:val="004A0461"/>
    <w:rsid w:val="004A1CF4"/>
    <w:rsid w:val="004A1FBA"/>
    <w:rsid w:val="004A4C0C"/>
    <w:rsid w:val="004A4CDD"/>
    <w:rsid w:val="004A566E"/>
    <w:rsid w:val="004A74C7"/>
    <w:rsid w:val="004B08DF"/>
    <w:rsid w:val="004B25CA"/>
    <w:rsid w:val="004B472B"/>
    <w:rsid w:val="004B5133"/>
    <w:rsid w:val="004B539E"/>
    <w:rsid w:val="004C0D07"/>
    <w:rsid w:val="004C175B"/>
    <w:rsid w:val="004C1ACE"/>
    <w:rsid w:val="004C3361"/>
    <w:rsid w:val="004C3A4A"/>
    <w:rsid w:val="004C410D"/>
    <w:rsid w:val="004C5459"/>
    <w:rsid w:val="004C683E"/>
    <w:rsid w:val="004C6F14"/>
    <w:rsid w:val="004D13BD"/>
    <w:rsid w:val="004D154B"/>
    <w:rsid w:val="004D1B28"/>
    <w:rsid w:val="004D2648"/>
    <w:rsid w:val="004D2A00"/>
    <w:rsid w:val="004D370B"/>
    <w:rsid w:val="004D66C7"/>
    <w:rsid w:val="004D6C0A"/>
    <w:rsid w:val="004D7F74"/>
    <w:rsid w:val="004E016F"/>
    <w:rsid w:val="004E12EB"/>
    <w:rsid w:val="004E171F"/>
    <w:rsid w:val="004E2B9F"/>
    <w:rsid w:val="004E35D0"/>
    <w:rsid w:val="004E56C3"/>
    <w:rsid w:val="004E5D49"/>
    <w:rsid w:val="004F06E9"/>
    <w:rsid w:val="004F0E19"/>
    <w:rsid w:val="004F1ADE"/>
    <w:rsid w:val="004F4B57"/>
    <w:rsid w:val="004F5392"/>
    <w:rsid w:val="004F643A"/>
    <w:rsid w:val="004F6FCB"/>
    <w:rsid w:val="00501A40"/>
    <w:rsid w:val="005021A7"/>
    <w:rsid w:val="00502574"/>
    <w:rsid w:val="00502A66"/>
    <w:rsid w:val="00502BAF"/>
    <w:rsid w:val="00502F61"/>
    <w:rsid w:val="0050354C"/>
    <w:rsid w:val="005036B3"/>
    <w:rsid w:val="00504192"/>
    <w:rsid w:val="00504763"/>
    <w:rsid w:val="00505276"/>
    <w:rsid w:val="0050628E"/>
    <w:rsid w:val="00507968"/>
    <w:rsid w:val="005110DD"/>
    <w:rsid w:val="005113BB"/>
    <w:rsid w:val="00511551"/>
    <w:rsid w:val="005124F6"/>
    <w:rsid w:val="00513174"/>
    <w:rsid w:val="00513799"/>
    <w:rsid w:val="00513EB1"/>
    <w:rsid w:val="00514A17"/>
    <w:rsid w:val="00515077"/>
    <w:rsid w:val="00515AE5"/>
    <w:rsid w:val="00515C77"/>
    <w:rsid w:val="00516FFB"/>
    <w:rsid w:val="005170AC"/>
    <w:rsid w:val="00520B34"/>
    <w:rsid w:val="00520C6C"/>
    <w:rsid w:val="00520CA7"/>
    <w:rsid w:val="005212E3"/>
    <w:rsid w:val="00521FA3"/>
    <w:rsid w:val="00523BE7"/>
    <w:rsid w:val="00523F80"/>
    <w:rsid w:val="005246B6"/>
    <w:rsid w:val="00526FB6"/>
    <w:rsid w:val="005272BD"/>
    <w:rsid w:val="00527650"/>
    <w:rsid w:val="00531FA9"/>
    <w:rsid w:val="005321AF"/>
    <w:rsid w:val="00532A01"/>
    <w:rsid w:val="00532D0D"/>
    <w:rsid w:val="00533CAD"/>
    <w:rsid w:val="00535782"/>
    <w:rsid w:val="005369B6"/>
    <w:rsid w:val="005369F6"/>
    <w:rsid w:val="00536C40"/>
    <w:rsid w:val="00537B36"/>
    <w:rsid w:val="0054101A"/>
    <w:rsid w:val="00541460"/>
    <w:rsid w:val="00541479"/>
    <w:rsid w:val="00542497"/>
    <w:rsid w:val="00542FB9"/>
    <w:rsid w:val="0054301F"/>
    <w:rsid w:val="00543EE3"/>
    <w:rsid w:val="00544F20"/>
    <w:rsid w:val="00544F8F"/>
    <w:rsid w:val="005455E0"/>
    <w:rsid w:val="00546FAD"/>
    <w:rsid w:val="0054795A"/>
    <w:rsid w:val="005503AE"/>
    <w:rsid w:val="005506BA"/>
    <w:rsid w:val="00551E3E"/>
    <w:rsid w:val="0055221E"/>
    <w:rsid w:val="00553058"/>
    <w:rsid w:val="00554BFC"/>
    <w:rsid w:val="005559DF"/>
    <w:rsid w:val="00556AD7"/>
    <w:rsid w:val="00556D1F"/>
    <w:rsid w:val="0055750B"/>
    <w:rsid w:val="00557F5A"/>
    <w:rsid w:val="0056020B"/>
    <w:rsid w:val="0056362F"/>
    <w:rsid w:val="005649F0"/>
    <w:rsid w:val="005655F1"/>
    <w:rsid w:val="00565A45"/>
    <w:rsid w:val="0056619D"/>
    <w:rsid w:val="0056653C"/>
    <w:rsid w:val="0056679B"/>
    <w:rsid w:val="00567730"/>
    <w:rsid w:val="00570563"/>
    <w:rsid w:val="00571874"/>
    <w:rsid w:val="005720CB"/>
    <w:rsid w:val="00572107"/>
    <w:rsid w:val="00572BC3"/>
    <w:rsid w:val="00574903"/>
    <w:rsid w:val="0057575A"/>
    <w:rsid w:val="00577223"/>
    <w:rsid w:val="00580A50"/>
    <w:rsid w:val="005813AE"/>
    <w:rsid w:val="00581927"/>
    <w:rsid w:val="00583531"/>
    <w:rsid w:val="005845F7"/>
    <w:rsid w:val="00584C78"/>
    <w:rsid w:val="00586042"/>
    <w:rsid w:val="0058606B"/>
    <w:rsid w:val="00586661"/>
    <w:rsid w:val="00592D3C"/>
    <w:rsid w:val="0059374C"/>
    <w:rsid w:val="00593E6F"/>
    <w:rsid w:val="00594B49"/>
    <w:rsid w:val="00594D3A"/>
    <w:rsid w:val="005954CB"/>
    <w:rsid w:val="005970B7"/>
    <w:rsid w:val="005A09F1"/>
    <w:rsid w:val="005A0FB7"/>
    <w:rsid w:val="005A17A3"/>
    <w:rsid w:val="005A2B2E"/>
    <w:rsid w:val="005A348A"/>
    <w:rsid w:val="005A36E7"/>
    <w:rsid w:val="005B0E3F"/>
    <w:rsid w:val="005B1DE4"/>
    <w:rsid w:val="005B2FEF"/>
    <w:rsid w:val="005B3EFF"/>
    <w:rsid w:val="005B440C"/>
    <w:rsid w:val="005B49A4"/>
    <w:rsid w:val="005B4A8B"/>
    <w:rsid w:val="005B5096"/>
    <w:rsid w:val="005B6293"/>
    <w:rsid w:val="005B6AE4"/>
    <w:rsid w:val="005B7D2D"/>
    <w:rsid w:val="005B7E42"/>
    <w:rsid w:val="005C0161"/>
    <w:rsid w:val="005C0DC0"/>
    <w:rsid w:val="005C1A1A"/>
    <w:rsid w:val="005C1CB7"/>
    <w:rsid w:val="005C255D"/>
    <w:rsid w:val="005C2988"/>
    <w:rsid w:val="005C2B31"/>
    <w:rsid w:val="005C330A"/>
    <w:rsid w:val="005C51C7"/>
    <w:rsid w:val="005C58BA"/>
    <w:rsid w:val="005C59E2"/>
    <w:rsid w:val="005C69FE"/>
    <w:rsid w:val="005C6CAA"/>
    <w:rsid w:val="005C6F96"/>
    <w:rsid w:val="005C7CEB"/>
    <w:rsid w:val="005D0CD9"/>
    <w:rsid w:val="005D1D93"/>
    <w:rsid w:val="005D2B33"/>
    <w:rsid w:val="005D3D4C"/>
    <w:rsid w:val="005D65A1"/>
    <w:rsid w:val="005E40EE"/>
    <w:rsid w:val="005E7C33"/>
    <w:rsid w:val="005F332D"/>
    <w:rsid w:val="005F4C94"/>
    <w:rsid w:val="005F6AA0"/>
    <w:rsid w:val="005F6D6D"/>
    <w:rsid w:val="005F7B89"/>
    <w:rsid w:val="00600B00"/>
    <w:rsid w:val="00601E26"/>
    <w:rsid w:val="00602036"/>
    <w:rsid w:val="00605CC3"/>
    <w:rsid w:val="00606E90"/>
    <w:rsid w:val="00610935"/>
    <w:rsid w:val="00610A62"/>
    <w:rsid w:val="00611821"/>
    <w:rsid w:val="00612BAC"/>
    <w:rsid w:val="006131C6"/>
    <w:rsid w:val="006155FE"/>
    <w:rsid w:val="00616730"/>
    <w:rsid w:val="00616DFF"/>
    <w:rsid w:val="006172B5"/>
    <w:rsid w:val="006175D0"/>
    <w:rsid w:val="0061782B"/>
    <w:rsid w:val="00617B72"/>
    <w:rsid w:val="00617D14"/>
    <w:rsid w:val="00621002"/>
    <w:rsid w:val="00621318"/>
    <w:rsid w:val="0062186C"/>
    <w:rsid w:val="00622387"/>
    <w:rsid w:val="006231D0"/>
    <w:rsid w:val="00625520"/>
    <w:rsid w:val="00626EDB"/>
    <w:rsid w:val="00627168"/>
    <w:rsid w:val="006275D9"/>
    <w:rsid w:val="006315CC"/>
    <w:rsid w:val="006326B9"/>
    <w:rsid w:val="00632831"/>
    <w:rsid w:val="00633423"/>
    <w:rsid w:val="006337CF"/>
    <w:rsid w:val="00633938"/>
    <w:rsid w:val="00634185"/>
    <w:rsid w:val="006362A9"/>
    <w:rsid w:val="006372EB"/>
    <w:rsid w:val="006374CF"/>
    <w:rsid w:val="00641D16"/>
    <w:rsid w:val="006420F7"/>
    <w:rsid w:val="00643410"/>
    <w:rsid w:val="0064375D"/>
    <w:rsid w:val="00643D17"/>
    <w:rsid w:val="00643E96"/>
    <w:rsid w:val="006479B4"/>
    <w:rsid w:val="00650A6F"/>
    <w:rsid w:val="00651F49"/>
    <w:rsid w:val="00654385"/>
    <w:rsid w:val="00655058"/>
    <w:rsid w:val="00655F34"/>
    <w:rsid w:val="00656740"/>
    <w:rsid w:val="006571DE"/>
    <w:rsid w:val="00657944"/>
    <w:rsid w:val="00660E24"/>
    <w:rsid w:val="00661675"/>
    <w:rsid w:val="00661774"/>
    <w:rsid w:val="006621A7"/>
    <w:rsid w:val="00663CBB"/>
    <w:rsid w:val="00664950"/>
    <w:rsid w:val="00666194"/>
    <w:rsid w:val="00666882"/>
    <w:rsid w:val="00667A77"/>
    <w:rsid w:val="00670987"/>
    <w:rsid w:val="00671048"/>
    <w:rsid w:val="00671D9E"/>
    <w:rsid w:val="006729E4"/>
    <w:rsid w:val="0067377A"/>
    <w:rsid w:val="00673C78"/>
    <w:rsid w:val="006744E2"/>
    <w:rsid w:val="00674862"/>
    <w:rsid w:val="006750C9"/>
    <w:rsid w:val="0067513A"/>
    <w:rsid w:val="00676FE2"/>
    <w:rsid w:val="0067705C"/>
    <w:rsid w:val="00677346"/>
    <w:rsid w:val="0068100F"/>
    <w:rsid w:val="00681393"/>
    <w:rsid w:val="00681E05"/>
    <w:rsid w:val="00686389"/>
    <w:rsid w:val="00686EB6"/>
    <w:rsid w:val="006876BB"/>
    <w:rsid w:val="006908C4"/>
    <w:rsid w:val="0069236B"/>
    <w:rsid w:val="00692A7B"/>
    <w:rsid w:val="00693240"/>
    <w:rsid w:val="00693B47"/>
    <w:rsid w:val="00693EEB"/>
    <w:rsid w:val="00694B61"/>
    <w:rsid w:val="006966CD"/>
    <w:rsid w:val="006A0299"/>
    <w:rsid w:val="006A1125"/>
    <w:rsid w:val="006A12AF"/>
    <w:rsid w:val="006A1840"/>
    <w:rsid w:val="006A4B79"/>
    <w:rsid w:val="006A53F7"/>
    <w:rsid w:val="006A5721"/>
    <w:rsid w:val="006A57E1"/>
    <w:rsid w:val="006A65B5"/>
    <w:rsid w:val="006A797C"/>
    <w:rsid w:val="006B1B7D"/>
    <w:rsid w:val="006B201E"/>
    <w:rsid w:val="006B2477"/>
    <w:rsid w:val="006B6FD5"/>
    <w:rsid w:val="006C051B"/>
    <w:rsid w:val="006C1283"/>
    <w:rsid w:val="006C217F"/>
    <w:rsid w:val="006C2187"/>
    <w:rsid w:val="006C2CEE"/>
    <w:rsid w:val="006C35CB"/>
    <w:rsid w:val="006C40C2"/>
    <w:rsid w:val="006C5108"/>
    <w:rsid w:val="006C5729"/>
    <w:rsid w:val="006C5DD3"/>
    <w:rsid w:val="006C646A"/>
    <w:rsid w:val="006C7915"/>
    <w:rsid w:val="006D0367"/>
    <w:rsid w:val="006D038D"/>
    <w:rsid w:val="006D0B01"/>
    <w:rsid w:val="006D12D0"/>
    <w:rsid w:val="006D16DB"/>
    <w:rsid w:val="006D42FE"/>
    <w:rsid w:val="006D45F6"/>
    <w:rsid w:val="006D4870"/>
    <w:rsid w:val="006D51A6"/>
    <w:rsid w:val="006D6695"/>
    <w:rsid w:val="006D66B7"/>
    <w:rsid w:val="006D7210"/>
    <w:rsid w:val="006E22E4"/>
    <w:rsid w:val="006E25A9"/>
    <w:rsid w:val="006E351D"/>
    <w:rsid w:val="006E3CA7"/>
    <w:rsid w:val="006E7FC4"/>
    <w:rsid w:val="006F070F"/>
    <w:rsid w:val="006F1C49"/>
    <w:rsid w:val="006F20B4"/>
    <w:rsid w:val="006F23D2"/>
    <w:rsid w:val="006F2EA8"/>
    <w:rsid w:val="006F4E45"/>
    <w:rsid w:val="006F5335"/>
    <w:rsid w:val="006F7F15"/>
    <w:rsid w:val="00700B5E"/>
    <w:rsid w:val="00701AFF"/>
    <w:rsid w:val="00701EAD"/>
    <w:rsid w:val="00702DD7"/>
    <w:rsid w:val="00703196"/>
    <w:rsid w:val="007042D9"/>
    <w:rsid w:val="00704323"/>
    <w:rsid w:val="0070477F"/>
    <w:rsid w:val="00705B21"/>
    <w:rsid w:val="00706846"/>
    <w:rsid w:val="00706C42"/>
    <w:rsid w:val="0070725F"/>
    <w:rsid w:val="00711A9B"/>
    <w:rsid w:val="007128CD"/>
    <w:rsid w:val="00712A5A"/>
    <w:rsid w:val="00714290"/>
    <w:rsid w:val="007151F2"/>
    <w:rsid w:val="007155D0"/>
    <w:rsid w:val="00717FB3"/>
    <w:rsid w:val="00723394"/>
    <w:rsid w:val="007233EF"/>
    <w:rsid w:val="00723CD7"/>
    <w:rsid w:val="0072408B"/>
    <w:rsid w:val="00725449"/>
    <w:rsid w:val="007264C7"/>
    <w:rsid w:val="0072659F"/>
    <w:rsid w:val="00726E5F"/>
    <w:rsid w:val="00730E4B"/>
    <w:rsid w:val="0073394A"/>
    <w:rsid w:val="00733C27"/>
    <w:rsid w:val="0073449C"/>
    <w:rsid w:val="00734E97"/>
    <w:rsid w:val="007370E6"/>
    <w:rsid w:val="00741B2F"/>
    <w:rsid w:val="00741E35"/>
    <w:rsid w:val="0074248A"/>
    <w:rsid w:val="00742DC7"/>
    <w:rsid w:val="0074389C"/>
    <w:rsid w:val="00743D2C"/>
    <w:rsid w:val="0074418D"/>
    <w:rsid w:val="00744D31"/>
    <w:rsid w:val="0074585D"/>
    <w:rsid w:val="00745B18"/>
    <w:rsid w:val="00746DE0"/>
    <w:rsid w:val="007471F5"/>
    <w:rsid w:val="00747364"/>
    <w:rsid w:val="00752BFB"/>
    <w:rsid w:val="0075344C"/>
    <w:rsid w:val="007535F1"/>
    <w:rsid w:val="00754967"/>
    <w:rsid w:val="00755797"/>
    <w:rsid w:val="007563C3"/>
    <w:rsid w:val="007575C4"/>
    <w:rsid w:val="007576E4"/>
    <w:rsid w:val="00760FF7"/>
    <w:rsid w:val="00762786"/>
    <w:rsid w:val="00762B64"/>
    <w:rsid w:val="007631A3"/>
    <w:rsid w:val="00767120"/>
    <w:rsid w:val="007677C8"/>
    <w:rsid w:val="007707CA"/>
    <w:rsid w:val="00770F36"/>
    <w:rsid w:val="00771417"/>
    <w:rsid w:val="00772BEC"/>
    <w:rsid w:val="00773B6A"/>
    <w:rsid w:val="00773E14"/>
    <w:rsid w:val="0077550F"/>
    <w:rsid w:val="00775A52"/>
    <w:rsid w:val="00775B60"/>
    <w:rsid w:val="00776C61"/>
    <w:rsid w:val="00776DEC"/>
    <w:rsid w:val="00777762"/>
    <w:rsid w:val="0077776A"/>
    <w:rsid w:val="0078065D"/>
    <w:rsid w:val="00780C29"/>
    <w:rsid w:val="00781B1D"/>
    <w:rsid w:val="0078260C"/>
    <w:rsid w:val="00782626"/>
    <w:rsid w:val="00783232"/>
    <w:rsid w:val="00783DFF"/>
    <w:rsid w:val="00784D2D"/>
    <w:rsid w:val="00784E72"/>
    <w:rsid w:val="007853D4"/>
    <w:rsid w:val="0078611E"/>
    <w:rsid w:val="0078648B"/>
    <w:rsid w:val="0078790F"/>
    <w:rsid w:val="00787CC8"/>
    <w:rsid w:val="0079065B"/>
    <w:rsid w:val="00790D43"/>
    <w:rsid w:val="00791691"/>
    <w:rsid w:val="007918DA"/>
    <w:rsid w:val="00795854"/>
    <w:rsid w:val="00796056"/>
    <w:rsid w:val="0079699A"/>
    <w:rsid w:val="0079745C"/>
    <w:rsid w:val="007A19D4"/>
    <w:rsid w:val="007A3319"/>
    <w:rsid w:val="007A47D7"/>
    <w:rsid w:val="007A4AEE"/>
    <w:rsid w:val="007A4D51"/>
    <w:rsid w:val="007A57F5"/>
    <w:rsid w:val="007A58E8"/>
    <w:rsid w:val="007A5B80"/>
    <w:rsid w:val="007A77E9"/>
    <w:rsid w:val="007B1D1E"/>
    <w:rsid w:val="007B24B8"/>
    <w:rsid w:val="007B26B4"/>
    <w:rsid w:val="007B32B2"/>
    <w:rsid w:val="007B43A7"/>
    <w:rsid w:val="007B45AA"/>
    <w:rsid w:val="007B4C51"/>
    <w:rsid w:val="007B5EAA"/>
    <w:rsid w:val="007B6E10"/>
    <w:rsid w:val="007B75DE"/>
    <w:rsid w:val="007C048D"/>
    <w:rsid w:val="007C0C46"/>
    <w:rsid w:val="007C267A"/>
    <w:rsid w:val="007C288D"/>
    <w:rsid w:val="007C3108"/>
    <w:rsid w:val="007C4AEA"/>
    <w:rsid w:val="007C51B3"/>
    <w:rsid w:val="007C6601"/>
    <w:rsid w:val="007C6C5D"/>
    <w:rsid w:val="007C706F"/>
    <w:rsid w:val="007C73D1"/>
    <w:rsid w:val="007D157F"/>
    <w:rsid w:val="007D15C3"/>
    <w:rsid w:val="007D2304"/>
    <w:rsid w:val="007D34D8"/>
    <w:rsid w:val="007D4A94"/>
    <w:rsid w:val="007D6DC5"/>
    <w:rsid w:val="007E0373"/>
    <w:rsid w:val="007E1D54"/>
    <w:rsid w:val="007E38FC"/>
    <w:rsid w:val="007E5179"/>
    <w:rsid w:val="007E5AE7"/>
    <w:rsid w:val="007E645B"/>
    <w:rsid w:val="007E7F7B"/>
    <w:rsid w:val="007F0F68"/>
    <w:rsid w:val="007F1043"/>
    <w:rsid w:val="007F1C4E"/>
    <w:rsid w:val="007F27AC"/>
    <w:rsid w:val="007F4040"/>
    <w:rsid w:val="007F41BC"/>
    <w:rsid w:val="007F5A20"/>
    <w:rsid w:val="007F6B7C"/>
    <w:rsid w:val="00800BE4"/>
    <w:rsid w:val="00800FBA"/>
    <w:rsid w:val="0080180B"/>
    <w:rsid w:val="00801A86"/>
    <w:rsid w:val="00801F28"/>
    <w:rsid w:val="00802C70"/>
    <w:rsid w:val="00803DAB"/>
    <w:rsid w:val="00804540"/>
    <w:rsid w:val="0080483E"/>
    <w:rsid w:val="00810763"/>
    <w:rsid w:val="00811B4A"/>
    <w:rsid w:val="008125DE"/>
    <w:rsid w:val="0081404E"/>
    <w:rsid w:val="00814913"/>
    <w:rsid w:val="00814CBE"/>
    <w:rsid w:val="008175E2"/>
    <w:rsid w:val="00817784"/>
    <w:rsid w:val="008221D7"/>
    <w:rsid w:val="008223DA"/>
    <w:rsid w:val="008227FB"/>
    <w:rsid w:val="0082322F"/>
    <w:rsid w:val="00823B78"/>
    <w:rsid w:val="00823E57"/>
    <w:rsid w:val="00824CE8"/>
    <w:rsid w:val="00826A46"/>
    <w:rsid w:val="0082700B"/>
    <w:rsid w:val="00830900"/>
    <w:rsid w:val="008311FC"/>
    <w:rsid w:val="008316C8"/>
    <w:rsid w:val="00831CB7"/>
    <w:rsid w:val="008327AF"/>
    <w:rsid w:val="0083484F"/>
    <w:rsid w:val="00834C77"/>
    <w:rsid w:val="00835156"/>
    <w:rsid w:val="00836B6B"/>
    <w:rsid w:val="00841E8E"/>
    <w:rsid w:val="008429FD"/>
    <w:rsid w:val="00842E42"/>
    <w:rsid w:val="00843C19"/>
    <w:rsid w:val="00844A4B"/>
    <w:rsid w:val="00845AC5"/>
    <w:rsid w:val="00845CFE"/>
    <w:rsid w:val="00846777"/>
    <w:rsid w:val="00850A2A"/>
    <w:rsid w:val="00851CDA"/>
    <w:rsid w:val="008562A2"/>
    <w:rsid w:val="00856905"/>
    <w:rsid w:val="008570DA"/>
    <w:rsid w:val="00860A83"/>
    <w:rsid w:val="008620E1"/>
    <w:rsid w:val="00862C4F"/>
    <w:rsid w:val="00862EC2"/>
    <w:rsid w:val="008640C1"/>
    <w:rsid w:val="00865061"/>
    <w:rsid w:val="008702A3"/>
    <w:rsid w:val="00870FDC"/>
    <w:rsid w:val="00871327"/>
    <w:rsid w:val="0087150F"/>
    <w:rsid w:val="00871D63"/>
    <w:rsid w:val="008730F8"/>
    <w:rsid w:val="00874159"/>
    <w:rsid w:val="008750E4"/>
    <w:rsid w:val="00875FA4"/>
    <w:rsid w:val="00876ADB"/>
    <w:rsid w:val="0087787C"/>
    <w:rsid w:val="008779F5"/>
    <w:rsid w:val="00880BC7"/>
    <w:rsid w:val="00881809"/>
    <w:rsid w:val="0088187C"/>
    <w:rsid w:val="00883622"/>
    <w:rsid w:val="00885468"/>
    <w:rsid w:val="008854CB"/>
    <w:rsid w:val="00885958"/>
    <w:rsid w:val="00886053"/>
    <w:rsid w:val="008867D7"/>
    <w:rsid w:val="008911A6"/>
    <w:rsid w:val="00894406"/>
    <w:rsid w:val="008954F3"/>
    <w:rsid w:val="00895717"/>
    <w:rsid w:val="00895A3B"/>
    <w:rsid w:val="00895C2F"/>
    <w:rsid w:val="0089621F"/>
    <w:rsid w:val="00897D41"/>
    <w:rsid w:val="008A2E36"/>
    <w:rsid w:val="008A670F"/>
    <w:rsid w:val="008A6F32"/>
    <w:rsid w:val="008A6FA0"/>
    <w:rsid w:val="008B0EB1"/>
    <w:rsid w:val="008B188B"/>
    <w:rsid w:val="008B1F9C"/>
    <w:rsid w:val="008B2288"/>
    <w:rsid w:val="008B2B5F"/>
    <w:rsid w:val="008B2E10"/>
    <w:rsid w:val="008B3A11"/>
    <w:rsid w:val="008B3C81"/>
    <w:rsid w:val="008B43E9"/>
    <w:rsid w:val="008B538F"/>
    <w:rsid w:val="008B54CA"/>
    <w:rsid w:val="008B5AD7"/>
    <w:rsid w:val="008B76C9"/>
    <w:rsid w:val="008B7E4E"/>
    <w:rsid w:val="008C0B18"/>
    <w:rsid w:val="008C0E4B"/>
    <w:rsid w:val="008C2AA3"/>
    <w:rsid w:val="008C4405"/>
    <w:rsid w:val="008C7FE8"/>
    <w:rsid w:val="008D0019"/>
    <w:rsid w:val="008D052A"/>
    <w:rsid w:val="008D097F"/>
    <w:rsid w:val="008D0A11"/>
    <w:rsid w:val="008D0BBC"/>
    <w:rsid w:val="008D0C8F"/>
    <w:rsid w:val="008D204F"/>
    <w:rsid w:val="008D219E"/>
    <w:rsid w:val="008D2A8B"/>
    <w:rsid w:val="008D2F44"/>
    <w:rsid w:val="008D35CE"/>
    <w:rsid w:val="008D51AF"/>
    <w:rsid w:val="008D5A41"/>
    <w:rsid w:val="008D61BE"/>
    <w:rsid w:val="008D62F3"/>
    <w:rsid w:val="008D649F"/>
    <w:rsid w:val="008D6DAC"/>
    <w:rsid w:val="008D6E52"/>
    <w:rsid w:val="008D7A87"/>
    <w:rsid w:val="008D7B82"/>
    <w:rsid w:val="008E0BB4"/>
    <w:rsid w:val="008E236C"/>
    <w:rsid w:val="008E2637"/>
    <w:rsid w:val="008E4738"/>
    <w:rsid w:val="008E4832"/>
    <w:rsid w:val="008E5D79"/>
    <w:rsid w:val="008E60EE"/>
    <w:rsid w:val="008E6940"/>
    <w:rsid w:val="008E7963"/>
    <w:rsid w:val="008F2A35"/>
    <w:rsid w:val="008F395E"/>
    <w:rsid w:val="008F48FC"/>
    <w:rsid w:val="008F6DFB"/>
    <w:rsid w:val="008F6E9D"/>
    <w:rsid w:val="008F7668"/>
    <w:rsid w:val="008F77CD"/>
    <w:rsid w:val="008F7B51"/>
    <w:rsid w:val="008F7ED9"/>
    <w:rsid w:val="008F7F25"/>
    <w:rsid w:val="009014AE"/>
    <w:rsid w:val="009050C7"/>
    <w:rsid w:val="0090579D"/>
    <w:rsid w:val="009061E6"/>
    <w:rsid w:val="0090703D"/>
    <w:rsid w:val="0090786C"/>
    <w:rsid w:val="00911E56"/>
    <w:rsid w:val="009122F6"/>
    <w:rsid w:val="00913C43"/>
    <w:rsid w:val="009147AC"/>
    <w:rsid w:val="00914CDE"/>
    <w:rsid w:val="0091522A"/>
    <w:rsid w:val="00915BF0"/>
    <w:rsid w:val="00915C7C"/>
    <w:rsid w:val="00915E80"/>
    <w:rsid w:val="00916072"/>
    <w:rsid w:val="0091666E"/>
    <w:rsid w:val="00916936"/>
    <w:rsid w:val="00916F59"/>
    <w:rsid w:val="009176E6"/>
    <w:rsid w:val="00922C11"/>
    <w:rsid w:val="00922EDE"/>
    <w:rsid w:val="0092331E"/>
    <w:rsid w:val="009251EC"/>
    <w:rsid w:val="00925337"/>
    <w:rsid w:val="00926090"/>
    <w:rsid w:val="00926364"/>
    <w:rsid w:val="00926F1D"/>
    <w:rsid w:val="00926F72"/>
    <w:rsid w:val="00927AEF"/>
    <w:rsid w:val="009305B8"/>
    <w:rsid w:val="00930958"/>
    <w:rsid w:val="00933B88"/>
    <w:rsid w:val="00935383"/>
    <w:rsid w:val="00935DEE"/>
    <w:rsid w:val="00935F3A"/>
    <w:rsid w:val="00935F43"/>
    <w:rsid w:val="00935F9D"/>
    <w:rsid w:val="009378D4"/>
    <w:rsid w:val="00940EC1"/>
    <w:rsid w:val="0094144C"/>
    <w:rsid w:val="009416A1"/>
    <w:rsid w:val="00943BC9"/>
    <w:rsid w:val="00944384"/>
    <w:rsid w:val="0094644E"/>
    <w:rsid w:val="00946922"/>
    <w:rsid w:val="00947B27"/>
    <w:rsid w:val="00947FAB"/>
    <w:rsid w:val="00951EC9"/>
    <w:rsid w:val="00953781"/>
    <w:rsid w:val="0095380F"/>
    <w:rsid w:val="0095459C"/>
    <w:rsid w:val="00954AEF"/>
    <w:rsid w:val="009555E5"/>
    <w:rsid w:val="009570CF"/>
    <w:rsid w:val="009573FD"/>
    <w:rsid w:val="009574DF"/>
    <w:rsid w:val="00957CCA"/>
    <w:rsid w:val="0096111E"/>
    <w:rsid w:val="00962F8D"/>
    <w:rsid w:val="009635B8"/>
    <w:rsid w:val="00963A05"/>
    <w:rsid w:val="00963D0C"/>
    <w:rsid w:val="009651C0"/>
    <w:rsid w:val="0096584F"/>
    <w:rsid w:val="00966138"/>
    <w:rsid w:val="00967825"/>
    <w:rsid w:val="00967CF8"/>
    <w:rsid w:val="0097090B"/>
    <w:rsid w:val="00970CB7"/>
    <w:rsid w:val="00970DAD"/>
    <w:rsid w:val="00972A29"/>
    <w:rsid w:val="009732B5"/>
    <w:rsid w:val="00973464"/>
    <w:rsid w:val="00974526"/>
    <w:rsid w:val="00974D22"/>
    <w:rsid w:val="00976090"/>
    <w:rsid w:val="009760EB"/>
    <w:rsid w:val="00976830"/>
    <w:rsid w:val="00977A8C"/>
    <w:rsid w:val="00982DEC"/>
    <w:rsid w:val="00983451"/>
    <w:rsid w:val="009845ED"/>
    <w:rsid w:val="00987317"/>
    <w:rsid w:val="00987575"/>
    <w:rsid w:val="00987C3F"/>
    <w:rsid w:val="00990420"/>
    <w:rsid w:val="00991196"/>
    <w:rsid w:val="00991939"/>
    <w:rsid w:val="00991B08"/>
    <w:rsid w:val="00992847"/>
    <w:rsid w:val="009928AC"/>
    <w:rsid w:val="00993212"/>
    <w:rsid w:val="0099405B"/>
    <w:rsid w:val="00994081"/>
    <w:rsid w:val="00994E52"/>
    <w:rsid w:val="00996479"/>
    <w:rsid w:val="009A164F"/>
    <w:rsid w:val="009A1B0F"/>
    <w:rsid w:val="009A23F1"/>
    <w:rsid w:val="009A2406"/>
    <w:rsid w:val="009A2BC8"/>
    <w:rsid w:val="009A2C1A"/>
    <w:rsid w:val="009A2DA0"/>
    <w:rsid w:val="009A301D"/>
    <w:rsid w:val="009A3132"/>
    <w:rsid w:val="009A332F"/>
    <w:rsid w:val="009A3689"/>
    <w:rsid w:val="009A4DB5"/>
    <w:rsid w:val="009A56D0"/>
    <w:rsid w:val="009A5FAB"/>
    <w:rsid w:val="009A67B2"/>
    <w:rsid w:val="009A6C36"/>
    <w:rsid w:val="009A7161"/>
    <w:rsid w:val="009A7C46"/>
    <w:rsid w:val="009B06DC"/>
    <w:rsid w:val="009B095C"/>
    <w:rsid w:val="009B0F51"/>
    <w:rsid w:val="009B11D9"/>
    <w:rsid w:val="009B2A2C"/>
    <w:rsid w:val="009B51B1"/>
    <w:rsid w:val="009B544C"/>
    <w:rsid w:val="009B7840"/>
    <w:rsid w:val="009B7AA2"/>
    <w:rsid w:val="009C1D33"/>
    <w:rsid w:val="009C24B2"/>
    <w:rsid w:val="009C34DB"/>
    <w:rsid w:val="009C3769"/>
    <w:rsid w:val="009C3898"/>
    <w:rsid w:val="009C3EA3"/>
    <w:rsid w:val="009C49FE"/>
    <w:rsid w:val="009C4F8B"/>
    <w:rsid w:val="009C5BCF"/>
    <w:rsid w:val="009C756D"/>
    <w:rsid w:val="009D0A20"/>
    <w:rsid w:val="009D117E"/>
    <w:rsid w:val="009D1B58"/>
    <w:rsid w:val="009D1E45"/>
    <w:rsid w:val="009D270F"/>
    <w:rsid w:val="009D3552"/>
    <w:rsid w:val="009D4650"/>
    <w:rsid w:val="009D4B75"/>
    <w:rsid w:val="009D615B"/>
    <w:rsid w:val="009D70B9"/>
    <w:rsid w:val="009D7234"/>
    <w:rsid w:val="009D74A8"/>
    <w:rsid w:val="009D7DA9"/>
    <w:rsid w:val="009E036A"/>
    <w:rsid w:val="009E049A"/>
    <w:rsid w:val="009E0894"/>
    <w:rsid w:val="009E0C85"/>
    <w:rsid w:val="009E10F0"/>
    <w:rsid w:val="009E139C"/>
    <w:rsid w:val="009E233F"/>
    <w:rsid w:val="009E25F7"/>
    <w:rsid w:val="009E278E"/>
    <w:rsid w:val="009E4BF4"/>
    <w:rsid w:val="009E4D20"/>
    <w:rsid w:val="009E71A9"/>
    <w:rsid w:val="009E769B"/>
    <w:rsid w:val="009E7B3D"/>
    <w:rsid w:val="009E7BD8"/>
    <w:rsid w:val="009E7BEB"/>
    <w:rsid w:val="009F04DC"/>
    <w:rsid w:val="009F10E1"/>
    <w:rsid w:val="009F1761"/>
    <w:rsid w:val="009F1BEF"/>
    <w:rsid w:val="009F22A0"/>
    <w:rsid w:val="009F25B7"/>
    <w:rsid w:val="009F2F3B"/>
    <w:rsid w:val="009F330F"/>
    <w:rsid w:val="009F369E"/>
    <w:rsid w:val="009F3EB1"/>
    <w:rsid w:val="009F4251"/>
    <w:rsid w:val="009F4483"/>
    <w:rsid w:val="009F4574"/>
    <w:rsid w:val="009F5115"/>
    <w:rsid w:val="009F6616"/>
    <w:rsid w:val="009F79CD"/>
    <w:rsid w:val="00A000C0"/>
    <w:rsid w:val="00A00BE2"/>
    <w:rsid w:val="00A00C55"/>
    <w:rsid w:val="00A00F88"/>
    <w:rsid w:val="00A01526"/>
    <w:rsid w:val="00A02DF2"/>
    <w:rsid w:val="00A031CB"/>
    <w:rsid w:val="00A04CFA"/>
    <w:rsid w:val="00A05172"/>
    <w:rsid w:val="00A06337"/>
    <w:rsid w:val="00A069A3"/>
    <w:rsid w:val="00A07153"/>
    <w:rsid w:val="00A1019C"/>
    <w:rsid w:val="00A10AD8"/>
    <w:rsid w:val="00A11429"/>
    <w:rsid w:val="00A11EBD"/>
    <w:rsid w:val="00A124C9"/>
    <w:rsid w:val="00A130E5"/>
    <w:rsid w:val="00A135E9"/>
    <w:rsid w:val="00A13A59"/>
    <w:rsid w:val="00A13E71"/>
    <w:rsid w:val="00A14625"/>
    <w:rsid w:val="00A14CB3"/>
    <w:rsid w:val="00A15232"/>
    <w:rsid w:val="00A157A0"/>
    <w:rsid w:val="00A16490"/>
    <w:rsid w:val="00A2036A"/>
    <w:rsid w:val="00A210B4"/>
    <w:rsid w:val="00A21DCA"/>
    <w:rsid w:val="00A2247C"/>
    <w:rsid w:val="00A2310E"/>
    <w:rsid w:val="00A252CE"/>
    <w:rsid w:val="00A2558E"/>
    <w:rsid w:val="00A26DE0"/>
    <w:rsid w:val="00A272B5"/>
    <w:rsid w:val="00A27D84"/>
    <w:rsid w:val="00A27FBD"/>
    <w:rsid w:val="00A3026A"/>
    <w:rsid w:val="00A30300"/>
    <w:rsid w:val="00A30E13"/>
    <w:rsid w:val="00A3397B"/>
    <w:rsid w:val="00A33F9A"/>
    <w:rsid w:val="00A36A39"/>
    <w:rsid w:val="00A37080"/>
    <w:rsid w:val="00A37874"/>
    <w:rsid w:val="00A425DC"/>
    <w:rsid w:val="00A43520"/>
    <w:rsid w:val="00A44859"/>
    <w:rsid w:val="00A47620"/>
    <w:rsid w:val="00A54461"/>
    <w:rsid w:val="00A550FA"/>
    <w:rsid w:val="00A56EC8"/>
    <w:rsid w:val="00A576B4"/>
    <w:rsid w:val="00A600BD"/>
    <w:rsid w:val="00A60217"/>
    <w:rsid w:val="00A6089C"/>
    <w:rsid w:val="00A614CB"/>
    <w:rsid w:val="00A621D6"/>
    <w:rsid w:val="00A632E4"/>
    <w:rsid w:val="00A63938"/>
    <w:rsid w:val="00A65CA6"/>
    <w:rsid w:val="00A6789C"/>
    <w:rsid w:val="00A67E32"/>
    <w:rsid w:val="00A74D19"/>
    <w:rsid w:val="00A757B3"/>
    <w:rsid w:val="00A76BF4"/>
    <w:rsid w:val="00A76F70"/>
    <w:rsid w:val="00A80288"/>
    <w:rsid w:val="00A82018"/>
    <w:rsid w:val="00A82416"/>
    <w:rsid w:val="00A82E3B"/>
    <w:rsid w:val="00A83A4E"/>
    <w:rsid w:val="00A86243"/>
    <w:rsid w:val="00A8625C"/>
    <w:rsid w:val="00A86E94"/>
    <w:rsid w:val="00A875C9"/>
    <w:rsid w:val="00A87A84"/>
    <w:rsid w:val="00A90BDD"/>
    <w:rsid w:val="00A93A6E"/>
    <w:rsid w:val="00A93F8E"/>
    <w:rsid w:val="00A95ACB"/>
    <w:rsid w:val="00A96D3E"/>
    <w:rsid w:val="00A97651"/>
    <w:rsid w:val="00A9768C"/>
    <w:rsid w:val="00AA060A"/>
    <w:rsid w:val="00AA066D"/>
    <w:rsid w:val="00AA12DB"/>
    <w:rsid w:val="00AA15BE"/>
    <w:rsid w:val="00AA1AC5"/>
    <w:rsid w:val="00AA2083"/>
    <w:rsid w:val="00AA4714"/>
    <w:rsid w:val="00AA48B2"/>
    <w:rsid w:val="00AA4DA7"/>
    <w:rsid w:val="00AA5328"/>
    <w:rsid w:val="00AA5343"/>
    <w:rsid w:val="00AA76CB"/>
    <w:rsid w:val="00AA7AEC"/>
    <w:rsid w:val="00AA7CE1"/>
    <w:rsid w:val="00AB3F3F"/>
    <w:rsid w:val="00AB468D"/>
    <w:rsid w:val="00AB489A"/>
    <w:rsid w:val="00AB61BE"/>
    <w:rsid w:val="00AB6C02"/>
    <w:rsid w:val="00AC3387"/>
    <w:rsid w:val="00AC5C99"/>
    <w:rsid w:val="00AC5ECC"/>
    <w:rsid w:val="00AC6497"/>
    <w:rsid w:val="00AC6583"/>
    <w:rsid w:val="00AC6F99"/>
    <w:rsid w:val="00AC707F"/>
    <w:rsid w:val="00AC7E08"/>
    <w:rsid w:val="00AD14E1"/>
    <w:rsid w:val="00AD3342"/>
    <w:rsid w:val="00AD4418"/>
    <w:rsid w:val="00AD4B81"/>
    <w:rsid w:val="00AD52EE"/>
    <w:rsid w:val="00AD7236"/>
    <w:rsid w:val="00AE0313"/>
    <w:rsid w:val="00AE2108"/>
    <w:rsid w:val="00AE2BFC"/>
    <w:rsid w:val="00AE3BD6"/>
    <w:rsid w:val="00AE49E6"/>
    <w:rsid w:val="00AE56B4"/>
    <w:rsid w:val="00AE60F4"/>
    <w:rsid w:val="00AE679B"/>
    <w:rsid w:val="00AE7C05"/>
    <w:rsid w:val="00AF0CE7"/>
    <w:rsid w:val="00AF144D"/>
    <w:rsid w:val="00AF1710"/>
    <w:rsid w:val="00AF1DE6"/>
    <w:rsid w:val="00AF2CFF"/>
    <w:rsid w:val="00AF403B"/>
    <w:rsid w:val="00AF473B"/>
    <w:rsid w:val="00AF4C83"/>
    <w:rsid w:val="00AF6946"/>
    <w:rsid w:val="00AF7712"/>
    <w:rsid w:val="00B0026F"/>
    <w:rsid w:val="00B009EA"/>
    <w:rsid w:val="00B00D07"/>
    <w:rsid w:val="00B00E01"/>
    <w:rsid w:val="00B00E2F"/>
    <w:rsid w:val="00B011B5"/>
    <w:rsid w:val="00B02197"/>
    <w:rsid w:val="00B04CF1"/>
    <w:rsid w:val="00B04EA4"/>
    <w:rsid w:val="00B0507E"/>
    <w:rsid w:val="00B05EA9"/>
    <w:rsid w:val="00B06AE8"/>
    <w:rsid w:val="00B079DC"/>
    <w:rsid w:val="00B07C75"/>
    <w:rsid w:val="00B10701"/>
    <w:rsid w:val="00B10E7F"/>
    <w:rsid w:val="00B10EE5"/>
    <w:rsid w:val="00B12442"/>
    <w:rsid w:val="00B12AF5"/>
    <w:rsid w:val="00B13800"/>
    <w:rsid w:val="00B13B6C"/>
    <w:rsid w:val="00B14207"/>
    <w:rsid w:val="00B1447C"/>
    <w:rsid w:val="00B14998"/>
    <w:rsid w:val="00B155DF"/>
    <w:rsid w:val="00B20CDB"/>
    <w:rsid w:val="00B228F4"/>
    <w:rsid w:val="00B231A7"/>
    <w:rsid w:val="00B237BC"/>
    <w:rsid w:val="00B23BBC"/>
    <w:rsid w:val="00B2421F"/>
    <w:rsid w:val="00B24F5D"/>
    <w:rsid w:val="00B25344"/>
    <w:rsid w:val="00B30AD9"/>
    <w:rsid w:val="00B31052"/>
    <w:rsid w:val="00B3153C"/>
    <w:rsid w:val="00B31727"/>
    <w:rsid w:val="00B36867"/>
    <w:rsid w:val="00B376CF"/>
    <w:rsid w:val="00B42091"/>
    <w:rsid w:val="00B4346E"/>
    <w:rsid w:val="00B441AE"/>
    <w:rsid w:val="00B45178"/>
    <w:rsid w:val="00B45EAD"/>
    <w:rsid w:val="00B46EB2"/>
    <w:rsid w:val="00B479E4"/>
    <w:rsid w:val="00B507CF"/>
    <w:rsid w:val="00B55016"/>
    <w:rsid w:val="00B55116"/>
    <w:rsid w:val="00B5574D"/>
    <w:rsid w:val="00B56007"/>
    <w:rsid w:val="00B56E49"/>
    <w:rsid w:val="00B6030A"/>
    <w:rsid w:val="00B61660"/>
    <w:rsid w:val="00B626E9"/>
    <w:rsid w:val="00B62F59"/>
    <w:rsid w:val="00B62FC9"/>
    <w:rsid w:val="00B63CEC"/>
    <w:rsid w:val="00B652DB"/>
    <w:rsid w:val="00B660FE"/>
    <w:rsid w:val="00B67993"/>
    <w:rsid w:val="00B71A69"/>
    <w:rsid w:val="00B71A9D"/>
    <w:rsid w:val="00B71FE7"/>
    <w:rsid w:val="00B7282A"/>
    <w:rsid w:val="00B73B3E"/>
    <w:rsid w:val="00B752DD"/>
    <w:rsid w:val="00B753E6"/>
    <w:rsid w:val="00B76C5D"/>
    <w:rsid w:val="00B778A1"/>
    <w:rsid w:val="00B77C3E"/>
    <w:rsid w:val="00B8157E"/>
    <w:rsid w:val="00B82278"/>
    <w:rsid w:val="00B823C5"/>
    <w:rsid w:val="00B8254A"/>
    <w:rsid w:val="00B839E3"/>
    <w:rsid w:val="00B83DD3"/>
    <w:rsid w:val="00B84A41"/>
    <w:rsid w:val="00B854E3"/>
    <w:rsid w:val="00B85845"/>
    <w:rsid w:val="00B86D73"/>
    <w:rsid w:val="00B87887"/>
    <w:rsid w:val="00B90A08"/>
    <w:rsid w:val="00B90D4F"/>
    <w:rsid w:val="00B91763"/>
    <w:rsid w:val="00B91853"/>
    <w:rsid w:val="00B923E8"/>
    <w:rsid w:val="00B92F28"/>
    <w:rsid w:val="00B94756"/>
    <w:rsid w:val="00B95A69"/>
    <w:rsid w:val="00B97C0D"/>
    <w:rsid w:val="00BA4525"/>
    <w:rsid w:val="00BA47AE"/>
    <w:rsid w:val="00BA48CF"/>
    <w:rsid w:val="00BA49DB"/>
    <w:rsid w:val="00BA4AE6"/>
    <w:rsid w:val="00BA5898"/>
    <w:rsid w:val="00BA5AEC"/>
    <w:rsid w:val="00BA5B76"/>
    <w:rsid w:val="00BA61CA"/>
    <w:rsid w:val="00BA668F"/>
    <w:rsid w:val="00BA66CA"/>
    <w:rsid w:val="00BA6ECB"/>
    <w:rsid w:val="00BA7B87"/>
    <w:rsid w:val="00BB1875"/>
    <w:rsid w:val="00BB1BEF"/>
    <w:rsid w:val="00BB40C6"/>
    <w:rsid w:val="00BB413E"/>
    <w:rsid w:val="00BC0131"/>
    <w:rsid w:val="00BC0D73"/>
    <w:rsid w:val="00BC1DFA"/>
    <w:rsid w:val="00BC30DA"/>
    <w:rsid w:val="00BC4E93"/>
    <w:rsid w:val="00BC532B"/>
    <w:rsid w:val="00BC5366"/>
    <w:rsid w:val="00BD0477"/>
    <w:rsid w:val="00BD0A22"/>
    <w:rsid w:val="00BD0BA9"/>
    <w:rsid w:val="00BD13DD"/>
    <w:rsid w:val="00BD19E0"/>
    <w:rsid w:val="00BD380C"/>
    <w:rsid w:val="00BD579E"/>
    <w:rsid w:val="00BD5ADD"/>
    <w:rsid w:val="00BD6343"/>
    <w:rsid w:val="00BD6975"/>
    <w:rsid w:val="00BD6C53"/>
    <w:rsid w:val="00BE06F4"/>
    <w:rsid w:val="00BE0882"/>
    <w:rsid w:val="00BE0FF1"/>
    <w:rsid w:val="00BE110B"/>
    <w:rsid w:val="00BE1540"/>
    <w:rsid w:val="00BE1C8A"/>
    <w:rsid w:val="00BE2C06"/>
    <w:rsid w:val="00BE30B4"/>
    <w:rsid w:val="00BE3213"/>
    <w:rsid w:val="00BE520C"/>
    <w:rsid w:val="00BE586D"/>
    <w:rsid w:val="00BE6187"/>
    <w:rsid w:val="00BE6DDA"/>
    <w:rsid w:val="00BE79EE"/>
    <w:rsid w:val="00BF1119"/>
    <w:rsid w:val="00BF153C"/>
    <w:rsid w:val="00BF1A7A"/>
    <w:rsid w:val="00BF2563"/>
    <w:rsid w:val="00BF31D5"/>
    <w:rsid w:val="00BF3FD7"/>
    <w:rsid w:val="00BF4E81"/>
    <w:rsid w:val="00BF5262"/>
    <w:rsid w:val="00BF625A"/>
    <w:rsid w:val="00BF68A2"/>
    <w:rsid w:val="00BF7008"/>
    <w:rsid w:val="00BF7A25"/>
    <w:rsid w:val="00C03399"/>
    <w:rsid w:val="00C0413A"/>
    <w:rsid w:val="00C047B7"/>
    <w:rsid w:val="00C05084"/>
    <w:rsid w:val="00C05C63"/>
    <w:rsid w:val="00C067CF"/>
    <w:rsid w:val="00C06B0B"/>
    <w:rsid w:val="00C0701A"/>
    <w:rsid w:val="00C07578"/>
    <w:rsid w:val="00C107B1"/>
    <w:rsid w:val="00C107F8"/>
    <w:rsid w:val="00C10F2F"/>
    <w:rsid w:val="00C122FC"/>
    <w:rsid w:val="00C127C6"/>
    <w:rsid w:val="00C12FCB"/>
    <w:rsid w:val="00C1363C"/>
    <w:rsid w:val="00C13FFD"/>
    <w:rsid w:val="00C14141"/>
    <w:rsid w:val="00C146C4"/>
    <w:rsid w:val="00C15A81"/>
    <w:rsid w:val="00C1623E"/>
    <w:rsid w:val="00C16668"/>
    <w:rsid w:val="00C169EF"/>
    <w:rsid w:val="00C16C4B"/>
    <w:rsid w:val="00C17B27"/>
    <w:rsid w:val="00C20166"/>
    <w:rsid w:val="00C20F4F"/>
    <w:rsid w:val="00C212A1"/>
    <w:rsid w:val="00C21DBD"/>
    <w:rsid w:val="00C2204B"/>
    <w:rsid w:val="00C228B7"/>
    <w:rsid w:val="00C22BE0"/>
    <w:rsid w:val="00C22D8B"/>
    <w:rsid w:val="00C25F0D"/>
    <w:rsid w:val="00C30FC1"/>
    <w:rsid w:val="00C312E3"/>
    <w:rsid w:val="00C31F82"/>
    <w:rsid w:val="00C3221B"/>
    <w:rsid w:val="00C325D4"/>
    <w:rsid w:val="00C32FBC"/>
    <w:rsid w:val="00C3410B"/>
    <w:rsid w:val="00C3674A"/>
    <w:rsid w:val="00C40212"/>
    <w:rsid w:val="00C4076D"/>
    <w:rsid w:val="00C40949"/>
    <w:rsid w:val="00C41AE9"/>
    <w:rsid w:val="00C43534"/>
    <w:rsid w:val="00C43F2A"/>
    <w:rsid w:val="00C44056"/>
    <w:rsid w:val="00C446C4"/>
    <w:rsid w:val="00C45365"/>
    <w:rsid w:val="00C46613"/>
    <w:rsid w:val="00C46F79"/>
    <w:rsid w:val="00C4714E"/>
    <w:rsid w:val="00C50001"/>
    <w:rsid w:val="00C51098"/>
    <w:rsid w:val="00C51EBE"/>
    <w:rsid w:val="00C52031"/>
    <w:rsid w:val="00C53A9F"/>
    <w:rsid w:val="00C53E60"/>
    <w:rsid w:val="00C554CA"/>
    <w:rsid w:val="00C55739"/>
    <w:rsid w:val="00C57F80"/>
    <w:rsid w:val="00C60717"/>
    <w:rsid w:val="00C63A80"/>
    <w:rsid w:val="00C6533A"/>
    <w:rsid w:val="00C66A46"/>
    <w:rsid w:val="00C70CBE"/>
    <w:rsid w:val="00C70E3D"/>
    <w:rsid w:val="00C718DF"/>
    <w:rsid w:val="00C72CED"/>
    <w:rsid w:val="00C747B4"/>
    <w:rsid w:val="00C7575F"/>
    <w:rsid w:val="00C771D1"/>
    <w:rsid w:val="00C82B68"/>
    <w:rsid w:val="00C83D2B"/>
    <w:rsid w:val="00C84675"/>
    <w:rsid w:val="00C84705"/>
    <w:rsid w:val="00C85136"/>
    <w:rsid w:val="00C86915"/>
    <w:rsid w:val="00C90FC3"/>
    <w:rsid w:val="00C93B3B"/>
    <w:rsid w:val="00C956D1"/>
    <w:rsid w:val="00C95D97"/>
    <w:rsid w:val="00C961E3"/>
    <w:rsid w:val="00C9630D"/>
    <w:rsid w:val="00C96A3E"/>
    <w:rsid w:val="00C97DA3"/>
    <w:rsid w:val="00C97F90"/>
    <w:rsid w:val="00CA04B8"/>
    <w:rsid w:val="00CA083B"/>
    <w:rsid w:val="00CA0C5D"/>
    <w:rsid w:val="00CA0F9E"/>
    <w:rsid w:val="00CA3B4B"/>
    <w:rsid w:val="00CA3E10"/>
    <w:rsid w:val="00CA49BD"/>
    <w:rsid w:val="00CA4A2D"/>
    <w:rsid w:val="00CA5A1E"/>
    <w:rsid w:val="00CA5B5C"/>
    <w:rsid w:val="00CA68D3"/>
    <w:rsid w:val="00CB0606"/>
    <w:rsid w:val="00CB0B63"/>
    <w:rsid w:val="00CB1FA2"/>
    <w:rsid w:val="00CB3262"/>
    <w:rsid w:val="00CB33CC"/>
    <w:rsid w:val="00CB3EA4"/>
    <w:rsid w:val="00CB43AB"/>
    <w:rsid w:val="00CB48AB"/>
    <w:rsid w:val="00CB60E2"/>
    <w:rsid w:val="00CB6DB4"/>
    <w:rsid w:val="00CB7ABE"/>
    <w:rsid w:val="00CB7DE9"/>
    <w:rsid w:val="00CC03FB"/>
    <w:rsid w:val="00CC09AF"/>
    <w:rsid w:val="00CC1259"/>
    <w:rsid w:val="00CC2D29"/>
    <w:rsid w:val="00CC644E"/>
    <w:rsid w:val="00CD0314"/>
    <w:rsid w:val="00CD1006"/>
    <w:rsid w:val="00CD1437"/>
    <w:rsid w:val="00CD2EC4"/>
    <w:rsid w:val="00CD365B"/>
    <w:rsid w:val="00CD4247"/>
    <w:rsid w:val="00CD453F"/>
    <w:rsid w:val="00CD47A7"/>
    <w:rsid w:val="00CD49BC"/>
    <w:rsid w:val="00CD62B3"/>
    <w:rsid w:val="00CD6726"/>
    <w:rsid w:val="00CD73B1"/>
    <w:rsid w:val="00CD73D7"/>
    <w:rsid w:val="00CD74CA"/>
    <w:rsid w:val="00CD7709"/>
    <w:rsid w:val="00CE2171"/>
    <w:rsid w:val="00CE289D"/>
    <w:rsid w:val="00CE4680"/>
    <w:rsid w:val="00CE5E9A"/>
    <w:rsid w:val="00CE5FF1"/>
    <w:rsid w:val="00CE6AD9"/>
    <w:rsid w:val="00CE7F03"/>
    <w:rsid w:val="00CF0457"/>
    <w:rsid w:val="00CF047A"/>
    <w:rsid w:val="00CF0A89"/>
    <w:rsid w:val="00CF3988"/>
    <w:rsid w:val="00CF4036"/>
    <w:rsid w:val="00CF4DFA"/>
    <w:rsid w:val="00CF580F"/>
    <w:rsid w:val="00CF65E3"/>
    <w:rsid w:val="00CF741B"/>
    <w:rsid w:val="00D01E7B"/>
    <w:rsid w:val="00D021CF"/>
    <w:rsid w:val="00D026BF"/>
    <w:rsid w:val="00D03DF9"/>
    <w:rsid w:val="00D0421A"/>
    <w:rsid w:val="00D04827"/>
    <w:rsid w:val="00D048A9"/>
    <w:rsid w:val="00D04CC5"/>
    <w:rsid w:val="00D05C58"/>
    <w:rsid w:val="00D06EF0"/>
    <w:rsid w:val="00D07A22"/>
    <w:rsid w:val="00D10DDD"/>
    <w:rsid w:val="00D10F42"/>
    <w:rsid w:val="00D14D29"/>
    <w:rsid w:val="00D15A33"/>
    <w:rsid w:val="00D17340"/>
    <w:rsid w:val="00D17FE5"/>
    <w:rsid w:val="00D2035B"/>
    <w:rsid w:val="00D226C8"/>
    <w:rsid w:val="00D22B20"/>
    <w:rsid w:val="00D23602"/>
    <w:rsid w:val="00D23FE0"/>
    <w:rsid w:val="00D26BCD"/>
    <w:rsid w:val="00D30112"/>
    <w:rsid w:val="00D316B1"/>
    <w:rsid w:val="00D32106"/>
    <w:rsid w:val="00D32C9C"/>
    <w:rsid w:val="00D336EC"/>
    <w:rsid w:val="00D33BF9"/>
    <w:rsid w:val="00D344E9"/>
    <w:rsid w:val="00D34782"/>
    <w:rsid w:val="00D351B8"/>
    <w:rsid w:val="00D353AA"/>
    <w:rsid w:val="00D366F4"/>
    <w:rsid w:val="00D36FBF"/>
    <w:rsid w:val="00D40504"/>
    <w:rsid w:val="00D408F8"/>
    <w:rsid w:val="00D40B42"/>
    <w:rsid w:val="00D41551"/>
    <w:rsid w:val="00D4185F"/>
    <w:rsid w:val="00D443B2"/>
    <w:rsid w:val="00D45194"/>
    <w:rsid w:val="00D45588"/>
    <w:rsid w:val="00D45E0B"/>
    <w:rsid w:val="00D46206"/>
    <w:rsid w:val="00D475A9"/>
    <w:rsid w:val="00D5033E"/>
    <w:rsid w:val="00D5050C"/>
    <w:rsid w:val="00D5115B"/>
    <w:rsid w:val="00D52233"/>
    <w:rsid w:val="00D52912"/>
    <w:rsid w:val="00D53A78"/>
    <w:rsid w:val="00D56548"/>
    <w:rsid w:val="00D5694F"/>
    <w:rsid w:val="00D57135"/>
    <w:rsid w:val="00D620BF"/>
    <w:rsid w:val="00D6258A"/>
    <w:rsid w:val="00D62EF7"/>
    <w:rsid w:val="00D63902"/>
    <w:rsid w:val="00D6457E"/>
    <w:rsid w:val="00D64643"/>
    <w:rsid w:val="00D6464E"/>
    <w:rsid w:val="00D65A42"/>
    <w:rsid w:val="00D71A85"/>
    <w:rsid w:val="00D72B55"/>
    <w:rsid w:val="00D732A3"/>
    <w:rsid w:val="00D73C02"/>
    <w:rsid w:val="00D745F3"/>
    <w:rsid w:val="00D75CE5"/>
    <w:rsid w:val="00D80489"/>
    <w:rsid w:val="00D81BF2"/>
    <w:rsid w:val="00D84E24"/>
    <w:rsid w:val="00D8526C"/>
    <w:rsid w:val="00D85558"/>
    <w:rsid w:val="00D8589D"/>
    <w:rsid w:val="00D85E87"/>
    <w:rsid w:val="00D86443"/>
    <w:rsid w:val="00D8692E"/>
    <w:rsid w:val="00D873A5"/>
    <w:rsid w:val="00D8745A"/>
    <w:rsid w:val="00D876C4"/>
    <w:rsid w:val="00D91F07"/>
    <w:rsid w:val="00D9374F"/>
    <w:rsid w:val="00D93A96"/>
    <w:rsid w:val="00D96150"/>
    <w:rsid w:val="00DA216E"/>
    <w:rsid w:val="00DA2B0E"/>
    <w:rsid w:val="00DA545F"/>
    <w:rsid w:val="00DA5BCD"/>
    <w:rsid w:val="00DA6925"/>
    <w:rsid w:val="00DA6C4E"/>
    <w:rsid w:val="00DA6E50"/>
    <w:rsid w:val="00DA6EB2"/>
    <w:rsid w:val="00DA7F71"/>
    <w:rsid w:val="00DB0776"/>
    <w:rsid w:val="00DB0BEF"/>
    <w:rsid w:val="00DB1924"/>
    <w:rsid w:val="00DB3385"/>
    <w:rsid w:val="00DB4269"/>
    <w:rsid w:val="00DB4471"/>
    <w:rsid w:val="00DB4B43"/>
    <w:rsid w:val="00DB5A3F"/>
    <w:rsid w:val="00DC149E"/>
    <w:rsid w:val="00DC1672"/>
    <w:rsid w:val="00DC179A"/>
    <w:rsid w:val="00DC1AB3"/>
    <w:rsid w:val="00DC2765"/>
    <w:rsid w:val="00DC4355"/>
    <w:rsid w:val="00DC4722"/>
    <w:rsid w:val="00DC4991"/>
    <w:rsid w:val="00DC51E5"/>
    <w:rsid w:val="00DC6041"/>
    <w:rsid w:val="00DC62B3"/>
    <w:rsid w:val="00DC6A63"/>
    <w:rsid w:val="00DC7421"/>
    <w:rsid w:val="00DC7872"/>
    <w:rsid w:val="00DD05D8"/>
    <w:rsid w:val="00DD0627"/>
    <w:rsid w:val="00DD1AFD"/>
    <w:rsid w:val="00DD2FD0"/>
    <w:rsid w:val="00DD3099"/>
    <w:rsid w:val="00DD57F5"/>
    <w:rsid w:val="00DD5880"/>
    <w:rsid w:val="00DD6312"/>
    <w:rsid w:val="00DD7EF9"/>
    <w:rsid w:val="00DE1D8A"/>
    <w:rsid w:val="00DE34DA"/>
    <w:rsid w:val="00DE4B30"/>
    <w:rsid w:val="00DE4C2F"/>
    <w:rsid w:val="00DE5DED"/>
    <w:rsid w:val="00DE6805"/>
    <w:rsid w:val="00DE7D75"/>
    <w:rsid w:val="00DF1128"/>
    <w:rsid w:val="00DF17E9"/>
    <w:rsid w:val="00DF37AC"/>
    <w:rsid w:val="00DF4476"/>
    <w:rsid w:val="00DF4839"/>
    <w:rsid w:val="00DF5791"/>
    <w:rsid w:val="00DF5D34"/>
    <w:rsid w:val="00DF6453"/>
    <w:rsid w:val="00DF69DB"/>
    <w:rsid w:val="00DF6A23"/>
    <w:rsid w:val="00DF706B"/>
    <w:rsid w:val="00E005B0"/>
    <w:rsid w:val="00E00A53"/>
    <w:rsid w:val="00E01AA7"/>
    <w:rsid w:val="00E0231E"/>
    <w:rsid w:val="00E0283A"/>
    <w:rsid w:val="00E0288B"/>
    <w:rsid w:val="00E02F50"/>
    <w:rsid w:val="00E07387"/>
    <w:rsid w:val="00E106E4"/>
    <w:rsid w:val="00E10B71"/>
    <w:rsid w:val="00E11290"/>
    <w:rsid w:val="00E114B5"/>
    <w:rsid w:val="00E12036"/>
    <w:rsid w:val="00E13139"/>
    <w:rsid w:val="00E13250"/>
    <w:rsid w:val="00E1372B"/>
    <w:rsid w:val="00E13860"/>
    <w:rsid w:val="00E15B01"/>
    <w:rsid w:val="00E16714"/>
    <w:rsid w:val="00E16A70"/>
    <w:rsid w:val="00E201B0"/>
    <w:rsid w:val="00E22227"/>
    <w:rsid w:val="00E2291C"/>
    <w:rsid w:val="00E259D1"/>
    <w:rsid w:val="00E2648C"/>
    <w:rsid w:val="00E264BC"/>
    <w:rsid w:val="00E269F4"/>
    <w:rsid w:val="00E26F3E"/>
    <w:rsid w:val="00E31107"/>
    <w:rsid w:val="00E31D56"/>
    <w:rsid w:val="00E348CB"/>
    <w:rsid w:val="00E34D7D"/>
    <w:rsid w:val="00E350C7"/>
    <w:rsid w:val="00E36309"/>
    <w:rsid w:val="00E364E9"/>
    <w:rsid w:val="00E36F00"/>
    <w:rsid w:val="00E40A2F"/>
    <w:rsid w:val="00E41649"/>
    <w:rsid w:val="00E435B2"/>
    <w:rsid w:val="00E440C0"/>
    <w:rsid w:val="00E44602"/>
    <w:rsid w:val="00E4475F"/>
    <w:rsid w:val="00E44F9C"/>
    <w:rsid w:val="00E450AD"/>
    <w:rsid w:val="00E46697"/>
    <w:rsid w:val="00E47247"/>
    <w:rsid w:val="00E50282"/>
    <w:rsid w:val="00E50384"/>
    <w:rsid w:val="00E50BE4"/>
    <w:rsid w:val="00E52B6D"/>
    <w:rsid w:val="00E53D2A"/>
    <w:rsid w:val="00E56C72"/>
    <w:rsid w:val="00E56DC1"/>
    <w:rsid w:val="00E57342"/>
    <w:rsid w:val="00E605E2"/>
    <w:rsid w:val="00E60D8C"/>
    <w:rsid w:val="00E617C8"/>
    <w:rsid w:val="00E6250A"/>
    <w:rsid w:val="00E6394C"/>
    <w:rsid w:val="00E677D4"/>
    <w:rsid w:val="00E70917"/>
    <w:rsid w:val="00E70BA8"/>
    <w:rsid w:val="00E713A6"/>
    <w:rsid w:val="00E726B9"/>
    <w:rsid w:val="00E73497"/>
    <w:rsid w:val="00E73B7F"/>
    <w:rsid w:val="00E73CB5"/>
    <w:rsid w:val="00E74027"/>
    <w:rsid w:val="00E746C1"/>
    <w:rsid w:val="00E74ECE"/>
    <w:rsid w:val="00E750D5"/>
    <w:rsid w:val="00E76FDE"/>
    <w:rsid w:val="00E80256"/>
    <w:rsid w:val="00E81009"/>
    <w:rsid w:val="00E8509E"/>
    <w:rsid w:val="00E86C04"/>
    <w:rsid w:val="00E879D3"/>
    <w:rsid w:val="00E90905"/>
    <w:rsid w:val="00E91213"/>
    <w:rsid w:val="00E916C9"/>
    <w:rsid w:val="00E9292E"/>
    <w:rsid w:val="00E93113"/>
    <w:rsid w:val="00E942CB"/>
    <w:rsid w:val="00E94720"/>
    <w:rsid w:val="00E9484F"/>
    <w:rsid w:val="00E94933"/>
    <w:rsid w:val="00E956A1"/>
    <w:rsid w:val="00E95A76"/>
    <w:rsid w:val="00E95C53"/>
    <w:rsid w:val="00E97597"/>
    <w:rsid w:val="00E97A31"/>
    <w:rsid w:val="00EA03B8"/>
    <w:rsid w:val="00EA33B5"/>
    <w:rsid w:val="00EA4710"/>
    <w:rsid w:val="00EA4B27"/>
    <w:rsid w:val="00EA4E76"/>
    <w:rsid w:val="00EA5557"/>
    <w:rsid w:val="00EA6230"/>
    <w:rsid w:val="00EB1107"/>
    <w:rsid w:val="00EB3CB0"/>
    <w:rsid w:val="00EB4810"/>
    <w:rsid w:val="00EB4BBD"/>
    <w:rsid w:val="00EB5263"/>
    <w:rsid w:val="00EB6745"/>
    <w:rsid w:val="00EB6BEB"/>
    <w:rsid w:val="00EC07D1"/>
    <w:rsid w:val="00EC122A"/>
    <w:rsid w:val="00EC1FA7"/>
    <w:rsid w:val="00EC1FEE"/>
    <w:rsid w:val="00EC228B"/>
    <w:rsid w:val="00EC3266"/>
    <w:rsid w:val="00EC5054"/>
    <w:rsid w:val="00EC53E4"/>
    <w:rsid w:val="00EC69E0"/>
    <w:rsid w:val="00EC6DD9"/>
    <w:rsid w:val="00EC7670"/>
    <w:rsid w:val="00ED07C4"/>
    <w:rsid w:val="00ED0F8F"/>
    <w:rsid w:val="00ED1494"/>
    <w:rsid w:val="00ED396E"/>
    <w:rsid w:val="00ED3F3C"/>
    <w:rsid w:val="00ED4393"/>
    <w:rsid w:val="00ED52F2"/>
    <w:rsid w:val="00ED61AB"/>
    <w:rsid w:val="00ED65F3"/>
    <w:rsid w:val="00ED6D9D"/>
    <w:rsid w:val="00ED7220"/>
    <w:rsid w:val="00ED7B15"/>
    <w:rsid w:val="00EE084C"/>
    <w:rsid w:val="00EE1C3F"/>
    <w:rsid w:val="00EE26FD"/>
    <w:rsid w:val="00EE3048"/>
    <w:rsid w:val="00EE5D9C"/>
    <w:rsid w:val="00EE6483"/>
    <w:rsid w:val="00EE6722"/>
    <w:rsid w:val="00EF0138"/>
    <w:rsid w:val="00EF06D6"/>
    <w:rsid w:val="00EF0BA0"/>
    <w:rsid w:val="00EF0FDC"/>
    <w:rsid w:val="00EF11B6"/>
    <w:rsid w:val="00EF157A"/>
    <w:rsid w:val="00EF27FD"/>
    <w:rsid w:val="00EF362A"/>
    <w:rsid w:val="00EF4669"/>
    <w:rsid w:val="00EF507F"/>
    <w:rsid w:val="00EF5DCF"/>
    <w:rsid w:val="00EF62C8"/>
    <w:rsid w:val="00F0070F"/>
    <w:rsid w:val="00F01373"/>
    <w:rsid w:val="00F018D6"/>
    <w:rsid w:val="00F024E1"/>
    <w:rsid w:val="00F02716"/>
    <w:rsid w:val="00F0275D"/>
    <w:rsid w:val="00F030E3"/>
    <w:rsid w:val="00F052EE"/>
    <w:rsid w:val="00F05328"/>
    <w:rsid w:val="00F05618"/>
    <w:rsid w:val="00F05759"/>
    <w:rsid w:val="00F074CE"/>
    <w:rsid w:val="00F07674"/>
    <w:rsid w:val="00F07BE2"/>
    <w:rsid w:val="00F1098B"/>
    <w:rsid w:val="00F10D03"/>
    <w:rsid w:val="00F122FD"/>
    <w:rsid w:val="00F139F6"/>
    <w:rsid w:val="00F14CE6"/>
    <w:rsid w:val="00F1544E"/>
    <w:rsid w:val="00F17E2C"/>
    <w:rsid w:val="00F2251E"/>
    <w:rsid w:val="00F234E6"/>
    <w:rsid w:val="00F243BF"/>
    <w:rsid w:val="00F26348"/>
    <w:rsid w:val="00F279B5"/>
    <w:rsid w:val="00F27A13"/>
    <w:rsid w:val="00F309D0"/>
    <w:rsid w:val="00F317BE"/>
    <w:rsid w:val="00F32B84"/>
    <w:rsid w:val="00F3435D"/>
    <w:rsid w:val="00F3452D"/>
    <w:rsid w:val="00F35336"/>
    <w:rsid w:val="00F3553C"/>
    <w:rsid w:val="00F355B5"/>
    <w:rsid w:val="00F35822"/>
    <w:rsid w:val="00F37311"/>
    <w:rsid w:val="00F4106E"/>
    <w:rsid w:val="00F41581"/>
    <w:rsid w:val="00F417B8"/>
    <w:rsid w:val="00F417C0"/>
    <w:rsid w:val="00F4274E"/>
    <w:rsid w:val="00F4282E"/>
    <w:rsid w:val="00F43198"/>
    <w:rsid w:val="00F453A5"/>
    <w:rsid w:val="00F459A5"/>
    <w:rsid w:val="00F45A95"/>
    <w:rsid w:val="00F45DF6"/>
    <w:rsid w:val="00F464D7"/>
    <w:rsid w:val="00F477AE"/>
    <w:rsid w:val="00F479D5"/>
    <w:rsid w:val="00F47D9B"/>
    <w:rsid w:val="00F50B89"/>
    <w:rsid w:val="00F51209"/>
    <w:rsid w:val="00F519C4"/>
    <w:rsid w:val="00F52D1A"/>
    <w:rsid w:val="00F53FAC"/>
    <w:rsid w:val="00F54BEF"/>
    <w:rsid w:val="00F562D7"/>
    <w:rsid w:val="00F57053"/>
    <w:rsid w:val="00F5717E"/>
    <w:rsid w:val="00F603F6"/>
    <w:rsid w:val="00F61079"/>
    <w:rsid w:val="00F61421"/>
    <w:rsid w:val="00F6188F"/>
    <w:rsid w:val="00F6216E"/>
    <w:rsid w:val="00F63245"/>
    <w:rsid w:val="00F63A5E"/>
    <w:rsid w:val="00F640E3"/>
    <w:rsid w:val="00F65BE7"/>
    <w:rsid w:val="00F65FF1"/>
    <w:rsid w:val="00F66646"/>
    <w:rsid w:val="00F66B8F"/>
    <w:rsid w:val="00F673DF"/>
    <w:rsid w:val="00F674C3"/>
    <w:rsid w:val="00F719B4"/>
    <w:rsid w:val="00F7245D"/>
    <w:rsid w:val="00F74B9F"/>
    <w:rsid w:val="00F74ED0"/>
    <w:rsid w:val="00F755AD"/>
    <w:rsid w:val="00F75A60"/>
    <w:rsid w:val="00F76248"/>
    <w:rsid w:val="00F77617"/>
    <w:rsid w:val="00F7777D"/>
    <w:rsid w:val="00F803AA"/>
    <w:rsid w:val="00F80752"/>
    <w:rsid w:val="00F82908"/>
    <w:rsid w:val="00F850B6"/>
    <w:rsid w:val="00F856C2"/>
    <w:rsid w:val="00F8592F"/>
    <w:rsid w:val="00F85ABE"/>
    <w:rsid w:val="00F90AD7"/>
    <w:rsid w:val="00F91AAB"/>
    <w:rsid w:val="00F92F2F"/>
    <w:rsid w:val="00F9339C"/>
    <w:rsid w:val="00F935F5"/>
    <w:rsid w:val="00F936A3"/>
    <w:rsid w:val="00F93F9B"/>
    <w:rsid w:val="00F972EA"/>
    <w:rsid w:val="00F9776B"/>
    <w:rsid w:val="00F97C5E"/>
    <w:rsid w:val="00FA01CC"/>
    <w:rsid w:val="00FA04D4"/>
    <w:rsid w:val="00FA055C"/>
    <w:rsid w:val="00FA1596"/>
    <w:rsid w:val="00FA25C1"/>
    <w:rsid w:val="00FA3296"/>
    <w:rsid w:val="00FA42FE"/>
    <w:rsid w:val="00FA4313"/>
    <w:rsid w:val="00FA5E31"/>
    <w:rsid w:val="00FA672F"/>
    <w:rsid w:val="00FA67BC"/>
    <w:rsid w:val="00FA6C08"/>
    <w:rsid w:val="00FA6E94"/>
    <w:rsid w:val="00FB17BE"/>
    <w:rsid w:val="00FB17CB"/>
    <w:rsid w:val="00FB1E7B"/>
    <w:rsid w:val="00FB2E14"/>
    <w:rsid w:val="00FB4CCA"/>
    <w:rsid w:val="00FB61E1"/>
    <w:rsid w:val="00FB61F8"/>
    <w:rsid w:val="00FB71C2"/>
    <w:rsid w:val="00FB768C"/>
    <w:rsid w:val="00FB7785"/>
    <w:rsid w:val="00FC0A38"/>
    <w:rsid w:val="00FC0E08"/>
    <w:rsid w:val="00FC17E0"/>
    <w:rsid w:val="00FC1BBB"/>
    <w:rsid w:val="00FC2F44"/>
    <w:rsid w:val="00FC4193"/>
    <w:rsid w:val="00FC4574"/>
    <w:rsid w:val="00FC466D"/>
    <w:rsid w:val="00FC4EE4"/>
    <w:rsid w:val="00FC57DE"/>
    <w:rsid w:val="00FC75CF"/>
    <w:rsid w:val="00FD20BC"/>
    <w:rsid w:val="00FD3506"/>
    <w:rsid w:val="00FD4990"/>
    <w:rsid w:val="00FD607B"/>
    <w:rsid w:val="00FD66B6"/>
    <w:rsid w:val="00FD681B"/>
    <w:rsid w:val="00FE1475"/>
    <w:rsid w:val="00FE1B10"/>
    <w:rsid w:val="00FE2884"/>
    <w:rsid w:val="00FE3794"/>
    <w:rsid w:val="00FE37FE"/>
    <w:rsid w:val="00FE4EA8"/>
    <w:rsid w:val="00FE5F8F"/>
    <w:rsid w:val="00FE62B3"/>
    <w:rsid w:val="00FE6621"/>
    <w:rsid w:val="00FE6E67"/>
    <w:rsid w:val="00FE7F9A"/>
    <w:rsid w:val="00FF15AF"/>
    <w:rsid w:val="00FF19E9"/>
    <w:rsid w:val="00FF25AD"/>
    <w:rsid w:val="00FF2628"/>
    <w:rsid w:val="00FF2E0D"/>
    <w:rsid w:val="00FF31BE"/>
    <w:rsid w:val="00FF3582"/>
    <w:rsid w:val="00FF4F66"/>
    <w:rsid w:val="00FF536A"/>
    <w:rsid w:val="00FF560D"/>
    <w:rsid w:val="00FF5836"/>
    <w:rsid w:val="00FF6549"/>
    <w:rsid w:val="00FF658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4C6A0"/>
  <w15:chartTrackingRefBased/>
  <w15:docId w15:val="{A47C4EDB-B21B-49FD-B161-291A2A377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CA7"/>
    <w:pPr>
      <w:spacing w:after="0" w:line="240" w:lineRule="auto"/>
    </w:pPr>
    <w:rPr>
      <w:rFonts w:ascii="Times New Roman" w:eastAsia="Times New Roman" w:hAnsi="Times New Roman" w:cs="Times New Roman"/>
      <w:sz w:val="24"/>
      <w:szCs w:val="24"/>
      <w:lang w:bidi="b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76B2"/>
    <w:pPr>
      <w:spacing w:after="200" w:line="276" w:lineRule="auto"/>
      <w:ind w:left="720"/>
      <w:contextualSpacing/>
    </w:pPr>
    <w:rPr>
      <w:rFonts w:ascii="Calibri" w:eastAsia="Calibri" w:hAnsi="Calibri"/>
      <w:sz w:val="22"/>
      <w:szCs w:val="22"/>
      <w:lang w:bidi="ar-SA"/>
    </w:rPr>
  </w:style>
  <w:style w:type="paragraph" w:customStyle="1" w:styleId="EndNoteBibliographyTitle">
    <w:name w:val="EndNote Bibliography Title"/>
    <w:basedOn w:val="Normal"/>
    <w:link w:val="EndNoteBibliographyTitleChar"/>
    <w:rsid w:val="00090BA0"/>
    <w:pPr>
      <w:spacing w:line="259" w:lineRule="auto"/>
      <w:jc w:val="center"/>
    </w:pPr>
    <w:rPr>
      <w:rFonts w:eastAsiaTheme="minorHAnsi"/>
      <w:szCs w:val="22"/>
      <w:lang w:bidi="ar-SA"/>
    </w:rPr>
  </w:style>
  <w:style w:type="character" w:customStyle="1" w:styleId="EndNoteBibliographyTitleChar">
    <w:name w:val="EndNote Bibliography Title Char"/>
    <w:basedOn w:val="DefaultParagraphFont"/>
    <w:link w:val="EndNoteBibliographyTitle"/>
    <w:rsid w:val="00090BA0"/>
    <w:rPr>
      <w:rFonts w:ascii="Times New Roman" w:hAnsi="Times New Roman" w:cs="Times New Roman"/>
      <w:sz w:val="24"/>
    </w:rPr>
  </w:style>
  <w:style w:type="paragraph" w:customStyle="1" w:styleId="EndNoteBibliography">
    <w:name w:val="EndNote Bibliography"/>
    <w:basedOn w:val="Normal"/>
    <w:link w:val="EndNoteBibliographyChar"/>
    <w:rsid w:val="00090BA0"/>
    <w:pPr>
      <w:spacing w:after="160"/>
    </w:pPr>
    <w:rPr>
      <w:rFonts w:eastAsiaTheme="minorHAnsi"/>
      <w:szCs w:val="22"/>
      <w:lang w:bidi="ar-SA"/>
    </w:rPr>
  </w:style>
  <w:style w:type="character" w:customStyle="1" w:styleId="EndNoteBibliographyChar">
    <w:name w:val="EndNote Bibliography Char"/>
    <w:basedOn w:val="DefaultParagraphFont"/>
    <w:link w:val="EndNoteBibliography"/>
    <w:rsid w:val="00090BA0"/>
    <w:rPr>
      <w:rFonts w:ascii="Times New Roman" w:hAnsi="Times New Roman" w:cs="Times New Roman"/>
      <w:sz w:val="24"/>
    </w:rPr>
  </w:style>
  <w:style w:type="character" w:styleId="CommentReference">
    <w:name w:val="annotation reference"/>
    <w:basedOn w:val="DefaultParagraphFont"/>
    <w:uiPriority w:val="99"/>
    <w:semiHidden/>
    <w:unhideWhenUsed/>
    <w:rsid w:val="00922EDE"/>
    <w:rPr>
      <w:sz w:val="16"/>
      <w:szCs w:val="16"/>
    </w:rPr>
  </w:style>
  <w:style w:type="paragraph" w:styleId="CommentText">
    <w:name w:val="annotation text"/>
    <w:basedOn w:val="Normal"/>
    <w:link w:val="CommentTextChar"/>
    <w:uiPriority w:val="99"/>
    <w:semiHidden/>
    <w:unhideWhenUsed/>
    <w:rsid w:val="00922EDE"/>
    <w:pPr>
      <w:spacing w:after="160"/>
    </w:pPr>
    <w:rPr>
      <w:rFonts w:asciiTheme="minorHAnsi" w:eastAsia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922EDE"/>
    <w:rPr>
      <w:sz w:val="20"/>
      <w:szCs w:val="20"/>
    </w:rPr>
  </w:style>
  <w:style w:type="paragraph" w:styleId="CommentSubject">
    <w:name w:val="annotation subject"/>
    <w:basedOn w:val="CommentText"/>
    <w:next w:val="CommentText"/>
    <w:link w:val="CommentSubjectChar"/>
    <w:uiPriority w:val="99"/>
    <w:semiHidden/>
    <w:unhideWhenUsed/>
    <w:rsid w:val="00922EDE"/>
    <w:rPr>
      <w:b/>
      <w:bCs/>
    </w:rPr>
  </w:style>
  <w:style w:type="character" w:customStyle="1" w:styleId="CommentSubjectChar">
    <w:name w:val="Comment Subject Char"/>
    <w:basedOn w:val="CommentTextChar"/>
    <w:link w:val="CommentSubject"/>
    <w:uiPriority w:val="99"/>
    <w:semiHidden/>
    <w:rsid w:val="00922EDE"/>
    <w:rPr>
      <w:b/>
      <w:bCs/>
      <w:sz w:val="20"/>
      <w:szCs w:val="20"/>
    </w:rPr>
  </w:style>
  <w:style w:type="paragraph" w:styleId="BalloonText">
    <w:name w:val="Balloon Text"/>
    <w:basedOn w:val="Normal"/>
    <w:link w:val="BalloonTextChar"/>
    <w:uiPriority w:val="99"/>
    <w:semiHidden/>
    <w:unhideWhenUsed/>
    <w:rsid w:val="00922EDE"/>
    <w:rPr>
      <w:rFonts w:eastAsiaTheme="minorHAnsi"/>
      <w:sz w:val="18"/>
      <w:szCs w:val="18"/>
      <w:lang w:bidi="ar-SA"/>
    </w:rPr>
  </w:style>
  <w:style w:type="character" w:customStyle="1" w:styleId="BalloonTextChar">
    <w:name w:val="Balloon Text Char"/>
    <w:basedOn w:val="DefaultParagraphFont"/>
    <w:link w:val="BalloonText"/>
    <w:uiPriority w:val="99"/>
    <w:semiHidden/>
    <w:rsid w:val="00922EDE"/>
    <w:rPr>
      <w:rFonts w:ascii="Times New Roman" w:hAnsi="Times New Roman" w:cs="Times New Roman"/>
      <w:sz w:val="18"/>
      <w:szCs w:val="18"/>
    </w:rPr>
  </w:style>
  <w:style w:type="paragraph" w:styleId="Header">
    <w:name w:val="header"/>
    <w:basedOn w:val="Normal"/>
    <w:link w:val="HeaderChar"/>
    <w:uiPriority w:val="99"/>
    <w:unhideWhenUsed/>
    <w:rsid w:val="0042182A"/>
    <w:pPr>
      <w:tabs>
        <w:tab w:val="center" w:pos="4680"/>
        <w:tab w:val="right" w:pos="9360"/>
      </w:tabs>
    </w:pPr>
    <w:rPr>
      <w:rFonts w:asciiTheme="minorHAnsi" w:eastAsiaTheme="minorHAnsi" w:hAnsiTheme="minorHAnsi" w:cstheme="minorBidi"/>
      <w:sz w:val="22"/>
      <w:szCs w:val="22"/>
      <w:lang w:bidi="ar-SA"/>
    </w:rPr>
  </w:style>
  <w:style w:type="character" w:customStyle="1" w:styleId="HeaderChar">
    <w:name w:val="Header Char"/>
    <w:basedOn w:val="DefaultParagraphFont"/>
    <w:link w:val="Header"/>
    <w:uiPriority w:val="99"/>
    <w:rsid w:val="0042182A"/>
  </w:style>
  <w:style w:type="paragraph" w:styleId="Footer">
    <w:name w:val="footer"/>
    <w:basedOn w:val="Normal"/>
    <w:link w:val="FooterChar"/>
    <w:uiPriority w:val="99"/>
    <w:unhideWhenUsed/>
    <w:rsid w:val="0042182A"/>
    <w:pPr>
      <w:tabs>
        <w:tab w:val="center" w:pos="4680"/>
        <w:tab w:val="right" w:pos="9360"/>
      </w:tabs>
    </w:pPr>
    <w:rPr>
      <w:rFonts w:asciiTheme="minorHAnsi" w:eastAsiaTheme="minorHAnsi" w:hAnsiTheme="minorHAnsi" w:cstheme="minorBidi"/>
      <w:sz w:val="22"/>
      <w:szCs w:val="22"/>
      <w:lang w:bidi="ar-SA"/>
    </w:rPr>
  </w:style>
  <w:style w:type="character" w:customStyle="1" w:styleId="FooterChar">
    <w:name w:val="Footer Char"/>
    <w:basedOn w:val="DefaultParagraphFont"/>
    <w:link w:val="Footer"/>
    <w:uiPriority w:val="99"/>
    <w:rsid w:val="0042182A"/>
  </w:style>
  <w:style w:type="character" w:styleId="PageNumber">
    <w:name w:val="page number"/>
    <w:basedOn w:val="DefaultParagraphFont"/>
    <w:uiPriority w:val="99"/>
    <w:semiHidden/>
    <w:unhideWhenUsed/>
    <w:rsid w:val="0007068C"/>
  </w:style>
  <w:style w:type="paragraph" w:styleId="Revision">
    <w:name w:val="Revision"/>
    <w:hidden/>
    <w:uiPriority w:val="99"/>
    <w:semiHidden/>
    <w:rsid w:val="007B26B4"/>
    <w:pPr>
      <w:spacing w:after="0" w:line="240" w:lineRule="auto"/>
    </w:pPr>
  </w:style>
  <w:style w:type="character" w:styleId="Hyperlink">
    <w:name w:val="Hyperlink"/>
    <w:basedOn w:val="DefaultParagraphFont"/>
    <w:uiPriority w:val="99"/>
    <w:unhideWhenUsed/>
    <w:rsid w:val="00776DEC"/>
    <w:rPr>
      <w:color w:val="0563C1" w:themeColor="hyperlink"/>
      <w:u w:val="single"/>
    </w:rPr>
  </w:style>
  <w:style w:type="character" w:styleId="FollowedHyperlink">
    <w:name w:val="FollowedHyperlink"/>
    <w:basedOn w:val="DefaultParagraphFont"/>
    <w:uiPriority w:val="99"/>
    <w:semiHidden/>
    <w:unhideWhenUsed/>
    <w:rsid w:val="00776DEC"/>
    <w:rPr>
      <w:color w:val="954F72" w:themeColor="followedHyperlink"/>
      <w:u w:val="single"/>
    </w:rPr>
  </w:style>
  <w:style w:type="table" w:customStyle="1" w:styleId="TableGrid">
    <w:name w:val="TableGrid"/>
    <w:rsid w:val="000358BF"/>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C956D1"/>
    <w:pPr>
      <w:spacing w:after="160" w:line="259" w:lineRule="auto"/>
    </w:pPr>
    <w:rPr>
      <w:rFonts w:eastAsiaTheme="minorHAnsi"/>
      <w:lang w:bidi="ar-SA"/>
    </w:rPr>
  </w:style>
  <w:style w:type="character" w:customStyle="1" w:styleId="UnresolvedMention1">
    <w:name w:val="Unresolved Mention1"/>
    <w:basedOn w:val="DefaultParagraphFont"/>
    <w:uiPriority w:val="99"/>
    <w:semiHidden/>
    <w:unhideWhenUsed/>
    <w:rsid w:val="00681E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033734">
      <w:bodyDiv w:val="1"/>
      <w:marLeft w:val="0"/>
      <w:marRight w:val="0"/>
      <w:marTop w:val="0"/>
      <w:marBottom w:val="0"/>
      <w:divBdr>
        <w:top w:val="none" w:sz="0" w:space="0" w:color="auto"/>
        <w:left w:val="none" w:sz="0" w:space="0" w:color="auto"/>
        <w:bottom w:val="none" w:sz="0" w:space="0" w:color="auto"/>
        <w:right w:val="none" w:sz="0" w:space="0" w:color="auto"/>
      </w:divBdr>
    </w:div>
    <w:div w:id="52121980">
      <w:bodyDiv w:val="1"/>
      <w:marLeft w:val="0"/>
      <w:marRight w:val="0"/>
      <w:marTop w:val="0"/>
      <w:marBottom w:val="0"/>
      <w:divBdr>
        <w:top w:val="none" w:sz="0" w:space="0" w:color="auto"/>
        <w:left w:val="none" w:sz="0" w:space="0" w:color="auto"/>
        <w:bottom w:val="none" w:sz="0" w:space="0" w:color="auto"/>
        <w:right w:val="none" w:sz="0" w:space="0" w:color="auto"/>
      </w:divBdr>
      <w:divsChild>
        <w:div w:id="474419381">
          <w:marLeft w:val="0"/>
          <w:marRight w:val="0"/>
          <w:marTop w:val="0"/>
          <w:marBottom w:val="0"/>
          <w:divBdr>
            <w:top w:val="none" w:sz="0" w:space="0" w:color="auto"/>
            <w:left w:val="none" w:sz="0" w:space="0" w:color="auto"/>
            <w:bottom w:val="none" w:sz="0" w:space="0" w:color="auto"/>
            <w:right w:val="none" w:sz="0" w:space="0" w:color="auto"/>
          </w:divBdr>
          <w:divsChild>
            <w:div w:id="44256312">
              <w:marLeft w:val="0"/>
              <w:marRight w:val="0"/>
              <w:marTop w:val="0"/>
              <w:marBottom w:val="0"/>
              <w:divBdr>
                <w:top w:val="none" w:sz="0" w:space="0" w:color="auto"/>
                <w:left w:val="none" w:sz="0" w:space="0" w:color="auto"/>
                <w:bottom w:val="none" w:sz="0" w:space="0" w:color="auto"/>
                <w:right w:val="none" w:sz="0" w:space="0" w:color="auto"/>
              </w:divBdr>
              <w:divsChild>
                <w:div w:id="1683318341">
                  <w:marLeft w:val="0"/>
                  <w:marRight w:val="0"/>
                  <w:marTop w:val="0"/>
                  <w:marBottom w:val="0"/>
                  <w:divBdr>
                    <w:top w:val="none" w:sz="0" w:space="0" w:color="auto"/>
                    <w:left w:val="none" w:sz="0" w:space="0" w:color="auto"/>
                    <w:bottom w:val="none" w:sz="0" w:space="0" w:color="auto"/>
                    <w:right w:val="none" w:sz="0" w:space="0" w:color="auto"/>
                  </w:divBdr>
                  <w:divsChild>
                    <w:div w:id="168331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653177">
      <w:bodyDiv w:val="1"/>
      <w:marLeft w:val="0"/>
      <w:marRight w:val="0"/>
      <w:marTop w:val="0"/>
      <w:marBottom w:val="0"/>
      <w:divBdr>
        <w:top w:val="none" w:sz="0" w:space="0" w:color="auto"/>
        <w:left w:val="none" w:sz="0" w:space="0" w:color="auto"/>
        <w:bottom w:val="none" w:sz="0" w:space="0" w:color="auto"/>
        <w:right w:val="none" w:sz="0" w:space="0" w:color="auto"/>
      </w:divBdr>
      <w:divsChild>
        <w:div w:id="703873209">
          <w:marLeft w:val="0"/>
          <w:marRight w:val="0"/>
          <w:marTop w:val="0"/>
          <w:marBottom w:val="0"/>
          <w:divBdr>
            <w:top w:val="none" w:sz="0" w:space="0" w:color="auto"/>
            <w:left w:val="none" w:sz="0" w:space="0" w:color="auto"/>
            <w:bottom w:val="none" w:sz="0" w:space="0" w:color="auto"/>
            <w:right w:val="none" w:sz="0" w:space="0" w:color="auto"/>
          </w:divBdr>
          <w:divsChild>
            <w:div w:id="1231117613">
              <w:marLeft w:val="0"/>
              <w:marRight w:val="0"/>
              <w:marTop w:val="0"/>
              <w:marBottom w:val="0"/>
              <w:divBdr>
                <w:top w:val="none" w:sz="0" w:space="0" w:color="auto"/>
                <w:left w:val="none" w:sz="0" w:space="0" w:color="auto"/>
                <w:bottom w:val="none" w:sz="0" w:space="0" w:color="auto"/>
                <w:right w:val="none" w:sz="0" w:space="0" w:color="auto"/>
              </w:divBdr>
              <w:divsChild>
                <w:div w:id="52174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503089">
      <w:bodyDiv w:val="1"/>
      <w:marLeft w:val="0"/>
      <w:marRight w:val="0"/>
      <w:marTop w:val="0"/>
      <w:marBottom w:val="0"/>
      <w:divBdr>
        <w:top w:val="none" w:sz="0" w:space="0" w:color="auto"/>
        <w:left w:val="none" w:sz="0" w:space="0" w:color="auto"/>
        <w:bottom w:val="none" w:sz="0" w:space="0" w:color="auto"/>
        <w:right w:val="none" w:sz="0" w:space="0" w:color="auto"/>
      </w:divBdr>
      <w:divsChild>
        <w:div w:id="1974409608">
          <w:marLeft w:val="0"/>
          <w:marRight w:val="0"/>
          <w:marTop w:val="0"/>
          <w:marBottom w:val="0"/>
          <w:divBdr>
            <w:top w:val="none" w:sz="0" w:space="0" w:color="auto"/>
            <w:left w:val="none" w:sz="0" w:space="0" w:color="auto"/>
            <w:bottom w:val="none" w:sz="0" w:space="0" w:color="auto"/>
            <w:right w:val="none" w:sz="0" w:space="0" w:color="auto"/>
          </w:divBdr>
          <w:divsChild>
            <w:div w:id="2123500014">
              <w:marLeft w:val="0"/>
              <w:marRight w:val="0"/>
              <w:marTop w:val="0"/>
              <w:marBottom w:val="0"/>
              <w:divBdr>
                <w:top w:val="none" w:sz="0" w:space="0" w:color="auto"/>
                <w:left w:val="none" w:sz="0" w:space="0" w:color="auto"/>
                <w:bottom w:val="none" w:sz="0" w:space="0" w:color="auto"/>
                <w:right w:val="none" w:sz="0" w:space="0" w:color="auto"/>
              </w:divBdr>
              <w:divsChild>
                <w:div w:id="48046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85797">
      <w:bodyDiv w:val="1"/>
      <w:marLeft w:val="0"/>
      <w:marRight w:val="0"/>
      <w:marTop w:val="0"/>
      <w:marBottom w:val="0"/>
      <w:divBdr>
        <w:top w:val="none" w:sz="0" w:space="0" w:color="auto"/>
        <w:left w:val="none" w:sz="0" w:space="0" w:color="auto"/>
        <w:bottom w:val="none" w:sz="0" w:space="0" w:color="auto"/>
        <w:right w:val="none" w:sz="0" w:space="0" w:color="auto"/>
      </w:divBdr>
    </w:div>
    <w:div w:id="441341755">
      <w:bodyDiv w:val="1"/>
      <w:marLeft w:val="0"/>
      <w:marRight w:val="0"/>
      <w:marTop w:val="0"/>
      <w:marBottom w:val="0"/>
      <w:divBdr>
        <w:top w:val="none" w:sz="0" w:space="0" w:color="auto"/>
        <w:left w:val="none" w:sz="0" w:space="0" w:color="auto"/>
        <w:bottom w:val="none" w:sz="0" w:space="0" w:color="auto"/>
        <w:right w:val="none" w:sz="0" w:space="0" w:color="auto"/>
      </w:divBdr>
    </w:div>
    <w:div w:id="514273521">
      <w:bodyDiv w:val="1"/>
      <w:marLeft w:val="0"/>
      <w:marRight w:val="0"/>
      <w:marTop w:val="0"/>
      <w:marBottom w:val="0"/>
      <w:divBdr>
        <w:top w:val="none" w:sz="0" w:space="0" w:color="auto"/>
        <w:left w:val="none" w:sz="0" w:space="0" w:color="auto"/>
        <w:bottom w:val="none" w:sz="0" w:space="0" w:color="auto"/>
        <w:right w:val="none" w:sz="0" w:space="0" w:color="auto"/>
      </w:divBdr>
      <w:divsChild>
        <w:div w:id="2070570068">
          <w:marLeft w:val="0"/>
          <w:marRight w:val="0"/>
          <w:marTop w:val="0"/>
          <w:marBottom w:val="0"/>
          <w:divBdr>
            <w:top w:val="none" w:sz="0" w:space="0" w:color="auto"/>
            <w:left w:val="none" w:sz="0" w:space="0" w:color="auto"/>
            <w:bottom w:val="none" w:sz="0" w:space="0" w:color="auto"/>
            <w:right w:val="none" w:sz="0" w:space="0" w:color="auto"/>
          </w:divBdr>
          <w:divsChild>
            <w:div w:id="2009356758">
              <w:marLeft w:val="0"/>
              <w:marRight w:val="0"/>
              <w:marTop w:val="0"/>
              <w:marBottom w:val="0"/>
              <w:divBdr>
                <w:top w:val="none" w:sz="0" w:space="0" w:color="auto"/>
                <w:left w:val="none" w:sz="0" w:space="0" w:color="auto"/>
                <w:bottom w:val="none" w:sz="0" w:space="0" w:color="auto"/>
                <w:right w:val="none" w:sz="0" w:space="0" w:color="auto"/>
              </w:divBdr>
              <w:divsChild>
                <w:div w:id="81541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076683">
      <w:bodyDiv w:val="1"/>
      <w:marLeft w:val="0"/>
      <w:marRight w:val="0"/>
      <w:marTop w:val="0"/>
      <w:marBottom w:val="0"/>
      <w:divBdr>
        <w:top w:val="none" w:sz="0" w:space="0" w:color="auto"/>
        <w:left w:val="none" w:sz="0" w:space="0" w:color="auto"/>
        <w:bottom w:val="none" w:sz="0" w:space="0" w:color="auto"/>
        <w:right w:val="none" w:sz="0" w:space="0" w:color="auto"/>
      </w:divBdr>
      <w:divsChild>
        <w:div w:id="1922569118">
          <w:marLeft w:val="0"/>
          <w:marRight w:val="0"/>
          <w:marTop w:val="0"/>
          <w:marBottom w:val="0"/>
          <w:divBdr>
            <w:top w:val="none" w:sz="0" w:space="0" w:color="auto"/>
            <w:left w:val="none" w:sz="0" w:space="0" w:color="auto"/>
            <w:bottom w:val="none" w:sz="0" w:space="0" w:color="auto"/>
            <w:right w:val="none" w:sz="0" w:space="0" w:color="auto"/>
          </w:divBdr>
          <w:divsChild>
            <w:div w:id="526023948">
              <w:marLeft w:val="0"/>
              <w:marRight w:val="0"/>
              <w:marTop w:val="0"/>
              <w:marBottom w:val="0"/>
              <w:divBdr>
                <w:top w:val="none" w:sz="0" w:space="0" w:color="auto"/>
                <w:left w:val="none" w:sz="0" w:space="0" w:color="auto"/>
                <w:bottom w:val="none" w:sz="0" w:space="0" w:color="auto"/>
                <w:right w:val="none" w:sz="0" w:space="0" w:color="auto"/>
              </w:divBdr>
              <w:divsChild>
                <w:div w:id="11090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929315">
      <w:bodyDiv w:val="1"/>
      <w:marLeft w:val="0"/>
      <w:marRight w:val="0"/>
      <w:marTop w:val="0"/>
      <w:marBottom w:val="0"/>
      <w:divBdr>
        <w:top w:val="none" w:sz="0" w:space="0" w:color="auto"/>
        <w:left w:val="none" w:sz="0" w:space="0" w:color="auto"/>
        <w:bottom w:val="none" w:sz="0" w:space="0" w:color="auto"/>
        <w:right w:val="none" w:sz="0" w:space="0" w:color="auto"/>
      </w:divBdr>
    </w:div>
    <w:div w:id="702093194">
      <w:bodyDiv w:val="1"/>
      <w:marLeft w:val="0"/>
      <w:marRight w:val="0"/>
      <w:marTop w:val="0"/>
      <w:marBottom w:val="0"/>
      <w:divBdr>
        <w:top w:val="none" w:sz="0" w:space="0" w:color="auto"/>
        <w:left w:val="none" w:sz="0" w:space="0" w:color="auto"/>
        <w:bottom w:val="none" w:sz="0" w:space="0" w:color="auto"/>
        <w:right w:val="none" w:sz="0" w:space="0" w:color="auto"/>
      </w:divBdr>
      <w:divsChild>
        <w:div w:id="1654528920">
          <w:marLeft w:val="0"/>
          <w:marRight w:val="0"/>
          <w:marTop w:val="0"/>
          <w:marBottom w:val="0"/>
          <w:divBdr>
            <w:top w:val="none" w:sz="0" w:space="0" w:color="auto"/>
            <w:left w:val="none" w:sz="0" w:space="0" w:color="auto"/>
            <w:bottom w:val="none" w:sz="0" w:space="0" w:color="auto"/>
            <w:right w:val="none" w:sz="0" w:space="0" w:color="auto"/>
          </w:divBdr>
          <w:divsChild>
            <w:div w:id="759258224">
              <w:marLeft w:val="0"/>
              <w:marRight w:val="0"/>
              <w:marTop w:val="0"/>
              <w:marBottom w:val="0"/>
              <w:divBdr>
                <w:top w:val="none" w:sz="0" w:space="0" w:color="auto"/>
                <w:left w:val="none" w:sz="0" w:space="0" w:color="auto"/>
                <w:bottom w:val="none" w:sz="0" w:space="0" w:color="auto"/>
                <w:right w:val="none" w:sz="0" w:space="0" w:color="auto"/>
              </w:divBdr>
              <w:divsChild>
                <w:div w:id="454762763">
                  <w:marLeft w:val="0"/>
                  <w:marRight w:val="0"/>
                  <w:marTop w:val="0"/>
                  <w:marBottom w:val="0"/>
                  <w:divBdr>
                    <w:top w:val="none" w:sz="0" w:space="0" w:color="auto"/>
                    <w:left w:val="none" w:sz="0" w:space="0" w:color="auto"/>
                    <w:bottom w:val="none" w:sz="0" w:space="0" w:color="auto"/>
                    <w:right w:val="none" w:sz="0" w:space="0" w:color="auto"/>
                  </w:divBdr>
                  <w:divsChild>
                    <w:div w:id="18569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136838">
      <w:bodyDiv w:val="1"/>
      <w:marLeft w:val="0"/>
      <w:marRight w:val="0"/>
      <w:marTop w:val="0"/>
      <w:marBottom w:val="0"/>
      <w:divBdr>
        <w:top w:val="none" w:sz="0" w:space="0" w:color="auto"/>
        <w:left w:val="none" w:sz="0" w:space="0" w:color="auto"/>
        <w:bottom w:val="none" w:sz="0" w:space="0" w:color="auto"/>
        <w:right w:val="none" w:sz="0" w:space="0" w:color="auto"/>
      </w:divBdr>
      <w:divsChild>
        <w:div w:id="845679404">
          <w:marLeft w:val="0"/>
          <w:marRight w:val="0"/>
          <w:marTop w:val="0"/>
          <w:marBottom w:val="0"/>
          <w:divBdr>
            <w:top w:val="none" w:sz="0" w:space="0" w:color="auto"/>
            <w:left w:val="none" w:sz="0" w:space="0" w:color="auto"/>
            <w:bottom w:val="none" w:sz="0" w:space="0" w:color="auto"/>
            <w:right w:val="none" w:sz="0" w:space="0" w:color="auto"/>
          </w:divBdr>
          <w:divsChild>
            <w:div w:id="243614486">
              <w:marLeft w:val="0"/>
              <w:marRight w:val="0"/>
              <w:marTop w:val="0"/>
              <w:marBottom w:val="0"/>
              <w:divBdr>
                <w:top w:val="none" w:sz="0" w:space="0" w:color="auto"/>
                <w:left w:val="none" w:sz="0" w:space="0" w:color="auto"/>
                <w:bottom w:val="none" w:sz="0" w:space="0" w:color="auto"/>
                <w:right w:val="none" w:sz="0" w:space="0" w:color="auto"/>
              </w:divBdr>
              <w:divsChild>
                <w:div w:id="312873575">
                  <w:marLeft w:val="0"/>
                  <w:marRight w:val="0"/>
                  <w:marTop w:val="0"/>
                  <w:marBottom w:val="0"/>
                  <w:divBdr>
                    <w:top w:val="none" w:sz="0" w:space="0" w:color="auto"/>
                    <w:left w:val="none" w:sz="0" w:space="0" w:color="auto"/>
                    <w:bottom w:val="none" w:sz="0" w:space="0" w:color="auto"/>
                    <w:right w:val="none" w:sz="0" w:space="0" w:color="auto"/>
                  </w:divBdr>
                  <w:divsChild>
                    <w:div w:id="59304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757337">
      <w:bodyDiv w:val="1"/>
      <w:marLeft w:val="0"/>
      <w:marRight w:val="0"/>
      <w:marTop w:val="0"/>
      <w:marBottom w:val="0"/>
      <w:divBdr>
        <w:top w:val="none" w:sz="0" w:space="0" w:color="auto"/>
        <w:left w:val="none" w:sz="0" w:space="0" w:color="auto"/>
        <w:bottom w:val="none" w:sz="0" w:space="0" w:color="auto"/>
        <w:right w:val="none" w:sz="0" w:space="0" w:color="auto"/>
      </w:divBdr>
    </w:div>
    <w:div w:id="890311383">
      <w:bodyDiv w:val="1"/>
      <w:marLeft w:val="0"/>
      <w:marRight w:val="0"/>
      <w:marTop w:val="0"/>
      <w:marBottom w:val="0"/>
      <w:divBdr>
        <w:top w:val="none" w:sz="0" w:space="0" w:color="auto"/>
        <w:left w:val="none" w:sz="0" w:space="0" w:color="auto"/>
        <w:bottom w:val="none" w:sz="0" w:space="0" w:color="auto"/>
        <w:right w:val="none" w:sz="0" w:space="0" w:color="auto"/>
      </w:divBdr>
    </w:div>
    <w:div w:id="919220936">
      <w:bodyDiv w:val="1"/>
      <w:marLeft w:val="0"/>
      <w:marRight w:val="0"/>
      <w:marTop w:val="0"/>
      <w:marBottom w:val="0"/>
      <w:divBdr>
        <w:top w:val="none" w:sz="0" w:space="0" w:color="auto"/>
        <w:left w:val="none" w:sz="0" w:space="0" w:color="auto"/>
        <w:bottom w:val="none" w:sz="0" w:space="0" w:color="auto"/>
        <w:right w:val="none" w:sz="0" w:space="0" w:color="auto"/>
      </w:divBdr>
      <w:divsChild>
        <w:div w:id="1650599313">
          <w:marLeft w:val="0"/>
          <w:marRight w:val="0"/>
          <w:marTop w:val="0"/>
          <w:marBottom w:val="0"/>
          <w:divBdr>
            <w:top w:val="none" w:sz="0" w:space="0" w:color="auto"/>
            <w:left w:val="none" w:sz="0" w:space="0" w:color="auto"/>
            <w:bottom w:val="none" w:sz="0" w:space="0" w:color="auto"/>
            <w:right w:val="none" w:sz="0" w:space="0" w:color="auto"/>
          </w:divBdr>
          <w:divsChild>
            <w:div w:id="530456224">
              <w:marLeft w:val="0"/>
              <w:marRight w:val="0"/>
              <w:marTop w:val="0"/>
              <w:marBottom w:val="0"/>
              <w:divBdr>
                <w:top w:val="none" w:sz="0" w:space="0" w:color="auto"/>
                <w:left w:val="none" w:sz="0" w:space="0" w:color="auto"/>
                <w:bottom w:val="none" w:sz="0" w:space="0" w:color="auto"/>
                <w:right w:val="none" w:sz="0" w:space="0" w:color="auto"/>
              </w:divBdr>
              <w:divsChild>
                <w:div w:id="1556887270">
                  <w:marLeft w:val="0"/>
                  <w:marRight w:val="0"/>
                  <w:marTop w:val="0"/>
                  <w:marBottom w:val="0"/>
                  <w:divBdr>
                    <w:top w:val="none" w:sz="0" w:space="0" w:color="auto"/>
                    <w:left w:val="none" w:sz="0" w:space="0" w:color="auto"/>
                    <w:bottom w:val="none" w:sz="0" w:space="0" w:color="auto"/>
                    <w:right w:val="none" w:sz="0" w:space="0" w:color="auto"/>
                  </w:divBdr>
                  <w:divsChild>
                    <w:div w:id="126780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699028">
      <w:bodyDiv w:val="1"/>
      <w:marLeft w:val="0"/>
      <w:marRight w:val="0"/>
      <w:marTop w:val="0"/>
      <w:marBottom w:val="0"/>
      <w:divBdr>
        <w:top w:val="none" w:sz="0" w:space="0" w:color="auto"/>
        <w:left w:val="none" w:sz="0" w:space="0" w:color="auto"/>
        <w:bottom w:val="none" w:sz="0" w:space="0" w:color="auto"/>
        <w:right w:val="none" w:sz="0" w:space="0" w:color="auto"/>
      </w:divBdr>
    </w:div>
    <w:div w:id="1096947535">
      <w:bodyDiv w:val="1"/>
      <w:marLeft w:val="0"/>
      <w:marRight w:val="0"/>
      <w:marTop w:val="0"/>
      <w:marBottom w:val="0"/>
      <w:divBdr>
        <w:top w:val="none" w:sz="0" w:space="0" w:color="auto"/>
        <w:left w:val="none" w:sz="0" w:space="0" w:color="auto"/>
        <w:bottom w:val="none" w:sz="0" w:space="0" w:color="auto"/>
        <w:right w:val="none" w:sz="0" w:space="0" w:color="auto"/>
      </w:divBdr>
    </w:div>
    <w:div w:id="1097868396">
      <w:bodyDiv w:val="1"/>
      <w:marLeft w:val="0"/>
      <w:marRight w:val="0"/>
      <w:marTop w:val="0"/>
      <w:marBottom w:val="0"/>
      <w:divBdr>
        <w:top w:val="none" w:sz="0" w:space="0" w:color="auto"/>
        <w:left w:val="none" w:sz="0" w:space="0" w:color="auto"/>
        <w:bottom w:val="none" w:sz="0" w:space="0" w:color="auto"/>
        <w:right w:val="none" w:sz="0" w:space="0" w:color="auto"/>
      </w:divBdr>
      <w:divsChild>
        <w:div w:id="226036448">
          <w:marLeft w:val="0"/>
          <w:marRight w:val="0"/>
          <w:marTop w:val="0"/>
          <w:marBottom w:val="0"/>
          <w:divBdr>
            <w:top w:val="none" w:sz="0" w:space="0" w:color="auto"/>
            <w:left w:val="none" w:sz="0" w:space="0" w:color="auto"/>
            <w:bottom w:val="none" w:sz="0" w:space="0" w:color="auto"/>
            <w:right w:val="none" w:sz="0" w:space="0" w:color="auto"/>
          </w:divBdr>
          <w:divsChild>
            <w:div w:id="1994095231">
              <w:marLeft w:val="0"/>
              <w:marRight w:val="0"/>
              <w:marTop w:val="0"/>
              <w:marBottom w:val="0"/>
              <w:divBdr>
                <w:top w:val="none" w:sz="0" w:space="0" w:color="auto"/>
                <w:left w:val="none" w:sz="0" w:space="0" w:color="auto"/>
                <w:bottom w:val="none" w:sz="0" w:space="0" w:color="auto"/>
                <w:right w:val="none" w:sz="0" w:space="0" w:color="auto"/>
              </w:divBdr>
              <w:divsChild>
                <w:div w:id="140090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698440">
      <w:bodyDiv w:val="1"/>
      <w:marLeft w:val="0"/>
      <w:marRight w:val="0"/>
      <w:marTop w:val="0"/>
      <w:marBottom w:val="0"/>
      <w:divBdr>
        <w:top w:val="none" w:sz="0" w:space="0" w:color="auto"/>
        <w:left w:val="none" w:sz="0" w:space="0" w:color="auto"/>
        <w:bottom w:val="none" w:sz="0" w:space="0" w:color="auto"/>
        <w:right w:val="none" w:sz="0" w:space="0" w:color="auto"/>
      </w:divBdr>
      <w:divsChild>
        <w:div w:id="1891838884">
          <w:marLeft w:val="0"/>
          <w:marRight w:val="0"/>
          <w:marTop w:val="0"/>
          <w:marBottom w:val="0"/>
          <w:divBdr>
            <w:top w:val="none" w:sz="0" w:space="0" w:color="auto"/>
            <w:left w:val="none" w:sz="0" w:space="0" w:color="auto"/>
            <w:bottom w:val="none" w:sz="0" w:space="0" w:color="auto"/>
            <w:right w:val="none" w:sz="0" w:space="0" w:color="auto"/>
          </w:divBdr>
          <w:divsChild>
            <w:div w:id="393940736">
              <w:marLeft w:val="0"/>
              <w:marRight w:val="0"/>
              <w:marTop w:val="0"/>
              <w:marBottom w:val="0"/>
              <w:divBdr>
                <w:top w:val="none" w:sz="0" w:space="0" w:color="auto"/>
                <w:left w:val="none" w:sz="0" w:space="0" w:color="auto"/>
                <w:bottom w:val="none" w:sz="0" w:space="0" w:color="auto"/>
                <w:right w:val="none" w:sz="0" w:space="0" w:color="auto"/>
              </w:divBdr>
              <w:divsChild>
                <w:div w:id="184740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94456">
      <w:bodyDiv w:val="1"/>
      <w:marLeft w:val="0"/>
      <w:marRight w:val="0"/>
      <w:marTop w:val="0"/>
      <w:marBottom w:val="0"/>
      <w:divBdr>
        <w:top w:val="none" w:sz="0" w:space="0" w:color="auto"/>
        <w:left w:val="none" w:sz="0" w:space="0" w:color="auto"/>
        <w:bottom w:val="none" w:sz="0" w:space="0" w:color="auto"/>
        <w:right w:val="none" w:sz="0" w:space="0" w:color="auto"/>
      </w:divBdr>
    </w:div>
    <w:div w:id="1510829834">
      <w:bodyDiv w:val="1"/>
      <w:marLeft w:val="0"/>
      <w:marRight w:val="0"/>
      <w:marTop w:val="0"/>
      <w:marBottom w:val="0"/>
      <w:divBdr>
        <w:top w:val="none" w:sz="0" w:space="0" w:color="auto"/>
        <w:left w:val="none" w:sz="0" w:space="0" w:color="auto"/>
        <w:bottom w:val="none" w:sz="0" w:space="0" w:color="auto"/>
        <w:right w:val="none" w:sz="0" w:space="0" w:color="auto"/>
      </w:divBdr>
    </w:div>
    <w:div w:id="1583488179">
      <w:bodyDiv w:val="1"/>
      <w:marLeft w:val="0"/>
      <w:marRight w:val="0"/>
      <w:marTop w:val="0"/>
      <w:marBottom w:val="0"/>
      <w:divBdr>
        <w:top w:val="none" w:sz="0" w:space="0" w:color="auto"/>
        <w:left w:val="none" w:sz="0" w:space="0" w:color="auto"/>
        <w:bottom w:val="none" w:sz="0" w:space="0" w:color="auto"/>
        <w:right w:val="none" w:sz="0" w:space="0" w:color="auto"/>
      </w:divBdr>
    </w:div>
    <w:div w:id="1660303275">
      <w:bodyDiv w:val="1"/>
      <w:marLeft w:val="0"/>
      <w:marRight w:val="0"/>
      <w:marTop w:val="0"/>
      <w:marBottom w:val="0"/>
      <w:divBdr>
        <w:top w:val="none" w:sz="0" w:space="0" w:color="auto"/>
        <w:left w:val="none" w:sz="0" w:space="0" w:color="auto"/>
        <w:bottom w:val="none" w:sz="0" w:space="0" w:color="auto"/>
        <w:right w:val="none" w:sz="0" w:space="0" w:color="auto"/>
      </w:divBdr>
    </w:div>
    <w:div w:id="1662154731">
      <w:bodyDiv w:val="1"/>
      <w:marLeft w:val="0"/>
      <w:marRight w:val="0"/>
      <w:marTop w:val="0"/>
      <w:marBottom w:val="0"/>
      <w:divBdr>
        <w:top w:val="none" w:sz="0" w:space="0" w:color="auto"/>
        <w:left w:val="none" w:sz="0" w:space="0" w:color="auto"/>
        <w:bottom w:val="none" w:sz="0" w:space="0" w:color="auto"/>
        <w:right w:val="none" w:sz="0" w:space="0" w:color="auto"/>
      </w:divBdr>
      <w:divsChild>
        <w:div w:id="988244318">
          <w:marLeft w:val="0"/>
          <w:marRight w:val="0"/>
          <w:marTop w:val="0"/>
          <w:marBottom w:val="0"/>
          <w:divBdr>
            <w:top w:val="none" w:sz="0" w:space="0" w:color="auto"/>
            <w:left w:val="none" w:sz="0" w:space="0" w:color="auto"/>
            <w:bottom w:val="none" w:sz="0" w:space="0" w:color="auto"/>
            <w:right w:val="none" w:sz="0" w:space="0" w:color="auto"/>
          </w:divBdr>
          <w:divsChild>
            <w:div w:id="1342925669">
              <w:marLeft w:val="0"/>
              <w:marRight w:val="0"/>
              <w:marTop w:val="0"/>
              <w:marBottom w:val="0"/>
              <w:divBdr>
                <w:top w:val="none" w:sz="0" w:space="0" w:color="auto"/>
                <w:left w:val="none" w:sz="0" w:space="0" w:color="auto"/>
                <w:bottom w:val="none" w:sz="0" w:space="0" w:color="auto"/>
                <w:right w:val="none" w:sz="0" w:space="0" w:color="auto"/>
              </w:divBdr>
              <w:divsChild>
                <w:div w:id="524444658">
                  <w:marLeft w:val="0"/>
                  <w:marRight w:val="0"/>
                  <w:marTop w:val="0"/>
                  <w:marBottom w:val="0"/>
                  <w:divBdr>
                    <w:top w:val="none" w:sz="0" w:space="0" w:color="auto"/>
                    <w:left w:val="none" w:sz="0" w:space="0" w:color="auto"/>
                    <w:bottom w:val="none" w:sz="0" w:space="0" w:color="auto"/>
                    <w:right w:val="none" w:sz="0" w:space="0" w:color="auto"/>
                  </w:divBdr>
                  <w:divsChild>
                    <w:div w:id="17377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060306">
      <w:bodyDiv w:val="1"/>
      <w:marLeft w:val="0"/>
      <w:marRight w:val="0"/>
      <w:marTop w:val="0"/>
      <w:marBottom w:val="0"/>
      <w:divBdr>
        <w:top w:val="none" w:sz="0" w:space="0" w:color="auto"/>
        <w:left w:val="none" w:sz="0" w:space="0" w:color="auto"/>
        <w:bottom w:val="none" w:sz="0" w:space="0" w:color="auto"/>
        <w:right w:val="none" w:sz="0" w:space="0" w:color="auto"/>
      </w:divBdr>
    </w:div>
    <w:div w:id="1678774259">
      <w:bodyDiv w:val="1"/>
      <w:marLeft w:val="0"/>
      <w:marRight w:val="0"/>
      <w:marTop w:val="0"/>
      <w:marBottom w:val="0"/>
      <w:divBdr>
        <w:top w:val="none" w:sz="0" w:space="0" w:color="auto"/>
        <w:left w:val="none" w:sz="0" w:space="0" w:color="auto"/>
        <w:bottom w:val="none" w:sz="0" w:space="0" w:color="auto"/>
        <w:right w:val="none" w:sz="0" w:space="0" w:color="auto"/>
      </w:divBdr>
      <w:divsChild>
        <w:div w:id="115755823">
          <w:marLeft w:val="0"/>
          <w:marRight w:val="0"/>
          <w:marTop w:val="0"/>
          <w:marBottom w:val="0"/>
          <w:divBdr>
            <w:top w:val="none" w:sz="0" w:space="0" w:color="auto"/>
            <w:left w:val="none" w:sz="0" w:space="0" w:color="auto"/>
            <w:bottom w:val="none" w:sz="0" w:space="0" w:color="auto"/>
            <w:right w:val="none" w:sz="0" w:space="0" w:color="auto"/>
          </w:divBdr>
          <w:divsChild>
            <w:div w:id="382993952">
              <w:marLeft w:val="0"/>
              <w:marRight w:val="0"/>
              <w:marTop w:val="0"/>
              <w:marBottom w:val="0"/>
              <w:divBdr>
                <w:top w:val="none" w:sz="0" w:space="0" w:color="auto"/>
                <w:left w:val="none" w:sz="0" w:space="0" w:color="auto"/>
                <w:bottom w:val="none" w:sz="0" w:space="0" w:color="auto"/>
                <w:right w:val="none" w:sz="0" w:space="0" w:color="auto"/>
              </w:divBdr>
              <w:divsChild>
                <w:div w:id="1401561231">
                  <w:marLeft w:val="0"/>
                  <w:marRight w:val="0"/>
                  <w:marTop w:val="0"/>
                  <w:marBottom w:val="0"/>
                  <w:divBdr>
                    <w:top w:val="none" w:sz="0" w:space="0" w:color="auto"/>
                    <w:left w:val="none" w:sz="0" w:space="0" w:color="auto"/>
                    <w:bottom w:val="none" w:sz="0" w:space="0" w:color="auto"/>
                    <w:right w:val="none" w:sz="0" w:space="0" w:color="auto"/>
                  </w:divBdr>
                  <w:divsChild>
                    <w:div w:id="120186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745980">
      <w:bodyDiv w:val="1"/>
      <w:marLeft w:val="0"/>
      <w:marRight w:val="0"/>
      <w:marTop w:val="0"/>
      <w:marBottom w:val="0"/>
      <w:divBdr>
        <w:top w:val="none" w:sz="0" w:space="0" w:color="auto"/>
        <w:left w:val="none" w:sz="0" w:space="0" w:color="auto"/>
        <w:bottom w:val="none" w:sz="0" w:space="0" w:color="auto"/>
        <w:right w:val="none" w:sz="0" w:space="0" w:color="auto"/>
      </w:divBdr>
    </w:div>
    <w:div w:id="1751855197">
      <w:bodyDiv w:val="1"/>
      <w:marLeft w:val="0"/>
      <w:marRight w:val="0"/>
      <w:marTop w:val="0"/>
      <w:marBottom w:val="0"/>
      <w:divBdr>
        <w:top w:val="none" w:sz="0" w:space="0" w:color="auto"/>
        <w:left w:val="none" w:sz="0" w:space="0" w:color="auto"/>
        <w:bottom w:val="none" w:sz="0" w:space="0" w:color="auto"/>
        <w:right w:val="none" w:sz="0" w:space="0" w:color="auto"/>
      </w:divBdr>
    </w:div>
    <w:div w:id="1800957521">
      <w:bodyDiv w:val="1"/>
      <w:marLeft w:val="0"/>
      <w:marRight w:val="0"/>
      <w:marTop w:val="0"/>
      <w:marBottom w:val="0"/>
      <w:divBdr>
        <w:top w:val="none" w:sz="0" w:space="0" w:color="auto"/>
        <w:left w:val="none" w:sz="0" w:space="0" w:color="auto"/>
        <w:bottom w:val="none" w:sz="0" w:space="0" w:color="auto"/>
        <w:right w:val="none" w:sz="0" w:space="0" w:color="auto"/>
      </w:divBdr>
    </w:div>
    <w:div w:id="1844323127">
      <w:bodyDiv w:val="1"/>
      <w:marLeft w:val="0"/>
      <w:marRight w:val="0"/>
      <w:marTop w:val="0"/>
      <w:marBottom w:val="0"/>
      <w:divBdr>
        <w:top w:val="none" w:sz="0" w:space="0" w:color="auto"/>
        <w:left w:val="none" w:sz="0" w:space="0" w:color="auto"/>
        <w:bottom w:val="none" w:sz="0" w:space="0" w:color="auto"/>
        <w:right w:val="none" w:sz="0" w:space="0" w:color="auto"/>
      </w:divBdr>
      <w:divsChild>
        <w:div w:id="1318150717">
          <w:marLeft w:val="0"/>
          <w:marRight w:val="0"/>
          <w:marTop w:val="0"/>
          <w:marBottom w:val="0"/>
          <w:divBdr>
            <w:top w:val="none" w:sz="0" w:space="0" w:color="auto"/>
            <w:left w:val="none" w:sz="0" w:space="0" w:color="auto"/>
            <w:bottom w:val="none" w:sz="0" w:space="0" w:color="auto"/>
            <w:right w:val="none" w:sz="0" w:space="0" w:color="auto"/>
          </w:divBdr>
          <w:divsChild>
            <w:div w:id="128985039">
              <w:marLeft w:val="0"/>
              <w:marRight w:val="0"/>
              <w:marTop w:val="0"/>
              <w:marBottom w:val="0"/>
              <w:divBdr>
                <w:top w:val="none" w:sz="0" w:space="0" w:color="auto"/>
                <w:left w:val="none" w:sz="0" w:space="0" w:color="auto"/>
                <w:bottom w:val="none" w:sz="0" w:space="0" w:color="auto"/>
                <w:right w:val="none" w:sz="0" w:space="0" w:color="auto"/>
              </w:divBdr>
              <w:divsChild>
                <w:div w:id="732584700">
                  <w:marLeft w:val="0"/>
                  <w:marRight w:val="0"/>
                  <w:marTop w:val="0"/>
                  <w:marBottom w:val="0"/>
                  <w:divBdr>
                    <w:top w:val="none" w:sz="0" w:space="0" w:color="auto"/>
                    <w:left w:val="none" w:sz="0" w:space="0" w:color="auto"/>
                    <w:bottom w:val="none" w:sz="0" w:space="0" w:color="auto"/>
                    <w:right w:val="none" w:sz="0" w:space="0" w:color="auto"/>
                  </w:divBdr>
                  <w:divsChild>
                    <w:div w:id="121438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000984">
      <w:bodyDiv w:val="1"/>
      <w:marLeft w:val="0"/>
      <w:marRight w:val="0"/>
      <w:marTop w:val="0"/>
      <w:marBottom w:val="0"/>
      <w:divBdr>
        <w:top w:val="none" w:sz="0" w:space="0" w:color="auto"/>
        <w:left w:val="none" w:sz="0" w:space="0" w:color="auto"/>
        <w:bottom w:val="none" w:sz="0" w:space="0" w:color="auto"/>
        <w:right w:val="none" w:sz="0" w:space="0" w:color="auto"/>
      </w:divBdr>
    </w:div>
    <w:div w:id="1915818784">
      <w:bodyDiv w:val="1"/>
      <w:marLeft w:val="0"/>
      <w:marRight w:val="0"/>
      <w:marTop w:val="0"/>
      <w:marBottom w:val="0"/>
      <w:divBdr>
        <w:top w:val="none" w:sz="0" w:space="0" w:color="auto"/>
        <w:left w:val="none" w:sz="0" w:space="0" w:color="auto"/>
        <w:bottom w:val="none" w:sz="0" w:space="0" w:color="auto"/>
        <w:right w:val="none" w:sz="0" w:space="0" w:color="auto"/>
      </w:divBdr>
      <w:divsChild>
        <w:div w:id="172229992">
          <w:marLeft w:val="0"/>
          <w:marRight w:val="0"/>
          <w:marTop w:val="0"/>
          <w:marBottom w:val="0"/>
          <w:divBdr>
            <w:top w:val="none" w:sz="0" w:space="0" w:color="auto"/>
            <w:left w:val="none" w:sz="0" w:space="0" w:color="auto"/>
            <w:bottom w:val="none" w:sz="0" w:space="0" w:color="auto"/>
            <w:right w:val="none" w:sz="0" w:space="0" w:color="auto"/>
          </w:divBdr>
          <w:divsChild>
            <w:div w:id="765930085">
              <w:marLeft w:val="0"/>
              <w:marRight w:val="0"/>
              <w:marTop w:val="0"/>
              <w:marBottom w:val="0"/>
              <w:divBdr>
                <w:top w:val="none" w:sz="0" w:space="0" w:color="auto"/>
                <w:left w:val="none" w:sz="0" w:space="0" w:color="auto"/>
                <w:bottom w:val="none" w:sz="0" w:space="0" w:color="auto"/>
                <w:right w:val="none" w:sz="0" w:space="0" w:color="auto"/>
              </w:divBdr>
              <w:divsChild>
                <w:div w:id="2135784818">
                  <w:marLeft w:val="0"/>
                  <w:marRight w:val="0"/>
                  <w:marTop w:val="0"/>
                  <w:marBottom w:val="0"/>
                  <w:divBdr>
                    <w:top w:val="none" w:sz="0" w:space="0" w:color="auto"/>
                    <w:left w:val="none" w:sz="0" w:space="0" w:color="auto"/>
                    <w:bottom w:val="none" w:sz="0" w:space="0" w:color="auto"/>
                    <w:right w:val="none" w:sz="0" w:space="0" w:color="auto"/>
                  </w:divBdr>
                  <w:divsChild>
                    <w:div w:id="167768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887066">
      <w:bodyDiv w:val="1"/>
      <w:marLeft w:val="0"/>
      <w:marRight w:val="0"/>
      <w:marTop w:val="0"/>
      <w:marBottom w:val="0"/>
      <w:divBdr>
        <w:top w:val="none" w:sz="0" w:space="0" w:color="auto"/>
        <w:left w:val="none" w:sz="0" w:space="0" w:color="auto"/>
        <w:bottom w:val="none" w:sz="0" w:space="0" w:color="auto"/>
        <w:right w:val="none" w:sz="0" w:space="0" w:color="auto"/>
      </w:divBdr>
    </w:div>
    <w:div w:id="1965650052">
      <w:bodyDiv w:val="1"/>
      <w:marLeft w:val="0"/>
      <w:marRight w:val="0"/>
      <w:marTop w:val="0"/>
      <w:marBottom w:val="0"/>
      <w:divBdr>
        <w:top w:val="none" w:sz="0" w:space="0" w:color="auto"/>
        <w:left w:val="none" w:sz="0" w:space="0" w:color="auto"/>
        <w:bottom w:val="none" w:sz="0" w:space="0" w:color="auto"/>
        <w:right w:val="none" w:sz="0" w:space="0" w:color="auto"/>
      </w:divBdr>
      <w:divsChild>
        <w:div w:id="1583297005">
          <w:marLeft w:val="0"/>
          <w:marRight w:val="0"/>
          <w:marTop w:val="0"/>
          <w:marBottom w:val="0"/>
          <w:divBdr>
            <w:top w:val="none" w:sz="0" w:space="0" w:color="auto"/>
            <w:left w:val="none" w:sz="0" w:space="0" w:color="auto"/>
            <w:bottom w:val="none" w:sz="0" w:space="0" w:color="auto"/>
            <w:right w:val="none" w:sz="0" w:space="0" w:color="auto"/>
          </w:divBdr>
          <w:divsChild>
            <w:div w:id="461075793">
              <w:marLeft w:val="0"/>
              <w:marRight w:val="0"/>
              <w:marTop w:val="0"/>
              <w:marBottom w:val="0"/>
              <w:divBdr>
                <w:top w:val="none" w:sz="0" w:space="0" w:color="auto"/>
                <w:left w:val="none" w:sz="0" w:space="0" w:color="auto"/>
                <w:bottom w:val="none" w:sz="0" w:space="0" w:color="auto"/>
                <w:right w:val="none" w:sz="0" w:space="0" w:color="auto"/>
              </w:divBdr>
              <w:divsChild>
                <w:div w:id="63414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581673">
      <w:bodyDiv w:val="1"/>
      <w:marLeft w:val="0"/>
      <w:marRight w:val="0"/>
      <w:marTop w:val="0"/>
      <w:marBottom w:val="0"/>
      <w:divBdr>
        <w:top w:val="none" w:sz="0" w:space="0" w:color="auto"/>
        <w:left w:val="none" w:sz="0" w:space="0" w:color="auto"/>
        <w:bottom w:val="none" w:sz="0" w:space="0" w:color="auto"/>
        <w:right w:val="none" w:sz="0" w:space="0" w:color="auto"/>
      </w:divBdr>
    </w:div>
    <w:div w:id="2035880399">
      <w:bodyDiv w:val="1"/>
      <w:marLeft w:val="0"/>
      <w:marRight w:val="0"/>
      <w:marTop w:val="0"/>
      <w:marBottom w:val="0"/>
      <w:divBdr>
        <w:top w:val="none" w:sz="0" w:space="0" w:color="auto"/>
        <w:left w:val="none" w:sz="0" w:space="0" w:color="auto"/>
        <w:bottom w:val="none" w:sz="0" w:space="0" w:color="auto"/>
        <w:right w:val="none" w:sz="0" w:space="0" w:color="auto"/>
      </w:divBdr>
      <w:divsChild>
        <w:div w:id="1336223526">
          <w:marLeft w:val="0"/>
          <w:marRight w:val="0"/>
          <w:marTop w:val="0"/>
          <w:marBottom w:val="0"/>
          <w:divBdr>
            <w:top w:val="none" w:sz="0" w:space="0" w:color="auto"/>
            <w:left w:val="none" w:sz="0" w:space="0" w:color="auto"/>
            <w:bottom w:val="none" w:sz="0" w:space="0" w:color="auto"/>
            <w:right w:val="none" w:sz="0" w:space="0" w:color="auto"/>
          </w:divBdr>
          <w:divsChild>
            <w:div w:id="1959290102">
              <w:marLeft w:val="0"/>
              <w:marRight w:val="0"/>
              <w:marTop w:val="0"/>
              <w:marBottom w:val="0"/>
              <w:divBdr>
                <w:top w:val="none" w:sz="0" w:space="0" w:color="auto"/>
                <w:left w:val="none" w:sz="0" w:space="0" w:color="auto"/>
                <w:bottom w:val="none" w:sz="0" w:space="0" w:color="auto"/>
                <w:right w:val="none" w:sz="0" w:space="0" w:color="auto"/>
              </w:divBdr>
              <w:divsChild>
                <w:div w:id="755631721">
                  <w:marLeft w:val="0"/>
                  <w:marRight w:val="0"/>
                  <w:marTop w:val="0"/>
                  <w:marBottom w:val="0"/>
                  <w:divBdr>
                    <w:top w:val="none" w:sz="0" w:space="0" w:color="auto"/>
                    <w:left w:val="none" w:sz="0" w:space="0" w:color="auto"/>
                    <w:bottom w:val="none" w:sz="0" w:space="0" w:color="auto"/>
                    <w:right w:val="none" w:sz="0" w:space="0" w:color="auto"/>
                  </w:divBdr>
                  <w:divsChild>
                    <w:div w:id="2159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054127">
      <w:bodyDiv w:val="1"/>
      <w:marLeft w:val="0"/>
      <w:marRight w:val="0"/>
      <w:marTop w:val="0"/>
      <w:marBottom w:val="0"/>
      <w:divBdr>
        <w:top w:val="none" w:sz="0" w:space="0" w:color="auto"/>
        <w:left w:val="none" w:sz="0" w:space="0" w:color="auto"/>
        <w:bottom w:val="none" w:sz="0" w:space="0" w:color="auto"/>
        <w:right w:val="none" w:sz="0" w:space="0" w:color="auto"/>
      </w:divBdr>
      <w:divsChild>
        <w:div w:id="2048606566">
          <w:marLeft w:val="0"/>
          <w:marRight w:val="0"/>
          <w:marTop w:val="0"/>
          <w:marBottom w:val="0"/>
          <w:divBdr>
            <w:top w:val="none" w:sz="0" w:space="0" w:color="auto"/>
            <w:left w:val="none" w:sz="0" w:space="0" w:color="auto"/>
            <w:bottom w:val="none" w:sz="0" w:space="0" w:color="auto"/>
            <w:right w:val="none" w:sz="0" w:space="0" w:color="auto"/>
          </w:divBdr>
          <w:divsChild>
            <w:div w:id="637613206">
              <w:marLeft w:val="0"/>
              <w:marRight w:val="0"/>
              <w:marTop w:val="0"/>
              <w:marBottom w:val="0"/>
              <w:divBdr>
                <w:top w:val="none" w:sz="0" w:space="0" w:color="auto"/>
                <w:left w:val="none" w:sz="0" w:space="0" w:color="auto"/>
                <w:bottom w:val="none" w:sz="0" w:space="0" w:color="auto"/>
                <w:right w:val="none" w:sz="0" w:space="0" w:color="auto"/>
              </w:divBdr>
              <w:divsChild>
                <w:div w:id="54148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366154">
      <w:bodyDiv w:val="1"/>
      <w:marLeft w:val="0"/>
      <w:marRight w:val="0"/>
      <w:marTop w:val="0"/>
      <w:marBottom w:val="0"/>
      <w:divBdr>
        <w:top w:val="none" w:sz="0" w:space="0" w:color="auto"/>
        <w:left w:val="none" w:sz="0" w:space="0" w:color="auto"/>
        <w:bottom w:val="none" w:sz="0" w:space="0" w:color="auto"/>
        <w:right w:val="none" w:sz="0" w:space="0" w:color="auto"/>
      </w:divBdr>
      <w:divsChild>
        <w:div w:id="850803926">
          <w:marLeft w:val="0"/>
          <w:marRight w:val="0"/>
          <w:marTop w:val="0"/>
          <w:marBottom w:val="0"/>
          <w:divBdr>
            <w:top w:val="none" w:sz="0" w:space="0" w:color="auto"/>
            <w:left w:val="none" w:sz="0" w:space="0" w:color="auto"/>
            <w:bottom w:val="none" w:sz="0" w:space="0" w:color="auto"/>
            <w:right w:val="none" w:sz="0" w:space="0" w:color="auto"/>
          </w:divBdr>
          <w:divsChild>
            <w:div w:id="1320890806">
              <w:marLeft w:val="0"/>
              <w:marRight w:val="0"/>
              <w:marTop w:val="0"/>
              <w:marBottom w:val="0"/>
              <w:divBdr>
                <w:top w:val="none" w:sz="0" w:space="0" w:color="auto"/>
                <w:left w:val="none" w:sz="0" w:space="0" w:color="auto"/>
                <w:bottom w:val="none" w:sz="0" w:space="0" w:color="auto"/>
                <w:right w:val="none" w:sz="0" w:space="0" w:color="auto"/>
              </w:divBdr>
              <w:divsChild>
                <w:div w:id="200553928">
                  <w:marLeft w:val="0"/>
                  <w:marRight w:val="0"/>
                  <w:marTop w:val="0"/>
                  <w:marBottom w:val="0"/>
                  <w:divBdr>
                    <w:top w:val="none" w:sz="0" w:space="0" w:color="auto"/>
                    <w:left w:val="none" w:sz="0" w:space="0" w:color="auto"/>
                    <w:bottom w:val="none" w:sz="0" w:space="0" w:color="auto"/>
                    <w:right w:val="none" w:sz="0" w:space="0" w:color="auto"/>
                  </w:divBdr>
                  <w:divsChild>
                    <w:div w:id="87026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F2C8D93C7E4024CB1CE5212B350A491" ma:contentTypeVersion="13" ma:contentTypeDescription="Create a new document." ma:contentTypeScope="" ma:versionID="8ae13bc170580a183851129095c6dbdf">
  <xsd:schema xmlns:xsd="http://www.w3.org/2001/XMLSchema" xmlns:xs="http://www.w3.org/2001/XMLSchema" xmlns:p="http://schemas.microsoft.com/office/2006/metadata/properties" xmlns:ns3="8cfcf926-1f47-47ff-87a3-35e1a4ebd64d" xmlns:ns4="72cb8fe4-cf68-40e0-ae26-3546ed723b36" targetNamespace="http://schemas.microsoft.com/office/2006/metadata/properties" ma:root="true" ma:fieldsID="c47fe2bc27f1f518b9da4e0483901fa8" ns3:_="" ns4:_="">
    <xsd:import namespace="8cfcf926-1f47-47ff-87a3-35e1a4ebd64d"/>
    <xsd:import namespace="72cb8fe4-cf68-40e0-ae26-3546ed723b3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cf926-1f47-47ff-87a3-35e1a4ebd64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cb8fe4-cf68-40e0-ae26-3546ed723b36"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84A6698-3E83-476F-BBAA-C8CE3241BBF3}">
  <ds:schemaRefs>
    <ds:schemaRef ds:uri="http://schemas.microsoft.com/sharepoint/v3/contenttype/forms"/>
  </ds:schemaRefs>
</ds:datastoreItem>
</file>

<file path=customXml/itemProps2.xml><?xml version="1.0" encoding="utf-8"?>
<ds:datastoreItem xmlns:ds="http://schemas.openxmlformats.org/officeDocument/2006/customXml" ds:itemID="{82A7CFA4-C9B1-4C83-A014-EB6086F5A9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fcf926-1f47-47ff-87a3-35e1a4ebd64d"/>
    <ds:schemaRef ds:uri="72cb8fe4-cf68-40e0-ae26-3546ed723b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859942-1EAC-9145-BA33-0CDD7462E2AE}">
  <ds:schemaRefs>
    <ds:schemaRef ds:uri="http://schemas.openxmlformats.org/officeDocument/2006/bibliography"/>
  </ds:schemaRefs>
</ds:datastoreItem>
</file>

<file path=customXml/itemProps4.xml><?xml version="1.0" encoding="utf-8"?>
<ds:datastoreItem xmlns:ds="http://schemas.openxmlformats.org/officeDocument/2006/customXml" ds:itemID="{6C54BC04-B83B-49B4-B261-86D5ED7ADB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4530</Words>
  <Characters>8282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9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 Esther</dc:creator>
  <cp:keywords/>
  <dc:description/>
  <cp:lastModifiedBy>Atif Rahman</cp:lastModifiedBy>
  <cp:revision>2</cp:revision>
  <cp:lastPrinted>2019-08-30T06:44:00Z</cp:lastPrinted>
  <dcterms:created xsi:type="dcterms:W3CDTF">2020-07-01T10:55:00Z</dcterms:created>
  <dcterms:modified xsi:type="dcterms:W3CDTF">2020-07-0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2C8D93C7E4024CB1CE5212B350A491</vt:lpwstr>
  </property>
</Properties>
</file>